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406430" w14:textId="34C83C1A" w:rsidR="009C54E2" w:rsidRPr="00F2250C" w:rsidRDefault="009C54E2" w:rsidP="00353CC3">
      <w:pPr>
        <w:pStyle w:val="Affiliation"/>
        <w:rPr>
          <w:rFonts w:ascii="Arial" w:hAnsi="Arial" w:cs="Arial"/>
          <w:b/>
          <w:color w:val="auto"/>
          <w:kern w:val="28"/>
          <w:sz w:val="36"/>
        </w:rPr>
      </w:pPr>
      <w:r w:rsidRPr="00F2250C">
        <w:rPr>
          <w:rFonts w:ascii="Arial" w:hAnsi="Arial" w:cs="Arial"/>
          <w:b/>
          <w:color w:val="auto"/>
          <w:kern w:val="28"/>
          <w:sz w:val="36"/>
        </w:rPr>
        <w:tab/>
        <w:t xml:space="preserve">Exploring the </w:t>
      </w:r>
      <w:r w:rsidR="00990FC0" w:rsidRPr="00F2250C">
        <w:rPr>
          <w:rFonts w:ascii="Arial" w:hAnsi="Arial" w:cs="Arial"/>
          <w:b/>
          <w:color w:val="auto"/>
          <w:kern w:val="28"/>
          <w:sz w:val="36"/>
        </w:rPr>
        <w:t>D</w:t>
      </w:r>
      <w:r w:rsidRPr="00F2250C">
        <w:rPr>
          <w:rFonts w:ascii="Arial" w:hAnsi="Arial" w:cs="Arial"/>
          <w:b/>
          <w:color w:val="auto"/>
          <w:kern w:val="28"/>
          <w:sz w:val="36"/>
        </w:rPr>
        <w:t xml:space="preserve">esign </w:t>
      </w:r>
      <w:r w:rsidR="00990FC0" w:rsidRPr="00F2250C">
        <w:rPr>
          <w:rFonts w:ascii="Arial" w:hAnsi="Arial" w:cs="Arial"/>
          <w:b/>
          <w:color w:val="auto"/>
          <w:kern w:val="28"/>
          <w:sz w:val="36"/>
        </w:rPr>
        <w:t>S</w:t>
      </w:r>
      <w:r w:rsidRPr="00F2250C">
        <w:rPr>
          <w:rFonts w:ascii="Arial" w:hAnsi="Arial" w:cs="Arial"/>
          <w:b/>
          <w:color w:val="auto"/>
          <w:kern w:val="28"/>
          <w:sz w:val="36"/>
        </w:rPr>
        <w:t xml:space="preserve">pace of </w:t>
      </w:r>
      <w:r w:rsidR="00990FC0" w:rsidRPr="00F2250C">
        <w:rPr>
          <w:rFonts w:ascii="Arial" w:hAnsi="Arial" w:cs="Arial"/>
          <w:b/>
          <w:color w:val="auto"/>
          <w:kern w:val="28"/>
          <w:sz w:val="36"/>
        </w:rPr>
        <w:t>T</w:t>
      </w:r>
      <w:r w:rsidRPr="00F2250C">
        <w:rPr>
          <w:rFonts w:ascii="Arial" w:hAnsi="Arial" w:cs="Arial"/>
          <w:b/>
          <w:color w:val="auto"/>
          <w:kern w:val="28"/>
          <w:sz w:val="36"/>
        </w:rPr>
        <w:t xml:space="preserve">angible </w:t>
      </w:r>
      <w:r w:rsidR="00990FC0" w:rsidRPr="00F2250C">
        <w:rPr>
          <w:rFonts w:ascii="Arial" w:hAnsi="Arial" w:cs="Arial"/>
          <w:b/>
          <w:color w:val="auto"/>
          <w:kern w:val="28"/>
          <w:sz w:val="36"/>
        </w:rPr>
        <w:t>I</w:t>
      </w:r>
      <w:r w:rsidRPr="00F2250C">
        <w:rPr>
          <w:rFonts w:ascii="Arial" w:hAnsi="Arial" w:cs="Arial"/>
          <w:b/>
          <w:color w:val="auto"/>
          <w:kern w:val="28"/>
          <w:sz w:val="36"/>
        </w:rPr>
        <w:t>nterfaces</w:t>
      </w:r>
    </w:p>
    <w:p w14:paraId="38B26E86" w14:textId="77777777" w:rsidR="009C54E2" w:rsidRPr="00F2250C" w:rsidRDefault="009C54E2" w:rsidP="00353CC3">
      <w:pPr>
        <w:pStyle w:val="Affiliation"/>
        <w:rPr>
          <w:rFonts w:ascii="Arial" w:hAnsi="Arial" w:cs="Arial"/>
          <w:b/>
          <w:color w:val="auto"/>
          <w:kern w:val="28"/>
          <w:sz w:val="36"/>
        </w:rPr>
      </w:pPr>
    </w:p>
    <w:p w14:paraId="45F335C0" w14:textId="03503FF6" w:rsidR="00353CC3" w:rsidRPr="00F2250C" w:rsidRDefault="00353CC3" w:rsidP="00353CC3">
      <w:pPr>
        <w:pStyle w:val="Affiliation"/>
        <w:rPr>
          <w:rFonts w:ascii="Arial" w:hAnsi="Arial" w:cs="Arial"/>
          <w:color w:val="D9D9D9" w:themeColor="background1" w:themeShade="D9"/>
        </w:rPr>
      </w:pPr>
      <w:r w:rsidRPr="00F2250C">
        <w:rPr>
          <w:rFonts w:ascii="Arial" w:hAnsi="Arial" w:cs="Arial"/>
          <w:b/>
          <w:color w:val="auto"/>
        </w:rPr>
        <w:t>Christopher Heiden</w:t>
      </w:r>
    </w:p>
    <w:p w14:paraId="2A1A67BD" w14:textId="76F1E531" w:rsidR="00353CC3" w:rsidRPr="00F2250C" w:rsidRDefault="00353CC3" w:rsidP="00353CC3">
      <w:pPr>
        <w:pStyle w:val="Affiliation"/>
        <w:rPr>
          <w:rFonts w:ascii="Arial" w:hAnsi="Arial" w:cs="Arial"/>
          <w:color w:val="D9D9D9" w:themeColor="background1" w:themeShade="D9"/>
        </w:rPr>
      </w:pPr>
      <w:r w:rsidRPr="00F2250C">
        <w:rPr>
          <w:rFonts w:ascii="Arial" w:hAnsi="Arial" w:cs="Arial"/>
          <w:color w:val="D9D9D9" w:themeColor="background1" w:themeShade="D9"/>
        </w:rPr>
        <w:t>Student ID: 120249</w:t>
      </w:r>
    </w:p>
    <w:p w14:paraId="520A885D" w14:textId="77777777" w:rsidR="00353CC3" w:rsidRPr="00F2250C" w:rsidRDefault="00353CC3" w:rsidP="00353CC3">
      <w:pPr>
        <w:pStyle w:val="Affiliation"/>
        <w:rPr>
          <w:color w:val="auto"/>
        </w:rPr>
      </w:pPr>
    </w:p>
    <w:p w14:paraId="791E354B" w14:textId="77777777" w:rsidR="00353CC3" w:rsidRPr="00F2250C" w:rsidRDefault="00353CC3" w:rsidP="00353CC3"/>
    <w:p w14:paraId="16EF7276" w14:textId="77777777" w:rsidR="00353CC3" w:rsidRPr="00F2250C" w:rsidDel="00C3158D" w:rsidRDefault="00353CC3" w:rsidP="00353CC3">
      <w:pPr>
        <w:pStyle w:val="berschrift1"/>
        <w:rPr>
          <w:rFonts w:ascii="Times New Roman" w:hAnsi="Times New Roman"/>
          <w:sz w:val="20"/>
        </w:rPr>
        <w:sectPr w:rsidR="00353CC3" w:rsidRPr="00F2250C" w:rsidDel="00C3158D" w:rsidSect="00353CC3">
          <w:footerReference w:type="default" r:id="rId8"/>
          <w:headerReference w:type="first" r:id="rId9"/>
          <w:pgSz w:w="11900" w:h="16840"/>
          <w:pgMar w:top="1417" w:right="1417" w:bottom="1134" w:left="1417" w:header="708" w:footer="708" w:gutter="0"/>
          <w:cols w:space="708"/>
          <w:titlePg/>
          <w:docGrid w:linePitch="272"/>
        </w:sectPr>
      </w:pPr>
    </w:p>
    <w:p w14:paraId="7B06E837" w14:textId="531992AB" w:rsidR="00353CC3" w:rsidRPr="00F2250C" w:rsidRDefault="00353CC3" w:rsidP="00353CC3">
      <w:pPr>
        <w:pStyle w:val="berschrift1"/>
        <w:rPr>
          <w:rFonts w:cs="Arial"/>
          <w:sz w:val="20"/>
          <w:szCs w:val="22"/>
        </w:rPr>
      </w:pPr>
      <w:r w:rsidRPr="00F2250C">
        <w:rPr>
          <w:rFonts w:cs="Arial"/>
          <w:sz w:val="20"/>
          <w:szCs w:val="22"/>
        </w:rPr>
        <w:t>Abstract</w:t>
      </w:r>
    </w:p>
    <w:p w14:paraId="171C83D0" w14:textId="40C0CE5C" w:rsidR="00210CB0" w:rsidRDefault="00210CB0" w:rsidP="00210CB0"/>
    <w:p w14:paraId="3EEC6263" w14:textId="1B447EE5" w:rsidR="00573095" w:rsidRPr="00F2250C" w:rsidRDefault="00F41B18" w:rsidP="00573095">
      <w:pPr>
        <w:autoSpaceDE w:val="0"/>
        <w:autoSpaceDN w:val="0"/>
        <w:adjustRightInd w:val="0"/>
        <w:spacing w:after="0"/>
        <w:jc w:val="left"/>
      </w:pPr>
      <w:r w:rsidRPr="00F41B18">
        <w:t>Creating music often depends on having a professional music instrument and the knowledge of how to interact with it to create music. Analog music instruments like a guitar can be used to create guitar music. The instrument itself cannot adapt to a situation, or if the player wants to play a different instrumental sound with a guitar, for example. On the other hand, a digital piano can do so and can stimulate different instruments; however, the digital piano itself does not change its shape or layout depending on the situation. By using the token and constraints approach of tangible user interfaces, it is possible to change the look and sound of instruments. This has been tried to do in this semester project at the Bauhaus University in Weimar. Therefore, different approaches of tangible interaction and how such a system can be built theoretically and practically to simulate different sounds and instruments have been experienced. Therefore, users’ advice has been used to find out how people interact with a different object, and how they imagine the interaction sound.</w:t>
      </w:r>
    </w:p>
    <w:p w14:paraId="4F158EEF" w14:textId="77777777" w:rsidR="00573095" w:rsidRPr="00F2250C" w:rsidRDefault="00573095" w:rsidP="00573095">
      <w:pPr>
        <w:autoSpaceDE w:val="0"/>
        <w:autoSpaceDN w:val="0"/>
        <w:adjustRightInd w:val="0"/>
        <w:spacing w:after="0"/>
        <w:jc w:val="left"/>
        <w:rPr>
          <w:lang w:eastAsia="de-DE"/>
        </w:rPr>
      </w:pPr>
    </w:p>
    <w:p w14:paraId="6466447D" w14:textId="77777777" w:rsidR="00353CC3" w:rsidRPr="00F2250C" w:rsidRDefault="00353CC3" w:rsidP="00353CC3">
      <w:pPr>
        <w:autoSpaceDE w:val="0"/>
        <w:autoSpaceDN w:val="0"/>
        <w:adjustRightInd w:val="0"/>
        <w:spacing w:after="0"/>
        <w:jc w:val="left"/>
        <w:rPr>
          <w:lang w:eastAsia="de-DE"/>
        </w:rPr>
      </w:pPr>
      <w:r w:rsidRPr="00F2250C">
        <w:rPr>
          <w:rFonts w:ascii="Arial" w:hAnsi="Arial" w:cs="Arial"/>
          <w:b/>
          <w:bCs/>
          <w:sz w:val="18"/>
          <w:szCs w:val="18"/>
          <w:lang w:eastAsia="de-DE"/>
        </w:rPr>
        <w:t>Keywords</w:t>
      </w:r>
    </w:p>
    <w:p w14:paraId="425E5397" w14:textId="76DC0405" w:rsidR="00353CC3" w:rsidRPr="00F2250C" w:rsidRDefault="0010387C" w:rsidP="00353CC3">
      <w:pPr>
        <w:autoSpaceDE w:val="0"/>
        <w:autoSpaceDN w:val="0"/>
        <w:adjustRightInd w:val="0"/>
        <w:spacing w:after="0"/>
        <w:rPr>
          <w:lang w:eastAsia="de-DE"/>
        </w:rPr>
      </w:pPr>
      <w:r w:rsidRPr="00F2250C">
        <w:rPr>
          <w:lang w:eastAsia="de-DE"/>
        </w:rPr>
        <w:t xml:space="preserve">Human-Computer Interaction, </w:t>
      </w:r>
      <w:r w:rsidR="00D35E00" w:rsidRPr="00F2250C">
        <w:rPr>
          <w:lang w:eastAsia="de-DE"/>
        </w:rPr>
        <w:t xml:space="preserve">Tangible User Interfaces, Tokens &amp; Constraints, </w:t>
      </w:r>
      <w:r w:rsidR="000970D8" w:rsidRPr="00F2250C">
        <w:rPr>
          <w:lang w:eastAsia="de-DE"/>
        </w:rPr>
        <w:t>Interaction</w:t>
      </w:r>
      <w:r w:rsidR="001B1171" w:rsidRPr="00F2250C">
        <w:rPr>
          <w:lang w:eastAsia="de-DE"/>
        </w:rPr>
        <w:t>, Sound Generation</w:t>
      </w:r>
      <w:r w:rsidRPr="00F2250C">
        <w:rPr>
          <w:lang w:eastAsia="de-DE"/>
        </w:rPr>
        <w:t>,</w:t>
      </w:r>
      <w:r w:rsidR="00640343" w:rsidRPr="00F2250C">
        <w:rPr>
          <w:lang w:eastAsia="de-DE"/>
        </w:rPr>
        <w:t xml:space="preserve"> Body</w:t>
      </w:r>
      <w:r w:rsidR="00B2268D">
        <w:rPr>
          <w:lang w:eastAsia="de-DE"/>
        </w:rPr>
        <w:t>s</w:t>
      </w:r>
      <w:r w:rsidR="00640343" w:rsidRPr="00F2250C">
        <w:rPr>
          <w:lang w:eastAsia="de-DE"/>
        </w:rPr>
        <w:t>to</w:t>
      </w:r>
      <w:r w:rsidRPr="00F2250C">
        <w:rPr>
          <w:lang w:eastAsia="de-DE"/>
        </w:rPr>
        <w:t>r</w:t>
      </w:r>
      <w:r w:rsidR="00640343" w:rsidRPr="00F2250C">
        <w:rPr>
          <w:lang w:eastAsia="de-DE"/>
        </w:rPr>
        <w:t>ming</w:t>
      </w:r>
    </w:p>
    <w:p w14:paraId="37B99C13"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1D10D66C" w14:textId="77777777" w:rsidR="00353CC3" w:rsidRPr="00F2250C" w:rsidRDefault="00353CC3" w:rsidP="00353CC3">
      <w:pPr>
        <w:pBdr>
          <w:bottom w:val="single" w:sz="12" w:space="1" w:color="auto"/>
        </w:pBdr>
        <w:autoSpaceDE w:val="0"/>
        <w:autoSpaceDN w:val="0"/>
        <w:adjustRightInd w:val="0"/>
        <w:spacing w:after="0"/>
        <w:jc w:val="left"/>
        <w:rPr>
          <w:lang w:eastAsia="de-DE"/>
        </w:rPr>
      </w:pPr>
    </w:p>
    <w:p w14:paraId="29FEA4AF" w14:textId="4F9331EE" w:rsidR="00353CC3" w:rsidRPr="00F2250C" w:rsidRDefault="00353CC3" w:rsidP="00353CC3">
      <w:pPr>
        <w:pStyle w:val="berschrift1"/>
        <w:rPr>
          <w:rFonts w:cs="Arial"/>
        </w:rPr>
      </w:pPr>
      <w:r w:rsidRPr="00F2250C">
        <w:rPr>
          <w:rFonts w:cs="Arial"/>
        </w:rPr>
        <w:t>INTRODUCTION</w:t>
      </w:r>
    </w:p>
    <w:p w14:paraId="2D91DB34" w14:textId="5304AC48" w:rsidR="007C40A2" w:rsidRPr="00F2250C" w:rsidRDefault="007C40A2" w:rsidP="007C40A2"/>
    <w:p w14:paraId="26C1332F" w14:textId="77777777" w:rsidR="00E57B63" w:rsidRDefault="00E57B63" w:rsidP="00E57B63">
      <w:pPr>
        <w:spacing w:after="0"/>
      </w:pPr>
      <w:r>
        <w:t>Common two-dimensional user interfaces are used in a wide range of applications. To interact with these kinds of applications, screen and input devices like a keyboard or a mouse or both together are used. On the other hand, humans are not used to interacting within a two-dimensional space because, in the real world, humans are surrounded by three-dimensional objects. So, there is a mismatch between working on digital services in the two-dimensional workspace and three-dimensional interaction with objects in real life. Still, people became used to work in a two-dimensional space over the years.</w:t>
      </w:r>
    </w:p>
    <w:p w14:paraId="7C5B23E7" w14:textId="5CD55EB9" w:rsidR="00093499" w:rsidRPr="00F2250C" w:rsidRDefault="00E57B63" w:rsidP="00E57B63">
      <w:pPr>
        <w:spacing w:after="0"/>
        <w:rPr>
          <w:rFonts w:ascii="Times" w:hAnsi="Times" w:cs="Times"/>
          <w:color w:val="000000"/>
          <w:lang w:eastAsia="de-DE"/>
        </w:rPr>
      </w:pPr>
      <w:r>
        <w:t xml:space="preserve">The idea of changing this standard and using three-dimensional spaces instead is not new. This project tries to explore the three-dimensional workspace by finding possibilities to create modular music.  </w:t>
      </w:r>
    </w:p>
    <w:p w14:paraId="321CE158" w14:textId="77777777" w:rsidR="003B6F7D" w:rsidRPr="00F2250C" w:rsidRDefault="003B6F7D" w:rsidP="00D35E00">
      <w:pPr>
        <w:pBdr>
          <w:bottom w:val="single" w:sz="12" w:space="1" w:color="auto"/>
        </w:pBdr>
        <w:rPr>
          <w:szCs w:val="24"/>
        </w:rPr>
      </w:pPr>
    </w:p>
    <w:p w14:paraId="1E4EC8F9" w14:textId="1C9A18D9" w:rsidR="00D35E00" w:rsidRPr="00F2250C" w:rsidRDefault="00D35E00" w:rsidP="00353CC3">
      <w:pPr>
        <w:pStyle w:val="berschrift1"/>
        <w:rPr>
          <w:rFonts w:cs="Arial"/>
        </w:rPr>
      </w:pPr>
      <w:bookmarkStart w:id="0" w:name="_Ref33423594"/>
      <w:r w:rsidRPr="00F2250C">
        <w:rPr>
          <w:rFonts w:cs="Arial"/>
        </w:rPr>
        <w:t xml:space="preserve">RELATED </w:t>
      </w:r>
      <w:bookmarkEnd w:id="0"/>
      <w:r w:rsidR="009D42CC">
        <w:rPr>
          <w:rFonts w:cs="Arial"/>
        </w:rPr>
        <w:t>Studies</w:t>
      </w:r>
    </w:p>
    <w:p w14:paraId="56A09BAC" w14:textId="6A80F83D" w:rsidR="00142D5C" w:rsidRPr="00F2250C" w:rsidRDefault="00142D5C" w:rsidP="00142D5C"/>
    <w:p w14:paraId="023CDE77" w14:textId="77777777" w:rsidR="00E57B63" w:rsidRDefault="00E57B63" w:rsidP="00E57B63">
      <w:r>
        <w:t>There are many approaches to design and build three-dimensional interaction and tangible user interfaces; however, all approaches share the same idea. All agree that a physical object represents data and changing its object state changes the value of the object it represents.</w:t>
      </w:r>
    </w:p>
    <w:p w14:paraId="0E5EBAB7" w14:textId="057F3058" w:rsidR="003B6F7D" w:rsidRPr="00F2250C" w:rsidRDefault="00E57B63" w:rsidP="00E57B63">
      <w:pPr>
        <w:rPr>
          <w:vertAlign w:val="superscript"/>
        </w:rPr>
      </w:pPr>
      <w:r>
        <w:t>One approach to build a tangible user interface is using tokens and constraints. Tokens are physical objects with an identifier, so a digital system can identify and handle the token that stores information. On the other hand, a constraint is an area that restricts the user from doing specific interaction gestures like moving the token to one specific position or rotating it. Therefore, B. Ullmer, H. Ishii, and R. J. K. Jacob present grammar that can be used to explain interactions with the token and what users would expect from the system.</w:t>
      </w:r>
      <w:r>
        <w:fldChar w:fldCharType="begin" w:fldLock="1"/>
      </w:r>
      <w: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fldChar w:fldCharType="separate"/>
      </w:r>
      <w:r w:rsidRPr="00E57B63">
        <w:rPr>
          <w:noProof/>
        </w:rPr>
        <w:t>[1]</w:t>
      </w:r>
      <w:r>
        <w:fldChar w:fldCharType="end"/>
      </w:r>
    </w:p>
    <w:p w14:paraId="5B6175D8" w14:textId="5AE1A57A" w:rsidR="00E57B63" w:rsidRPr="00E57B63" w:rsidRDefault="00E57B63" w:rsidP="00E57B63">
      <w:pPr>
        <w:pStyle w:val="Beschriftung"/>
        <w:keepNext/>
        <w:rPr>
          <w:rFonts w:eastAsiaTheme="minorHAnsi"/>
          <w:b w:val="0"/>
          <w:bCs w:val="0"/>
          <w:color w:val="1B1B1B"/>
        </w:rPr>
      </w:pPr>
      <w:r w:rsidRPr="00E57B63">
        <w:rPr>
          <w:rFonts w:eastAsiaTheme="minorHAnsi"/>
          <w:b w:val="0"/>
          <w:bCs w:val="0"/>
          <w:color w:val="1B1B1B"/>
        </w:rPr>
        <w:t>B. Ullmer, H. Ishii, and R. J. K. Jacob state that token and constraint systems are used to interact with abstract and digital information that has no inherent physical representation, nor any intrinsic physical language for its manipulation. They draw on our basic knowledge about the behavior of the physical world and change the understanding of the relationship between physical tokens and constraints. Therefore, two interactions are defined, association, and manipulation.</w:t>
      </w:r>
      <w:r>
        <w:rPr>
          <w:rFonts w:eastAsiaTheme="minorHAnsi"/>
          <w:b w:val="0"/>
          <w:bCs w:val="0"/>
          <w:color w:val="1B1B1B"/>
        </w:rPr>
        <w:fldChar w:fldCharType="begin" w:fldLock="1"/>
      </w:r>
      <w:r>
        <w:rPr>
          <w:rFonts w:eastAsiaTheme="minorHAnsi"/>
          <w:b w:val="0"/>
          <w:bCs w:val="0"/>
          <w:color w:val="1B1B1B"/>
        </w:rP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Pr>
          <w:rFonts w:eastAsiaTheme="minorHAnsi"/>
          <w:b w:val="0"/>
          <w:bCs w:val="0"/>
          <w:color w:val="1B1B1B"/>
        </w:rPr>
        <w:fldChar w:fldCharType="separate"/>
      </w:r>
      <w:r w:rsidRPr="00E57B63">
        <w:rPr>
          <w:rFonts w:eastAsiaTheme="minorHAnsi"/>
          <w:b w:val="0"/>
          <w:bCs w:val="0"/>
          <w:noProof/>
          <w:color w:val="1B1B1B"/>
        </w:rPr>
        <w:t>[1]</w:t>
      </w:r>
      <w:r>
        <w:rPr>
          <w:rFonts w:eastAsiaTheme="minorHAnsi"/>
          <w:b w:val="0"/>
          <w:bCs w:val="0"/>
          <w:color w:val="1B1B1B"/>
        </w:rPr>
        <w:fldChar w:fldCharType="end"/>
      </w:r>
    </w:p>
    <w:p w14:paraId="44F2D87A" w14:textId="527CF0B3" w:rsidR="00E57B63" w:rsidRPr="00E57B63" w:rsidRDefault="00E57B63" w:rsidP="00E57B63">
      <w:pPr>
        <w:pStyle w:val="Beschriftung"/>
        <w:keepNext/>
        <w:rPr>
          <w:rFonts w:eastAsiaTheme="minorHAnsi"/>
          <w:b w:val="0"/>
          <w:bCs w:val="0"/>
          <w:color w:val="1B1B1B"/>
        </w:rPr>
      </w:pPr>
      <w:r w:rsidRPr="00E57B63">
        <w:rPr>
          <w:rFonts w:eastAsiaTheme="minorHAnsi"/>
          <w:b w:val="0"/>
          <w:bCs w:val="0"/>
          <w:color w:val="1B1B1B"/>
        </w:rPr>
        <w:t>First, there is the association which means that the user can place a token in or on the constraint, so the system can identify the token.</w:t>
      </w:r>
      <w:r>
        <w:rPr>
          <w:rFonts w:eastAsiaTheme="minorHAnsi"/>
          <w:b w:val="0"/>
          <w:bCs w:val="0"/>
          <w:color w:val="1B1B1B"/>
        </w:rPr>
        <w:fldChar w:fldCharType="begin" w:fldLock="1"/>
      </w:r>
      <w:r>
        <w:rPr>
          <w:rFonts w:eastAsiaTheme="minorHAnsi"/>
          <w:b w:val="0"/>
          <w:bCs w:val="0"/>
          <w:color w:val="1B1B1B"/>
        </w:rP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Pr>
          <w:rFonts w:eastAsiaTheme="minorHAnsi"/>
          <w:b w:val="0"/>
          <w:bCs w:val="0"/>
          <w:color w:val="1B1B1B"/>
        </w:rPr>
        <w:fldChar w:fldCharType="separate"/>
      </w:r>
      <w:r w:rsidRPr="00E57B63">
        <w:rPr>
          <w:rFonts w:eastAsiaTheme="minorHAnsi"/>
          <w:b w:val="0"/>
          <w:bCs w:val="0"/>
          <w:noProof/>
          <w:color w:val="1B1B1B"/>
        </w:rPr>
        <w:t>[1]</w:t>
      </w:r>
      <w:r>
        <w:rPr>
          <w:rFonts w:eastAsiaTheme="minorHAnsi"/>
          <w:b w:val="0"/>
          <w:bCs w:val="0"/>
          <w:color w:val="1B1B1B"/>
        </w:rPr>
        <w:fldChar w:fldCharType="end"/>
      </w:r>
    </w:p>
    <w:p w14:paraId="3367A793" w14:textId="0DC41940" w:rsidR="00E57B63" w:rsidRPr="00E57B63" w:rsidRDefault="00E57B63" w:rsidP="00E57B63">
      <w:pPr>
        <w:pStyle w:val="Beschriftung"/>
        <w:keepNext/>
        <w:rPr>
          <w:rFonts w:eastAsiaTheme="minorHAnsi"/>
          <w:b w:val="0"/>
          <w:bCs w:val="0"/>
          <w:color w:val="1B1B1B"/>
        </w:rPr>
      </w:pPr>
      <w:r w:rsidRPr="00E57B63">
        <w:rPr>
          <w:rFonts w:eastAsiaTheme="minorHAnsi"/>
          <w:b w:val="0"/>
          <w:bCs w:val="0"/>
          <w:color w:val="1B1B1B"/>
        </w:rPr>
        <w:t>Second, manipulation is the movement of a token like rotation or shifting.</w:t>
      </w:r>
      <w:r>
        <w:rPr>
          <w:rFonts w:eastAsiaTheme="minorHAnsi"/>
          <w:b w:val="0"/>
          <w:bCs w:val="0"/>
          <w:color w:val="1B1B1B"/>
        </w:rPr>
        <w:fldChar w:fldCharType="begin" w:fldLock="1"/>
      </w:r>
      <w:r>
        <w:rPr>
          <w:rFonts w:eastAsiaTheme="minorHAnsi"/>
          <w:b w:val="0"/>
          <w:bCs w:val="0"/>
          <w:color w:val="1B1B1B"/>
        </w:rP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Pr>
          <w:rFonts w:eastAsiaTheme="minorHAnsi"/>
          <w:b w:val="0"/>
          <w:bCs w:val="0"/>
          <w:color w:val="1B1B1B"/>
        </w:rPr>
        <w:fldChar w:fldCharType="separate"/>
      </w:r>
      <w:r w:rsidRPr="00E57B63">
        <w:rPr>
          <w:rFonts w:eastAsiaTheme="minorHAnsi"/>
          <w:b w:val="0"/>
          <w:bCs w:val="0"/>
          <w:noProof/>
          <w:color w:val="1B1B1B"/>
        </w:rPr>
        <w:t>[1]</w:t>
      </w:r>
      <w:r>
        <w:rPr>
          <w:rFonts w:eastAsiaTheme="minorHAnsi"/>
          <w:b w:val="0"/>
          <w:bCs w:val="0"/>
          <w:color w:val="1B1B1B"/>
        </w:rPr>
        <w:fldChar w:fldCharType="end"/>
      </w:r>
    </w:p>
    <w:p w14:paraId="2A94716B" w14:textId="32049892" w:rsidR="00E57B63" w:rsidRPr="00E57B63" w:rsidRDefault="00E57B63" w:rsidP="00E57B63">
      <w:pPr>
        <w:pStyle w:val="Beschriftung"/>
        <w:keepNext/>
        <w:rPr>
          <w:rFonts w:eastAsiaTheme="minorHAnsi"/>
          <w:b w:val="0"/>
          <w:bCs w:val="0"/>
          <w:color w:val="1B1B1B"/>
        </w:rPr>
      </w:pPr>
      <w:r w:rsidRPr="00E57B63">
        <w:rPr>
          <w:rFonts w:eastAsiaTheme="minorHAnsi"/>
          <w:b w:val="0"/>
          <w:bCs w:val="0"/>
          <w:color w:val="1B1B1B"/>
        </w:rPr>
        <w:t>Adding multiple tokens at once is possible, so multiple tokens can be used on one constraint, or even nested tokens could be possible.</w:t>
      </w:r>
      <w:r>
        <w:rPr>
          <w:rFonts w:eastAsiaTheme="minorHAnsi"/>
          <w:b w:val="0"/>
          <w:bCs w:val="0"/>
          <w:color w:val="1B1B1B"/>
        </w:rPr>
        <w:fldChar w:fldCharType="begin" w:fldLock="1"/>
      </w:r>
      <w:r>
        <w:rPr>
          <w:rFonts w:eastAsiaTheme="minorHAnsi"/>
          <w:b w:val="0"/>
          <w:bCs w:val="0"/>
          <w:color w:val="1B1B1B"/>
        </w:rP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Pr>
          <w:rFonts w:eastAsiaTheme="minorHAnsi"/>
          <w:b w:val="0"/>
          <w:bCs w:val="0"/>
          <w:color w:val="1B1B1B"/>
        </w:rPr>
        <w:fldChar w:fldCharType="separate"/>
      </w:r>
      <w:r w:rsidRPr="00E57B63">
        <w:rPr>
          <w:rFonts w:eastAsiaTheme="minorHAnsi"/>
          <w:b w:val="0"/>
          <w:bCs w:val="0"/>
          <w:noProof/>
          <w:color w:val="1B1B1B"/>
        </w:rPr>
        <w:t>[1]</w:t>
      </w:r>
      <w:r>
        <w:rPr>
          <w:rFonts w:eastAsiaTheme="minorHAnsi"/>
          <w:b w:val="0"/>
          <w:bCs w:val="0"/>
          <w:color w:val="1B1B1B"/>
        </w:rPr>
        <w:fldChar w:fldCharType="end"/>
      </w:r>
    </w:p>
    <w:p w14:paraId="1401AB6C" w14:textId="1BCFE67F" w:rsidR="00A06C11" w:rsidRPr="00F2250C" w:rsidRDefault="00E57B63" w:rsidP="00E57B63">
      <w:pPr>
        <w:pStyle w:val="Beschriftung"/>
        <w:keepNext/>
      </w:pPr>
      <w:r w:rsidRPr="00E57B63">
        <w:rPr>
          <w:rFonts w:eastAsiaTheme="minorHAnsi"/>
          <w:b w:val="0"/>
          <w:bCs w:val="0"/>
          <w:color w:val="1B1B1B"/>
        </w:rPr>
        <w:t>To describe the mapping of physical relationships to digital interpretations, a grammar table has been presented (see Table 1).</w:t>
      </w:r>
    </w:p>
    <w:tbl>
      <w:tblPr>
        <w:tblStyle w:val="EinfacheTabelle5"/>
        <w:tblW w:w="0" w:type="auto"/>
        <w:tblLook w:val="04A0" w:firstRow="1" w:lastRow="0" w:firstColumn="1" w:lastColumn="0" w:noHBand="0" w:noVBand="1"/>
      </w:tblPr>
      <w:tblGrid>
        <w:gridCol w:w="1329"/>
        <w:gridCol w:w="1794"/>
        <w:gridCol w:w="1524"/>
      </w:tblGrid>
      <w:tr w:rsidR="00E47EBD" w:rsidRPr="00F2250C" w14:paraId="1D30A1EB" w14:textId="77777777" w:rsidTr="008B56C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9" w:type="dxa"/>
          </w:tcPr>
          <w:p w14:paraId="79D973A2" w14:textId="471AB546" w:rsidR="00E47EBD" w:rsidRPr="00F2250C" w:rsidRDefault="00E47EBD" w:rsidP="00E47EBD">
            <w:pPr>
              <w:rPr>
                <w:rFonts w:eastAsiaTheme="minorHAnsi"/>
                <w:color w:val="1B1B1B"/>
              </w:rPr>
            </w:pPr>
            <w:r w:rsidRPr="00F2250C">
              <w:rPr>
                <w:rFonts w:eastAsiaTheme="minorHAnsi"/>
                <w:color w:val="1B1B1B"/>
              </w:rPr>
              <w:t>Physical Relationship</w:t>
            </w:r>
          </w:p>
        </w:tc>
        <w:tc>
          <w:tcPr>
            <w:tcW w:w="1794" w:type="dxa"/>
          </w:tcPr>
          <w:p w14:paraId="2635F960" w14:textId="005508FC"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Interaction Event</w:t>
            </w:r>
          </w:p>
        </w:tc>
        <w:tc>
          <w:tcPr>
            <w:tcW w:w="1524" w:type="dxa"/>
          </w:tcPr>
          <w:p w14:paraId="7FACA486" w14:textId="57F813BD" w:rsidR="00E47EBD" w:rsidRPr="00F2250C" w:rsidRDefault="00E47EBD" w:rsidP="00E47EBD">
            <w:pPr>
              <w:cnfStyle w:val="100000000000" w:firstRow="1"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Digital Interpretations</w:t>
            </w:r>
          </w:p>
        </w:tc>
      </w:tr>
      <w:tr w:rsidR="00E47EBD" w:rsidRPr="00F2250C" w14:paraId="64714009"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C063F3" w14:textId="336143D4" w:rsidR="00E47EBD" w:rsidRPr="00F2250C" w:rsidRDefault="00E47EBD" w:rsidP="00E47EBD">
            <w:pPr>
              <w:rPr>
                <w:rFonts w:eastAsiaTheme="minorHAnsi"/>
                <w:color w:val="1B1B1B"/>
              </w:rPr>
            </w:pPr>
            <w:r w:rsidRPr="00F2250C">
              <w:rPr>
                <w:rFonts w:eastAsiaTheme="minorHAnsi"/>
                <w:color w:val="1B1B1B"/>
              </w:rPr>
              <w:t>presence</w:t>
            </w:r>
          </w:p>
        </w:tc>
        <w:tc>
          <w:tcPr>
            <w:tcW w:w="1794" w:type="dxa"/>
          </w:tcPr>
          <w:p w14:paraId="08C7483C" w14:textId="3331B57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Add remove</w:t>
            </w:r>
          </w:p>
        </w:tc>
        <w:tc>
          <w:tcPr>
            <w:tcW w:w="1524" w:type="dxa"/>
          </w:tcPr>
          <w:p w14:paraId="602AC916" w14:textId="730A5425"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binding</w:t>
            </w:r>
          </w:p>
        </w:tc>
      </w:tr>
      <w:tr w:rsidR="00E47EBD" w:rsidRPr="00F2250C" w14:paraId="39E20F05"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67B27A73" w14:textId="6E9643A7" w:rsidR="00E47EBD" w:rsidRPr="00F2250C" w:rsidRDefault="00E47EBD" w:rsidP="00E47EBD">
            <w:pPr>
              <w:rPr>
                <w:rFonts w:eastAsiaTheme="minorHAnsi"/>
                <w:color w:val="1B1B1B"/>
              </w:rPr>
            </w:pPr>
            <w:r w:rsidRPr="00F2250C">
              <w:rPr>
                <w:rFonts w:eastAsiaTheme="minorHAnsi"/>
                <w:color w:val="1B1B1B"/>
              </w:rPr>
              <w:t>Position</w:t>
            </w:r>
          </w:p>
        </w:tc>
        <w:tc>
          <w:tcPr>
            <w:tcW w:w="1794" w:type="dxa"/>
          </w:tcPr>
          <w:p w14:paraId="45107E2B" w14:textId="27848263"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move</w:t>
            </w:r>
          </w:p>
        </w:tc>
        <w:tc>
          <w:tcPr>
            <w:tcW w:w="1524" w:type="dxa"/>
          </w:tcPr>
          <w:p w14:paraId="24C52325" w14:textId="45BEB81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Scalar</w:t>
            </w:r>
          </w:p>
        </w:tc>
      </w:tr>
      <w:tr w:rsidR="00E47EBD" w:rsidRPr="00F2250C" w14:paraId="3319753E"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3066FEB8" w14:textId="02316D09" w:rsidR="00E47EBD" w:rsidRPr="00F2250C" w:rsidRDefault="00E47EBD" w:rsidP="00E47EBD">
            <w:pPr>
              <w:rPr>
                <w:rFonts w:eastAsiaTheme="minorHAnsi"/>
                <w:color w:val="1B1B1B"/>
              </w:rPr>
            </w:pPr>
            <w:r w:rsidRPr="00F2250C">
              <w:rPr>
                <w:rFonts w:eastAsiaTheme="minorHAnsi"/>
                <w:color w:val="1B1B1B"/>
              </w:rPr>
              <w:t>Sequence</w:t>
            </w:r>
          </w:p>
        </w:tc>
        <w:tc>
          <w:tcPr>
            <w:tcW w:w="1794" w:type="dxa"/>
          </w:tcPr>
          <w:p w14:paraId="7A46B2C1" w14:textId="29C5DE89"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Order change</w:t>
            </w:r>
          </w:p>
        </w:tc>
        <w:tc>
          <w:tcPr>
            <w:tcW w:w="1524" w:type="dxa"/>
          </w:tcPr>
          <w:p w14:paraId="0544951F" w14:textId="530B7BDF"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Query ordering</w:t>
            </w:r>
          </w:p>
        </w:tc>
      </w:tr>
      <w:tr w:rsidR="00E47EBD" w:rsidRPr="00F2250C" w14:paraId="588C22CE"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72B3A117" w14:textId="53218687" w:rsidR="00E47EBD" w:rsidRPr="00F2250C" w:rsidRDefault="00E47EBD" w:rsidP="00E47EBD">
            <w:pPr>
              <w:rPr>
                <w:rFonts w:eastAsiaTheme="minorHAnsi"/>
                <w:color w:val="1B1B1B"/>
              </w:rPr>
            </w:pPr>
            <w:r w:rsidRPr="00F2250C">
              <w:rPr>
                <w:rFonts w:eastAsiaTheme="minorHAnsi"/>
                <w:color w:val="1B1B1B"/>
              </w:rPr>
              <w:t>Proximity</w:t>
            </w:r>
          </w:p>
        </w:tc>
        <w:tc>
          <w:tcPr>
            <w:tcW w:w="1794" w:type="dxa"/>
          </w:tcPr>
          <w:p w14:paraId="7037D9D3" w14:textId="67C4D95E"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Proximity change</w:t>
            </w:r>
          </w:p>
        </w:tc>
        <w:tc>
          <w:tcPr>
            <w:tcW w:w="1524" w:type="dxa"/>
          </w:tcPr>
          <w:p w14:paraId="29AC7834" w14:textId="2F47BCF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Relationship strength</w:t>
            </w:r>
          </w:p>
        </w:tc>
      </w:tr>
      <w:tr w:rsidR="00E47EBD" w:rsidRPr="00F2250C" w14:paraId="5EBE0AB1"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1320105B" w14:textId="31D19EBC" w:rsidR="00E47EBD" w:rsidRPr="00F2250C" w:rsidRDefault="00E47EBD" w:rsidP="00E47EBD">
            <w:pPr>
              <w:rPr>
                <w:rFonts w:eastAsiaTheme="minorHAnsi"/>
                <w:color w:val="1B1B1B"/>
              </w:rPr>
            </w:pPr>
            <w:r w:rsidRPr="00F2250C">
              <w:rPr>
                <w:rFonts w:eastAsiaTheme="minorHAnsi"/>
                <w:color w:val="1B1B1B"/>
              </w:rPr>
              <w:lastRenderedPageBreak/>
              <w:t>Connection</w:t>
            </w:r>
          </w:p>
        </w:tc>
        <w:tc>
          <w:tcPr>
            <w:tcW w:w="1794" w:type="dxa"/>
          </w:tcPr>
          <w:p w14:paraId="50202C87" w14:textId="35CA0618"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Connect/disconnect</w:t>
            </w:r>
          </w:p>
        </w:tc>
        <w:tc>
          <w:tcPr>
            <w:tcW w:w="1524" w:type="dxa"/>
          </w:tcPr>
          <w:p w14:paraId="7D591D18" w14:textId="58A76551"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Logical flow</w:t>
            </w:r>
          </w:p>
        </w:tc>
      </w:tr>
      <w:tr w:rsidR="00E47EBD" w:rsidRPr="00F2250C" w14:paraId="493B7842" w14:textId="77777777" w:rsidTr="008B56C2">
        <w:tc>
          <w:tcPr>
            <w:cnfStyle w:val="001000000000" w:firstRow="0" w:lastRow="0" w:firstColumn="1" w:lastColumn="0" w:oddVBand="0" w:evenVBand="0" w:oddHBand="0" w:evenHBand="0" w:firstRowFirstColumn="0" w:firstRowLastColumn="0" w:lastRowFirstColumn="0" w:lastRowLastColumn="0"/>
            <w:tcW w:w="1329" w:type="dxa"/>
          </w:tcPr>
          <w:p w14:paraId="3BAD1493" w14:textId="5EAD8100" w:rsidR="00E47EBD" w:rsidRPr="00F2250C" w:rsidRDefault="00A06C11" w:rsidP="00E47EBD">
            <w:pPr>
              <w:rPr>
                <w:rFonts w:eastAsiaTheme="minorHAnsi"/>
                <w:color w:val="1B1B1B"/>
              </w:rPr>
            </w:pPr>
            <w:r w:rsidRPr="00F2250C">
              <w:rPr>
                <w:rFonts w:eastAsiaTheme="minorHAnsi"/>
                <w:color w:val="1B1B1B"/>
              </w:rPr>
              <w:t>Adjacency</w:t>
            </w:r>
          </w:p>
        </w:tc>
        <w:tc>
          <w:tcPr>
            <w:tcW w:w="1794" w:type="dxa"/>
          </w:tcPr>
          <w:p w14:paraId="79FB10EF" w14:textId="52E858BA"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Adjacent/ no- Adjacent</w:t>
            </w:r>
          </w:p>
        </w:tc>
        <w:tc>
          <w:tcPr>
            <w:tcW w:w="1524" w:type="dxa"/>
          </w:tcPr>
          <w:p w14:paraId="2FC5903E" w14:textId="38282091" w:rsidR="00E47EBD" w:rsidRPr="00F2250C" w:rsidRDefault="00A06C11" w:rsidP="00E47EBD">
            <w:pPr>
              <w:cnfStyle w:val="000000000000" w:firstRow="0" w:lastRow="0" w:firstColumn="0" w:lastColumn="0" w:oddVBand="0" w:evenVBand="0" w:oddHBand="0" w:evenHBand="0" w:firstRowFirstColumn="0" w:firstRowLastColumn="0" w:lastRowFirstColumn="0" w:lastRowLastColumn="0"/>
              <w:rPr>
                <w:rFonts w:eastAsiaTheme="minorHAnsi"/>
                <w:color w:val="1B1B1B"/>
              </w:rPr>
            </w:pPr>
            <w:r w:rsidRPr="00F2250C">
              <w:rPr>
                <w:rFonts w:eastAsiaTheme="minorHAnsi"/>
                <w:color w:val="1B1B1B"/>
              </w:rPr>
              <w:t>Boolean, axes</w:t>
            </w:r>
          </w:p>
        </w:tc>
      </w:tr>
      <w:tr w:rsidR="00E47EBD" w:rsidRPr="00F2250C" w14:paraId="207B78D0" w14:textId="77777777" w:rsidTr="008B56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9815EBC" w14:textId="05805026" w:rsidR="00E47EBD" w:rsidRPr="00F2250C" w:rsidRDefault="00A06C11" w:rsidP="00E47EBD">
            <w:pPr>
              <w:rPr>
                <w:rFonts w:eastAsiaTheme="minorHAnsi"/>
                <w:color w:val="1B1B1B"/>
              </w:rPr>
            </w:pPr>
            <w:r w:rsidRPr="00F2250C">
              <w:rPr>
                <w:rFonts w:eastAsiaTheme="minorHAnsi"/>
                <w:color w:val="1B1B1B"/>
              </w:rPr>
              <w:t>nesting</w:t>
            </w:r>
          </w:p>
        </w:tc>
        <w:tc>
          <w:tcPr>
            <w:tcW w:w="1794" w:type="dxa"/>
          </w:tcPr>
          <w:p w14:paraId="431C1535" w14:textId="57B10804"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nesting</w:t>
            </w:r>
          </w:p>
        </w:tc>
        <w:tc>
          <w:tcPr>
            <w:tcW w:w="1524" w:type="dxa"/>
          </w:tcPr>
          <w:p w14:paraId="276673F6" w14:textId="542806BD" w:rsidR="00E47EBD" w:rsidRPr="00F2250C" w:rsidRDefault="00A06C11" w:rsidP="00E47EBD">
            <w:pPr>
              <w:cnfStyle w:val="000000100000" w:firstRow="0" w:lastRow="0" w:firstColumn="0" w:lastColumn="0" w:oddVBand="0" w:evenVBand="0" w:oddHBand="1" w:evenHBand="0" w:firstRowFirstColumn="0" w:firstRowLastColumn="0" w:lastRowFirstColumn="0" w:lastRowLastColumn="0"/>
              <w:rPr>
                <w:rFonts w:eastAsiaTheme="minorHAnsi"/>
                <w:color w:val="1B1B1B"/>
              </w:rPr>
            </w:pPr>
            <w:r w:rsidRPr="00F2250C">
              <w:rPr>
                <w:rFonts w:eastAsiaTheme="minorHAnsi"/>
                <w:color w:val="1B1B1B"/>
              </w:rPr>
              <w:t>grouping</w:t>
            </w:r>
          </w:p>
        </w:tc>
      </w:tr>
    </w:tbl>
    <w:p w14:paraId="5C66348A" w14:textId="2B2CE037" w:rsidR="00E47EBD" w:rsidRPr="00032497" w:rsidRDefault="00A06C11" w:rsidP="00E47EBD">
      <w:pPr>
        <w:rPr>
          <w:rFonts w:eastAsiaTheme="minorHAnsi"/>
          <w:i/>
          <w:iCs/>
          <w:color w:val="1B1B1B"/>
        </w:rPr>
      </w:pPr>
      <w:bookmarkStart w:id="1" w:name="_Ref32944841"/>
      <w:r w:rsidRPr="00032497">
        <w:rPr>
          <w:i/>
          <w:iCs/>
        </w:rPr>
        <w:t xml:space="preserve">Table </w:t>
      </w:r>
      <w:r w:rsidRPr="00032497">
        <w:rPr>
          <w:i/>
          <w:iCs/>
        </w:rPr>
        <w:fldChar w:fldCharType="begin"/>
      </w:r>
      <w:r w:rsidRPr="00032497">
        <w:rPr>
          <w:i/>
          <w:iCs/>
        </w:rPr>
        <w:instrText xml:space="preserve"> SEQ Table \* ARABIC </w:instrText>
      </w:r>
      <w:r w:rsidRPr="00032497">
        <w:rPr>
          <w:i/>
          <w:iCs/>
        </w:rPr>
        <w:fldChar w:fldCharType="separate"/>
      </w:r>
      <w:r w:rsidR="00E85326">
        <w:rPr>
          <w:i/>
          <w:iCs/>
          <w:noProof/>
        </w:rPr>
        <w:t>1</w:t>
      </w:r>
      <w:r w:rsidRPr="00032497">
        <w:rPr>
          <w:i/>
          <w:iCs/>
        </w:rPr>
        <w:fldChar w:fldCharType="end"/>
      </w:r>
      <w:bookmarkEnd w:id="1"/>
      <w:r w:rsidRPr="00032497">
        <w:rPr>
          <w:i/>
          <w:iCs/>
        </w:rPr>
        <w:t xml:space="preserve"> shows </w:t>
      </w:r>
      <w:r w:rsidR="002F6203" w:rsidRPr="00032497">
        <w:rPr>
          <w:i/>
          <w:iCs/>
        </w:rPr>
        <w:t xml:space="preserve">a smaller grammar list that has been </w:t>
      </w:r>
      <w:r w:rsidR="00597689" w:rsidRPr="00032497">
        <w:rPr>
          <w:i/>
          <w:iCs/>
        </w:rPr>
        <w:t>d</w:t>
      </w:r>
      <w:r w:rsidR="002F6203" w:rsidRPr="00032497">
        <w:rPr>
          <w:i/>
          <w:iCs/>
        </w:rPr>
        <w:t>e</w:t>
      </w:r>
      <w:r w:rsidR="00597689" w:rsidRPr="00032497">
        <w:rPr>
          <w:i/>
          <w:iCs/>
        </w:rPr>
        <w:t>fined by</w:t>
      </w:r>
      <w:r w:rsidRPr="00032497">
        <w:rPr>
          <w:i/>
          <w:iCs/>
        </w:rPr>
        <w:t xml:space="preserve"> authors B. Ullmer, H. Ishii</w:t>
      </w:r>
      <w:r w:rsidR="009C28F4">
        <w:rPr>
          <w:i/>
          <w:iCs/>
        </w:rPr>
        <w:t>,</w:t>
      </w:r>
      <w:r w:rsidRPr="00032497">
        <w:rPr>
          <w:i/>
          <w:iCs/>
        </w:rPr>
        <w:t xml:space="preserve"> and R. J. K. Jacob</w:t>
      </w:r>
      <w:r w:rsidR="00597689" w:rsidRPr="00032497">
        <w:rPr>
          <w:i/>
          <w:iCs/>
        </w:rPr>
        <w:t xml:space="preserve">. </w:t>
      </w:r>
      <w:r w:rsidR="002F6203" w:rsidRPr="00032497">
        <w:rPr>
          <w:i/>
          <w:iCs/>
        </w:rPr>
        <w:t xml:space="preserve">These grammars </w:t>
      </w:r>
      <w:r w:rsidR="004B1F60" w:rsidRPr="00032497">
        <w:rPr>
          <w:i/>
          <w:iCs/>
        </w:rPr>
        <w:t>are</w:t>
      </w:r>
      <w:r w:rsidR="00597689" w:rsidRPr="00032497">
        <w:rPr>
          <w:i/>
          <w:iCs/>
        </w:rPr>
        <w:t xml:space="preserve"> </w:t>
      </w:r>
      <w:r w:rsidRPr="00032497">
        <w:rPr>
          <w:i/>
          <w:iCs/>
        </w:rPr>
        <w:t>used for</w:t>
      </w:r>
      <w:r w:rsidR="004B1F60" w:rsidRPr="00032497">
        <w:rPr>
          <w:i/>
          <w:iCs/>
        </w:rPr>
        <w:t xml:space="preserve"> the</w:t>
      </w:r>
      <w:r w:rsidRPr="00032497">
        <w:rPr>
          <w:i/>
          <w:iCs/>
        </w:rPr>
        <w:t xml:space="preserve"> mapping </w:t>
      </w:r>
      <w:r w:rsidRPr="00032497">
        <w:rPr>
          <w:rFonts w:eastAsiaTheme="minorHAnsi"/>
          <w:i/>
          <w:iCs/>
          <w:color w:val="1B1B1B"/>
        </w:rPr>
        <w:t>of physical relationships to digital interpretations.</w:t>
      </w:r>
      <w:r w:rsidR="00E57B63" w:rsidRPr="00E57B63">
        <w:rPr>
          <w:rFonts w:eastAsiaTheme="minorHAnsi"/>
          <w:i/>
          <w:iCs/>
          <w:color w:val="1B1B1B"/>
        </w:rPr>
        <w:fldChar w:fldCharType="begin" w:fldLock="1"/>
      </w:r>
      <w:r w:rsidR="000C7885">
        <w:rPr>
          <w:rFonts w:eastAsiaTheme="minorHAnsi"/>
          <w:i/>
          <w:iCs/>
          <w:color w:val="1B1B1B"/>
        </w:rPr>
        <w:instrText>ADDIN CSL_CITATION {"citationItems":[{"id":"ITEM-1","itemData":{"DOI":"10.1145/1057237.1057242","ISSN":"10730516","abstract":"We identify and present a major interaction approach for tangible user interfaces based upon systems of tokens and constraints. In these interfaces, tokens are discrete physical objects which represent digital information. Constraints are confining regions that are mapped to digital operations. These are frequently embodied as structures that mechanically channel how tokens can be manipulated, often limiting their movement to a single degree of freedom. Placing and manipulating tokens within systems of constraints can be used to invoke and control a variety of computational interpretations. We discuss the properties of the token+constraint approach; consider strengths that distinguish them from other interface approaches; and illustrate the concept with eleven past and recent supporting systems. We present some of the conceptual background supporting these interfaces, and consider them in terms of Bellotti et al.'s [2002] five questions for sensing-based interaction. We believe this discussion supports token+constraint systems as a powerful and promising approach for sensing-based interaction. © 2005 ACM.","author":[{"dropping-particle":"","family":"Ullmer","given":"Brygg","non-dropping-particle":"","parse-names":false,"suffix":""},{"dropping-particle":"","family":"Ishii","given":"Hiroshi","non-dropping-particle":"","parse-names":false,"suffix":""},{"dropping-particle":"","family":"Jacob","given":"Robert J.K.","non-dropping-particle":"","parse-names":false,"suffix":""}],"container-title":"ACM Transactions on Computer-Human Interaction","id":"ITEM-1","issue":"1","issued":{"date-parts":[["2005"]]},"number-of-pages":"81-118","title":"Token+constraint systems for tangible interaction with digital information","type":"report","volume":"12"},"uris":["http://www.mendeley.com/documents/?uuid=2caed265-541c-43df-ad4a-248855e07a50"]}],"mendeley":{"formattedCitation":"[1]","plainTextFormattedCitation":"[1]","previouslyFormattedCitation":"[1]"},"properties":{"noteIndex":0},"schema":"https://github.com/citation-style-language/schema/raw/master/csl-citation.json"}</w:instrText>
      </w:r>
      <w:r w:rsidR="00E57B63" w:rsidRPr="00E57B63">
        <w:rPr>
          <w:rFonts w:eastAsiaTheme="minorHAnsi"/>
          <w:i/>
          <w:iCs/>
          <w:color w:val="1B1B1B"/>
        </w:rPr>
        <w:fldChar w:fldCharType="separate"/>
      </w:r>
      <w:r w:rsidR="00E57B63" w:rsidRPr="00E57B63">
        <w:rPr>
          <w:rFonts w:eastAsiaTheme="minorHAnsi"/>
          <w:i/>
          <w:iCs/>
          <w:noProof/>
          <w:color w:val="1B1B1B"/>
        </w:rPr>
        <w:t>[1]</w:t>
      </w:r>
      <w:r w:rsidR="00E57B63" w:rsidRPr="00E57B63">
        <w:rPr>
          <w:rFonts w:eastAsiaTheme="minorHAnsi"/>
          <w:i/>
          <w:iCs/>
          <w:color w:val="1B1B1B"/>
        </w:rPr>
        <w:fldChar w:fldCharType="end"/>
      </w:r>
    </w:p>
    <w:p w14:paraId="7C7AD463" w14:textId="77777777" w:rsidR="003B6F7D" w:rsidRPr="00F2250C" w:rsidRDefault="003B6F7D" w:rsidP="00142D5C">
      <w:pPr>
        <w:rPr>
          <w:vertAlign w:val="superscript"/>
        </w:rPr>
      </w:pPr>
    </w:p>
    <w:p w14:paraId="48E26EDC" w14:textId="6FD2CF17" w:rsidR="00725A01" w:rsidRPr="00F2250C" w:rsidRDefault="008B56C2" w:rsidP="008B56C2">
      <w:pPr>
        <w:spacing w:after="0"/>
      </w:pPr>
      <w:r w:rsidRPr="00F2250C">
        <w:t xml:space="preserve">A similar paper that tries to find an approach to handle tangible user interactions and their interaction methods is called “The TAC Paradigm: Specifying Tangible User Interfaces”. </w:t>
      </w:r>
      <w:r w:rsidR="00597689">
        <w:t xml:space="preserve">In this </w:t>
      </w:r>
      <w:r w:rsidRPr="00F2250C">
        <w:t xml:space="preserve">paper </w:t>
      </w:r>
      <w:r w:rsidR="00597689">
        <w:t xml:space="preserve">written </w:t>
      </w:r>
      <w:r w:rsidRPr="00F2250C">
        <w:t>by O. Shaer, N. Leland, E. H. Calvillo-Gamez and R. J. K. Jacob</w:t>
      </w:r>
      <w:r w:rsidR="00597689">
        <w:t xml:space="preserve"> discuss</w:t>
      </w:r>
      <w:r w:rsidRPr="00F2250C">
        <w:t xml:space="preserve"> the TAC paradigm, challenges for tangible interaction systems, and how to evaluate them.</w:t>
      </w:r>
      <w:r w:rsidR="00725A01" w:rsidRPr="00F2250C">
        <w:t xml:space="preserve"> </w:t>
      </w:r>
      <w:r w:rsidR="00725A01" w:rsidRPr="00A007C5">
        <w:fldChar w:fldCharType="begin" w:fldLock="1"/>
      </w:r>
      <w:r w:rsidR="00725A01"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25A01" w:rsidRPr="00A007C5">
        <w:fldChar w:fldCharType="separate"/>
      </w:r>
      <w:r w:rsidR="00725A01" w:rsidRPr="00A007C5">
        <w:rPr>
          <w:noProof/>
        </w:rPr>
        <w:t>[2]</w:t>
      </w:r>
      <w:r w:rsidR="00725A01" w:rsidRPr="00A007C5">
        <w:fldChar w:fldCharType="end"/>
      </w:r>
    </w:p>
    <w:p w14:paraId="54ED81BA" w14:textId="7F1855A9" w:rsidR="00176BA6" w:rsidRPr="00F2250C" w:rsidRDefault="00725A01" w:rsidP="008B56C2">
      <w:pPr>
        <w:spacing w:after="0"/>
        <w:rPr>
          <w:vertAlign w:val="superscript"/>
        </w:rPr>
      </w:pPr>
      <w:r w:rsidRPr="00F2250C">
        <w:t>The TAC paradigm “identifies the common components and properties sufficient for specifying the structure and functionality of a wide range of TUIs.”</w:t>
      </w:r>
      <w:r w:rsidR="003B6F7D" w:rsidRPr="00A007C5">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6]","plainTextFormattedCitation":"[2]","previouslyFormattedCitation":"[2]"},"properties":{"noteIndex":0},"schema":"https://github.com/citation-style-language/schema/raw/master/csl-citation.json"}</w:instrText>
      </w:r>
      <w:r w:rsidR="003B6F7D" w:rsidRPr="00A007C5">
        <w:fldChar w:fldCharType="separate"/>
      </w:r>
      <w:r w:rsidR="003B6F7D" w:rsidRPr="00A007C5">
        <w:rPr>
          <w:noProof/>
        </w:rPr>
        <w:t>[2</w:t>
      </w:r>
      <w:r w:rsidR="000C7885">
        <w:rPr>
          <w:noProof/>
        </w:rPr>
        <w:t>, p. 6</w:t>
      </w:r>
      <w:r w:rsidR="003B6F7D" w:rsidRPr="00A007C5">
        <w:rPr>
          <w:noProof/>
        </w:rPr>
        <w:t>]</w:t>
      </w:r>
      <w:r w:rsidR="003B6F7D" w:rsidRPr="00A007C5">
        <w:fldChar w:fldCharType="end"/>
      </w:r>
      <w:r w:rsidRPr="00F2250C">
        <w:t xml:space="preserve"> Therefore, </w:t>
      </w:r>
      <w:r w:rsidR="002F6203" w:rsidRPr="00F2250C">
        <w:t xml:space="preserve">tangible interaction systems </w:t>
      </w:r>
      <w:r w:rsidR="002F6203">
        <w:t>are defined</w:t>
      </w:r>
      <w:r w:rsidRPr="00F2250C">
        <w:t xml:space="preserve"> as a set of physical objects and digital information. This concept has five key properties. </w:t>
      </w:r>
      <w:r w:rsidR="00085648" w:rsidRPr="00A007C5">
        <w:fldChar w:fldCharType="begin" w:fldLock="1"/>
      </w:r>
      <w:r w:rsidR="00C95DF8"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085648" w:rsidRPr="00A007C5">
        <w:fldChar w:fldCharType="separate"/>
      </w:r>
      <w:r w:rsidR="00085648" w:rsidRPr="00A007C5">
        <w:rPr>
          <w:noProof/>
        </w:rPr>
        <w:t>[2]</w:t>
      </w:r>
      <w:r w:rsidR="00085648" w:rsidRPr="00A007C5">
        <w:fldChar w:fldCharType="end"/>
      </w:r>
    </w:p>
    <w:p w14:paraId="44941A31" w14:textId="6B1FF212" w:rsidR="0021264C" w:rsidRPr="00F2250C" w:rsidRDefault="00725A01" w:rsidP="00725A01">
      <w:pPr>
        <w:spacing w:after="0"/>
      </w:pPr>
      <w:r w:rsidRPr="00F2250C">
        <w:t>First,</w:t>
      </w:r>
      <w:r w:rsidR="00573095" w:rsidRPr="00F2250C">
        <w:t xml:space="preserve"> </w:t>
      </w:r>
      <w:r w:rsidRPr="00F2250C">
        <w:t xml:space="preserve">coupling </w:t>
      </w:r>
      <w:r w:rsidR="0021264C" w:rsidRPr="00F2250C">
        <w:t>is used to couple digital information and a physical object, so it can be defined as a token. A toke is a physical object that represents digital information.</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4A2FFC50" w14:textId="439682F7" w:rsidR="00725A01" w:rsidRPr="00F2250C" w:rsidRDefault="00725A01" w:rsidP="00725A01">
      <w:pPr>
        <w:spacing w:after="0"/>
      </w:pPr>
      <w:r w:rsidRPr="00F2250C">
        <w:t xml:space="preserve">Second, </w:t>
      </w:r>
      <w:r w:rsidR="0021264C" w:rsidRPr="00F2250C">
        <w:t>there is a relative definition between a token</w:t>
      </w:r>
      <w:r w:rsidR="008B56C2" w:rsidRPr="00F2250C">
        <w:t xml:space="preserve"> and</w:t>
      </w:r>
      <w:r w:rsidR="0021264C" w:rsidRPr="00F2250C">
        <w:t xml:space="preserve"> a constraint that limits the behavior of </w:t>
      </w:r>
      <w:r w:rsidR="008B56C2" w:rsidRPr="00F2250C">
        <w:t>the</w:t>
      </w:r>
      <w:r w:rsidR="0021264C" w:rsidRPr="00F2250C">
        <w:t xml:space="preserve"> token or both.</w:t>
      </w:r>
      <w:r w:rsidR="008B56C2" w:rsidRPr="00A007C5">
        <w:fldChar w:fldCharType="begin" w:fldLock="1"/>
      </w:r>
      <w:r w:rsidR="008B56C2"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8B56C2" w:rsidRPr="00A007C5">
        <w:fldChar w:fldCharType="separate"/>
      </w:r>
      <w:r w:rsidR="008B56C2" w:rsidRPr="00A007C5">
        <w:rPr>
          <w:noProof/>
        </w:rPr>
        <w:t>[2]</w:t>
      </w:r>
      <w:r w:rsidR="008B56C2" w:rsidRPr="00A007C5">
        <w:fldChar w:fldCharType="end"/>
      </w:r>
      <w:r w:rsidR="0021264C" w:rsidRPr="00F2250C">
        <w:t xml:space="preserve"> </w:t>
      </w:r>
    </w:p>
    <w:p w14:paraId="7DE045EA" w14:textId="1160164B" w:rsidR="00725A01" w:rsidRPr="00F2250C" w:rsidRDefault="00725A01" w:rsidP="00725A01">
      <w:pPr>
        <w:spacing w:after="0"/>
      </w:pPr>
      <w:r w:rsidRPr="00F2250C">
        <w:t xml:space="preserve">Third, </w:t>
      </w:r>
      <w:r w:rsidR="0021264C" w:rsidRPr="00F2250C">
        <w:t>a “TAC is created when a toke</w:t>
      </w:r>
      <w:r w:rsidR="00A06C11" w:rsidRPr="00F2250C">
        <w:t>n</w:t>
      </w:r>
      <w:r w:rsidR="0021264C" w:rsidRPr="00F2250C">
        <w:t xml:space="preserve"> is physically associated with a constraint”</w:t>
      </w:r>
      <w:r w:rsidR="00A06C11" w:rsidRPr="00F2250C">
        <w:t>.</w:t>
      </w:r>
      <w:r w:rsidR="007B6144" w:rsidRPr="00A007C5">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11]","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0C7885">
        <w:rPr>
          <w:noProof/>
        </w:rPr>
        <w:t>, p. 11</w:t>
      </w:r>
      <w:r w:rsidR="007B6144" w:rsidRPr="00A007C5">
        <w:rPr>
          <w:noProof/>
        </w:rPr>
        <w:t>]</w:t>
      </w:r>
      <w:r w:rsidR="007B6144" w:rsidRPr="00A007C5">
        <w:fldChar w:fldCharType="end"/>
      </w:r>
    </w:p>
    <w:p w14:paraId="2A0FA87D" w14:textId="6AE75F73" w:rsidR="00725A01" w:rsidRPr="00F2250C" w:rsidRDefault="00725A01" w:rsidP="00725A01">
      <w:pPr>
        <w:spacing w:after="0"/>
      </w:pPr>
      <w:r w:rsidRPr="00F2250C">
        <w:t>Fourth</w:t>
      </w:r>
      <w:r w:rsidR="0021264C" w:rsidRPr="00F2250C">
        <w:t xml:space="preserve">, interaction and manipulation of the physical object </w:t>
      </w:r>
      <w:r w:rsidR="00990352">
        <w:t>are</w:t>
      </w:r>
      <w:r w:rsidR="007B6144" w:rsidRPr="00F2250C">
        <w:t xml:space="preserve"> interpreted. This process is automated regards to its constraint (</w:t>
      </w:r>
      <w:r w:rsidRPr="00F2250C">
        <w:t>computational</w:t>
      </w:r>
      <w:r w:rsidR="0021264C" w:rsidRPr="00F2250C">
        <w:t xml:space="preserve"> interpretation</w:t>
      </w:r>
      <w:r w:rsidR="007B6144" w:rsidRPr="00F2250C">
        <w:t>).</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p>
    <w:p w14:paraId="6CE030A6" w14:textId="269C60B0" w:rsidR="000F23BC" w:rsidRPr="00F2250C" w:rsidRDefault="00725A01" w:rsidP="00A06C11">
      <w:pPr>
        <w:spacing w:after="0"/>
      </w:pPr>
      <w:r w:rsidRPr="00F2250C">
        <w:t>Fifth,</w:t>
      </w:r>
      <w:r w:rsidR="007B6144" w:rsidRPr="00F2250C">
        <w:t xml:space="preserve"> </w:t>
      </w:r>
      <w:r w:rsidRPr="00F2250C">
        <w:t xml:space="preserve">manipulation </w:t>
      </w:r>
      <w:r w:rsidR="007B6144" w:rsidRPr="00F2250C">
        <w:t>can happen “discretely, continuously or in both ways.”</w:t>
      </w:r>
      <w:r w:rsidR="007B6144" w:rsidRPr="00A007C5">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1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0C7885">
        <w:rPr>
          <w:noProof/>
        </w:rPr>
        <w:t>, p. 12</w:t>
      </w:r>
      <w:r w:rsidR="007B6144" w:rsidRPr="00A007C5">
        <w:rPr>
          <w:noProof/>
        </w:rPr>
        <w:t>]</w:t>
      </w:r>
      <w:r w:rsidR="007B6144" w:rsidRPr="00A007C5">
        <w:fldChar w:fldCharType="end"/>
      </w:r>
    </w:p>
    <w:p w14:paraId="689534CF" w14:textId="4E566D70" w:rsidR="007B6144" w:rsidRPr="00F2250C" w:rsidRDefault="000F23BC" w:rsidP="00A06C11">
      <w:pPr>
        <w:spacing w:after="0"/>
      </w:pPr>
      <w:r w:rsidRPr="00F2250C">
        <w:t>Besides</w:t>
      </w:r>
      <w:r w:rsidR="00F47609" w:rsidRPr="00F2250C">
        <w:t>,</w:t>
      </w:r>
      <w:r w:rsidR="00A06C11" w:rsidRPr="00F2250C">
        <w:t xml:space="preserve"> other key</w:t>
      </w:r>
      <w:r w:rsidR="00F47609" w:rsidRPr="00F2250C">
        <w:t>s</w:t>
      </w:r>
      <w:r w:rsidR="00A06C11" w:rsidRPr="00F2250C">
        <w:t xml:space="preserve"> of a TAC system are presented</w:t>
      </w:r>
      <w:r w:rsidR="007B6144" w:rsidRPr="00F2250C">
        <w:t xml:space="preserve">. </w:t>
      </w:r>
    </w:p>
    <w:p w14:paraId="548E799A" w14:textId="66C9E81A" w:rsidR="007B6144" w:rsidRPr="00F2250C" w:rsidRDefault="00F47609" w:rsidP="00725A01">
      <w:pPr>
        <w:spacing w:after="0"/>
        <w:rPr>
          <w:vertAlign w:val="superscript"/>
        </w:rPr>
      </w:pPr>
      <w:r w:rsidRPr="00F2250C">
        <w:t>For example, the “</w:t>
      </w:r>
      <w:r w:rsidR="007B6144" w:rsidRPr="00F2250C">
        <w:t xml:space="preserve">system </w:t>
      </w:r>
      <w:r w:rsidR="008B56C2" w:rsidRPr="00F2250C">
        <w:t xml:space="preserve">[should] </w:t>
      </w:r>
      <w:r w:rsidR="007B6144" w:rsidRPr="00F2250C">
        <w:t>allow</w:t>
      </w:r>
      <w:r w:rsidRPr="00F2250C">
        <w:t>[.]</w:t>
      </w:r>
      <w:r w:rsidR="007B6144" w:rsidRPr="00F2250C">
        <w:t xml:space="preserve"> users to design the information architecture”</w:t>
      </w:r>
      <w:r w:rsidRPr="00A007C5">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15]","plainTextFormattedCitation":"[2]","previouslyFormattedCitation":"[2]"},"properties":{"noteIndex":0},"schema":"https://github.com/citation-style-language/schema/raw/master/csl-citation.json"}</w:instrText>
      </w:r>
      <w:r w:rsidRPr="00A007C5">
        <w:fldChar w:fldCharType="separate"/>
      </w:r>
      <w:r w:rsidRPr="00A007C5">
        <w:rPr>
          <w:noProof/>
        </w:rPr>
        <w:t>[2</w:t>
      </w:r>
      <w:r w:rsidR="000C7885">
        <w:rPr>
          <w:noProof/>
        </w:rPr>
        <w:t>, p. 15</w:t>
      </w:r>
      <w:r w:rsidRPr="00A007C5">
        <w:rPr>
          <w:noProof/>
        </w:rPr>
        <w:t>]</w:t>
      </w:r>
      <w:r w:rsidRPr="00A007C5">
        <w:fldChar w:fldCharType="end"/>
      </w:r>
      <w:r w:rsidR="007B6144" w:rsidRPr="00F2250C">
        <w:t>. Therefore,</w:t>
      </w:r>
      <w:r w:rsidR="002F6203">
        <w:t xml:space="preserve"> </w:t>
      </w:r>
      <w:r w:rsidR="001676AD">
        <w:t>simultaneous,</w:t>
      </w:r>
      <w:r w:rsidR="002F6203">
        <w:t xml:space="preserve"> and cooperative work can be explored</w:t>
      </w:r>
      <w:r w:rsidR="007B6144" w:rsidRPr="00F2250C">
        <w:t>.</w:t>
      </w:r>
      <w:r w:rsidRPr="00F2250C">
        <w:t xml:space="preserve"> Furthermore</w:t>
      </w:r>
      <w:r w:rsidR="00C01F46" w:rsidRPr="00F2250C">
        <w:t xml:space="preserve">, it </w:t>
      </w:r>
      <w:r w:rsidRPr="00F2250C">
        <w:t xml:space="preserve">should </w:t>
      </w:r>
      <w:r w:rsidR="00C01F46" w:rsidRPr="00F2250C">
        <w:t>“allow</w:t>
      </w:r>
      <w:r w:rsidRPr="00F2250C">
        <w:t>[.]</w:t>
      </w:r>
      <w:r w:rsidR="00C01F46" w:rsidRPr="00F2250C">
        <w:t xml:space="preserve"> users to construct a structure”</w:t>
      </w:r>
      <w:r w:rsidRPr="001676AD">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16]","plainTextFormattedCitation":"[2]","previouslyFormattedCitation":"[2]"},"properties":{"noteIndex":0},"schema":"https://github.com/citation-style-language/schema/raw/master/csl-citation.json"}</w:instrText>
      </w:r>
      <w:r w:rsidRPr="001676AD">
        <w:fldChar w:fldCharType="separate"/>
      </w:r>
      <w:r w:rsidRPr="001676AD">
        <w:rPr>
          <w:noProof/>
        </w:rPr>
        <w:t>[2</w:t>
      </w:r>
      <w:r w:rsidR="000C7885">
        <w:rPr>
          <w:noProof/>
        </w:rPr>
        <w:t>, p. 16</w:t>
      </w:r>
      <w:r w:rsidRPr="001676AD">
        <w:rPr>
          <w:noProof/>
        </w:rPr>
        <w:t>]</w:t>
      </w:r>
      <w:r w:rsidRPr="001676AD">
        <w:fldChar w:fldCharType="end"/>
      </w:r>
      <w:r w:rsidR="00C01F46" w:rsidRPr="00F2250C">
        <w:t xml:space="preserve"> that </w:t>
      </w:r>
      <w:r w:rsidR="008B56C2" w:rsidRPr="00F2250C">
        <w:t xml:space="preserve">visualizes </w:t>
      </w:r>
      <w:r w:rsidR="00FC60BC" w:rsidRPr="00F2250C">
        <w:t xml:space="preserve">information </w:t>
      </w:r>
      <w:r w:rsidR="00C01F46" w:rsidRPr="00F2250C">
        <w:t xml:space="preserve">graphically on a display. The structure </w:t>
      </w:r>
      <w:r w:rsidR="00FC60BC" w:rsidRPr="00F2250C">
        <w:t>is built upon</w:t>
      </w:r>
      <w:r w:rsidR="00C01F46" w:rsidRPr="00F2250C">
        <w:t xml:space="preserve"> blocks. </w:t>
      </w:r>
      <w:r w:rsidRPr="00F2250C">
        <w:t>E</w:t>
      </w:r>
      <w:r w:rsidR="00C01F46" w:rsidRPr="00F2250C">
        <w:t>ach block is aware of its neighbors. The tokens and their constraints use physical constraints “to express, manipulate</w:t>
      </w:r>
      <w:r w:rsidR="000C7885">
        <w:t>[,]</w:t>
      </w:r>
      <w:r w:rsidR="00C01F46" w:rsidRPr="00F2250C">
        <w:t xml:space="preserve"> and visualize </w:t>
      </w:r>
      <w:r w:rsidR="000C7885">
        <w:t>parameterized database queries</w:t>
      </w:r>
      <w:r w:rsidR="00C01F46" w:rsidRPr="00F2250C">
        <w:t>.</w:t>
      </w:r>
      <w:r w:rsidRPr="00F2250C">
        <w:t>”</w:t>
      </w:r>
      <w:r w:rsidRPr="00A007C5">
        <w:fldChar w:fldCharType="begin" w:fldLock="1"/>
      </w:r>
      <w:r w:rsidR="000C788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manualFormatting":"[2, p. 17]","plainTextFormattedCitation":"[2]","previouslyFormattedCitation":"[2]"},"properties":{"noteIndex":0},"schema":"https://github.com/citation-style-language/schema/raw/master/csl-citation.json"}</w:instrText>
      </w:r>
      <w:r w:rsidRPr="00A007C5">
        <w:fldChar w:fldCharType="separate"/>
      </w:r>
      <w:r w:rsidRPr="00A007C5">
        <w:rPr>
          <w:noProof/>
        </w:rPr>
        <w:t>[2</w:t>
      </w:r>
      <w:r w:rsidR="000C7885">
        <w:rPr>
          <w:noProof/>
        </w:rPr>
        <w:t>, p. 17</w:t>
      </w:r>
      <w:r w:rsidRPr="00A007C5">
        <w:rPr>
          <w:noProof/>
        </w:rPr>
        <w:t>]</w:t>
      </w:r>
      <w:r w:rsidRPr="00A007C5">
        <w:fldChar w:fldCharType="end"/>
      </w:r>
      <w:r w:rsidR="00C01F46" w:rsidRPr="00F2250C">
        <w:t xml:space="preserve"> By manipulation</w:t>
      </w:r>
      <w:r w:rsidR="00573095" w:rsidRPr="00F2250C">
        <w:t>,</w:t>
      </w:r>
      <w:r w:rsidR="00C01F46" w:rsidRPr="00F2250C">
        <w:t xml:space="preserve"> tangible feedback</w:t>
      </w:r>
      <w:r w:rsidR="009C45E8">
        <w:t xml:space="preserve"> works</w:t>
      </w:r>
      <w:r w:rsidR="00C01F46" w:rsidRPr="00F2250C">
        <w:t xml:space="preserve"> by a remote user.</w:t>
      </w:r>
      <w:r w:rsidR="007B6144" w:rsidRPr="00A007C5">
        <w:fldChar w:fldCharType="begin" w:fldLock="1"/>
      </w:r>
      <w:r w:rsidR="007B6144" w:rsidRPr="00A007C5">
        <w:instrText>ADDIN CSL_CITATION {"citationItems":[{"id":"ITEM-1","itemData":{"abstract":"This paper introduces a paradigm for describing and specifying Tangible User Interfaces (TUIs). The proposed TAC (Token and Constraints) paradigm captures the core components of TUIs while addressing many of the conceptual challenges unique to building these interfaces. The paradigm enables the description of a broad range of TUIs by providing a common set of constructs. Thus, the TAC Paradigm lays the foundation for a high level description language and a software toolkit for TUIs. We evaluate the proposed paradigm by testing its ability to specify a wide variety of existing TUIs.","author":[{"dropping-particle":"","family":"SHAER","given":"ORIT","non-dropping-particle":"","parse-names":false,"suffix":""},{"dropping-particle":"","family":"LELAND","given":"NANCY","non-dropping-particle":"","parse-names":false,"suffix":""},{"dropping-particle":"","family":"CALVILLO-GAMEZ","given":"EDUARDO H.","non-dropping-particle":"","parse-names":false,"suffix":""},{"dropping-particle":"","family":"JACOB","given":"ROBERT J.K.","non-dropping-particle":"","parse-names":false,"suffix":""}],"id":"ITEM-1","issued":{"date-parts":[["2004"]]},"title":"The TAC Paradigm: Specifying Tangible User Interfaces","type":"report"},"uris":["http://www.mendeley.com/documents/?uuid=363b26e7-822d-48ba-88e2-db184ff14ba3"]}],"mendeley":{"formattedCitation":"[2]","plainTextFormattedCitation":"[2]","previouslyFormattedCitation":"[2]"},"properties":{"noteIndex":0},"schema":"https://github.com/citation-style-language/schema/raw/master/csl-citation.json"}</w:instrText>
      </w:r>
      <w:r w:rsidR="007B6144" w:rsidRPr="00A007C5">
        <w:fldChar w:fldCharType="separate"/>
      </w:r>
      <w:r w:rsidR="007B6144" w:rsidRPr="00A007C5">
        <w:rPr>
          <w:noProof/>
        </w:rPr>
        <w:t>[2]</w:t>
      </w:r>
      <w:r w:rsidR="007B6144" w:rsidRPr="00A007C5">
        <w:fldChar w:fldCharType="end"/>
      </w:r>
      <w:r w:rsidRPr="00A007C5">
        <w:rPr>
          <w:vertAlign w:val="superscript"/>
        </w:rPr>
        <w:t xml:space="preserve"> </w:t>
      </w:r>
    </w:p>
    <w:p w14:paraId="263EEEB4" w14:textId="77777777" w:rsidR="007B6144" w:rsidRPr="00F2250C" w:rsidRDefault="007B6144" w:rsidP="00725A01">
      <w:pPr>
        <w:spacing w:after="0"/>
      </w:pPr>
    </w:p>
    <w:p w14:paraId="4C960EFA" w14:textId="6AB35527" w:rsidR="00176BA6" w:rsidRPr="00F2250C" w:rsidRDefault="00597689" w:rsidP="00421F5B">
      <w:r>
        <w:t>T</w:t>
      </w:r>
      <w:r w:rsidRPr="00597689">
        <w:t xml:space="preserve">hough </w:t>
      </w:r>
      <w:r w:rsidR="00FC60BC" w:rsidRPr="00F2250C">
        <w:t xml:space="preserve">these two </w:t>
      </w:r>
      <w:r w:rsidR="00C95DF8" w:rsidRPr="00F2250C">
        <w:t xml:space="preserve">papers focus </w:t>
      </w:r>
      <w:r w:rsidR="00FC60BC" w:rsidRPr="00F2250C">
        <w:t xml:space="preserve">only </w:t>
      </w:r>
      <w:r w:rsidR="00C95DF8" w:rsidRPr="00F2250C">
        <w:t xml:space="preserve">on tokens </w:t>
      </w:r>
      <w:r w:rsidR="00FC60BC" w:rsidRPr="00F2250C">
        <w:t xml:space="preserve">and constraints </w:t>
      </w:r>
      <w:r w:rsidR="00C95DF8" w:rsidRPr="00F2250C">
        <w:t>and how to handle them</w:t>
      </w:r>
      <w:r w:rsidR="00FC60BC" w:rsidRPr="00F2250C">
        <w:t>,</w:t>
      </w:r>
      <w:r w:rsidR="00C95DF8" w:rsidRPr="00F2250C">
        <w:t xml:space="preserve"> </w:t>
      </w:r>
      <w:r w:rsidR="00511FB5" w:rsidRPr="00F2250C">
        <w:t>other approaches are</w:t>
      </w:r>
      <w:r w:rsidR="00C95DF8" w:rsidRPr="00F2250C">
        <w:t xml:space="preserve"> </w:t>
      </w:r>
      <w:r w:rsidR="006F5D61" w:rsidRPr="00F2250C">
        <w:t xml:space="preserve">also </w:t>
      </w:r>
      <w:r w:rsidR="00C95DF8" w:rsidRPr="00F2250C">
        <w:t xml:space="preserve">used in </w:t>
      </w:r>
      <w:r w:rsidR="001676AD">
        <w:t>tangible i</w:t>
      </w:r>
      <w:r w:rsidR="00C95DF8" w:rsidRPr="00F2250C">
        <w:t xml:space="preserve">nteraction. </w:t>
      </w:r>
    </w:p>
    <w:p w14:paraId="52D5C064" w14:textId="5DDB08DE" w:rsidR="00AC3355" w:rsidRPr="00F2250C" w:rsidRDefault="00C95DF8" w:rsidP="00AB3A95">
      <w:pPr>
        <w:spacing w:after="0"/>
      </w:pPr>
      <w:r w:rsidRPr="00F2250C">
        <w:t>One is called “MCRpd-pattern” that has been explained in</w:t>
      </w:r>
      <w:r w:rsidR="00F47609" w:rsidRPr="00F2250C">
        <w:t xml:space="preserve"> the paper </w:t>
      </w:r>
      <w:r w:rsidRPr="00F2250C">
        <w:t xml:space="preserve">“Emerging Frameworks for Tangible User Interfaces.” This paper </w:t>
      </w:r>
      <w:r w:rsidR="00F47609" w:rsidRPr="00F2250C">
        <w:t>discusses</w:t>
      </w:r>
      <w:r w:rsidRPr="00F2250C">
        <w:t xml:space="preserve"> the technological extension of an object and how it is coupled to other its object.</w:t>
      </w:r>
      <w:r w:rsidR="007C40A2" w:rsidRPr="00F2250C">
        <w:t xml:space="preserve"> </w:t>
      </w:r>
      <w:r w:rsidR="00A6225F" w:rsidRPr="00F2250C">
        <w:t>Therefore, it introduces MCRpd-pattern.</w:t>
      </w:r>
    </w:p>
    <w:p w14:paraId="44F6549A" w14:textId="6B49C320" w:rsidR="00A6225F" w:rsidRPr="00F2250C" w:rsidRDefault="00A6225F" w:rsidP="00AB3A95">
      <w:pPr>
        <w:spacing w:after="0"/>
      </w:pPr>
      <w:r w:rsidRPr="00F2250C">
        <w:t xml:space="preserve">”M” stands for model and is the </w:t>
      </w:r>
      <w:r w:rsidR="00573095" w:rsidRPr="00F2250C">
        <w:t xml:space="preserve">underlying </w:t>
      </w:r>
      <w:r w:rsidRPr="00F2250C">
        <w:t xml:space="preserve">digital database of information. “C” is the controller that is the </w:t>
      </w:r>
      <w:r w:rsidRPr="00F2250C">
        <w:t xml:space="preserve">input device. This is directly linked to rep-p (physical representations) </w:t>
      </w:r>
      <w:r w:rsidR="00AB3A95" w:rsidRPr="00F2250C">
        <w:t>that is</w:t>
      </w:r>
      <w:r w:rsidRPr="00F2250C">
        <w:t xml:space="preserve"> </w:t>
      </w:r>
      <w:r w:rsidR="00AB3A95" w:rsidRPr="00F2250C">
        <w:t>“</w:t>
      </w:r>
      <w:r w:rsidRPr="00F2250C">
        <w:t>computationally coupled to underlying digital information (model)</w:t>
      </w:r>
      <w:r w:rsidR="00AB3A95" w:rsidRPr="00F2250C">
        <w:t>”</w:t>
      </w:r>
      <w:r w:rsidR="000C7885">
        <w:fldChar w:fldCharType="begin" w:fldLock="1"/>
      </w:r>
      <w:r w:rsidR="002B7B81">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manualFormatting":"[3, p. 2]","plainTextFormattedCitation":"[3]","previouslyFormattedCitation":"[3]"},"properties":{"noteIndex":0},"schema":"https://github.com/citation-style-language/schema/raw/master/csl-citation.json"}</w:instrText>
      </w:r>
      <w:r w:rsidR="000C7885">
        <w:fldChar w:fldCharType="separate"/>
      </w:r>
      <w:r w:rsidR="000C7885" w:rsidRPr="000C7885">
        <w:rPr>
          <w:noProof/>
        </w:rPr>
        <w:t>[3</w:t>
      </w:r>
      <w:r w:rsidR="000C7885">
        <w:rPr>
          <w:noProof/>
        </w:rPr>
        <w:t>, p. 2</w:t>
      </w:r>
      <w:r w:rsidR="000C7885" w:rsidRPr="000C7885">
        <w:rPr>
          <w:noProof/>
        </w:rPr>
        <w:t>]</w:t>
      </w:r>
      <w:r w:rsidR="000C7885">
        <w:fldChar w:fldCharType="end"/>
      </w:r>
      <w:r w:rsidR="00AB3A95" w:rsidRPr="00F2250C">
        <w:rPr>
          <w:vertAlign w:val="superscript"/>
        </w:rPr>
        <w:t xml:space="preserve"> </w:t>
      </w:r>
      <w:r w:rsidR="00AB3A95" w:rsidRPr="00F2250C">
        <w:t>and “[t]he physical representations are perceptually coupled to actively mediated digital representations (rep-d)</w:t>
      </w:r>
      <w:r w:rsidR="000C7885">
        <w:t>”</w:t>
      </w:r>
      <w:r w:rsidR="00AB3A95" w:rsidRPr="00A007C5">
        <w:fldChar w:fldCharType="begin" w:fldLock="1"/>
      </w:r>
      <w:r w:rsidR="000C788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manualFormatting":"[3, p. 3]","plainTextFormattedCitation":"[3]","previouslyFormattedCitation":"[3]"},"properties":{"noteIndex":0},"schema":"https://github.com/citation-style-language/schema/raw/master/csl-citation.json"}</w:instrText>
      </w:r>
      <w:r w:rsidR="00AB3A95" w:rsidRPr="00A007C5">
        <w:fldChar w:fldCharType="separate"/>
      </w:r>
      <w:r w:rsidR="00AB3A95" w:rsidRPr="00A007C5">
        <w:rPr>
          <w:noProof/>
        </w:rPr>
        <w:t>[3</w:t>
      </w:r>
      <w:r w:rsidR="000C7885">
        <w:rPr>
          <w:noProof/>
        </w:rPr>
        <w:t>, p. 3</w:t>
      </w:r>
      <w:r w:rsidR="00AB3A95" w:rsidRPr="00A007C5">
        <w:rPr>
          <w:noProof/>
        </w:rPr>
        <w:t>]</w:t>
      </w:r>
      <w:r w:rsidR="00AB3A95" w:rsidRPr="00A007C5">
        <w:fldChar w:fldCharType="end"/>
      </w:r>
      <w:r w:rsidR="000C7885">
        <w:t>.</w:t>
      </w:r>
    </w:p>
    <w:p w14:paraId="32A74006" w14:textId="0AF5BB84" w:rsidR="009C45E8" w:rsidRDefault="007C40A2" w:rsidP="00663339">
      <w:pPr>
        <w:spacing w:after="0"/>
      </w:pPr>
      <w:r w:rsidRPr="00F2250C">
        <w:t xml:space="preserve">In addition to this, the paper </w:t>
      </w:r>
      <w:r w:rsidR="009C45E8">
        <w:t>points</w:t>
      </w:r>
      <w:r w:rsidR="002372B7">
        <w:t xml:space="preserve"> out</w:t>
      </w:r>
      <w:r w:rsidRPr="00F2250C">
        <w:t xml:space="preserve"> many examples and explain</w:t>
      </w:r>
      <w:r w:rsidR="00F47609" w:rsidRPr="00F2250C">
        <w:t>s</w:t>
      </w:r>
      <w:r w:rsidRPr="00F2250C">
        <w:t xml:space="preserve"> how the tokens are coupled. </w:t>
      </w:r>
      <w:r w:rsidR="009C45E8">
        <w:t>Furthermore, t</w:t>
      </w:r>
      <w:r w:rsidRPr="00F2250C">
        <w:t>he paper explains in detail</w:t>
      </w:r>
      <w:r w:rsidR="00D07E9B" w:rsidRPr="00F2250C">
        <w:t xml:space="preserve"> why and how these </w:t>
      </w:r>
      <w:r w:rsidR="00F47609" w:rsidRPr="00F2250C">
        <w:t>tokens are</w:t>
      </w:r>
      <w:r w:rsidR="00D07E9B" w:rsidRPr="00F2250C">
        <w:t xml:space="preserve"> coupled</w:t>
      </w:r>
      <w:r w:rsidR="009C45E8">
        <w:t xml:space="preserve">, and </w:t>
      </w:r>
      <w:r w:rsidR="004B1F60" w:rsidRPr="004B1F60">
        <w:t>categorized</w:t>
      </w:r>
      <w:r w:rsidR="004B1F60">
        <w:t xml:space="preserve"> </w:t>
      </w:r>
      <w:r w:rsidR="009C45E8" w:rsidRPr="00F2250C">
        <w:t>projects by using names like Spatial, Constructive, Relational</w:t>
      </w:r>
      <w:r w:rsidR="009C28F4">
        <w:t>,</w:t>
      </w:r>
      <w:r w:rsidR="009C45E8" w:rsidRPr="00F2250C">
        <w:t xml:space="preserve"> and Associative. </w:t>
      </w:r>
      <w:r w:rsidR="009C45E8" w:rsidRPr="00A007C5">
        <w:fldChar w:fldCharType="begin" w:fldLock="1"/>
      </w:r>
      <w:r w:rsidR="009C45E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9C45E8" w:rsidRPr="00A007C5">
        <w:fldChar w:fldCharType="separate"/>
      </w:r>
      <w:r w:rsidR="009C45E8" w:rsidRPr="00A007C5">
        <w:rPr>
          <w:noProof/>
        </w:rPr>
        <w:t>[3]</w:t>
      </w:r>
      <w:r w:rsidR="009C45E8" w:rsidRPr="00A007C5">
        <w:fldChar w:fldCharType="end"/>
      </w:r>
    </w:p>
    <w:p w14:paraId="702CCFD5" w14:textId="7178F9B6" w:rsidR="00D07E9B" w:rsidRPr="00F2250C" w:rsidRDefault="009C45E8" w:rsidP="009C45E8">
      <w:pPr>
        <w:spacing w:after="0"/>
      </w:pPr>
      <w:r>
        <w:t xml:space="preserve">Coupling in this context means that </w:t>
      </w:r>
      <w:r w:rsidR="00D07E9B" w:rsidRPr="00F2250C">
        <w:t xml:space="preserve">additional information </w:t>
      </w:r>
      <w:r w:rsidR="00F47609" w:rsidRPr="00F2250C">
        <w:t>are</w:t>
      </w:r>
      <w:r w:rsidR="00D07E9B" w:rsidRPr="00F2250C">
        <w:t xml:space="preserve"> shown </w:t>
      </w:r>
      <w:r w:rsidR="00F47609" w:rsidRPr="00F2250C">
        <w:t xml:space="preserve">around or </w:t>
      </w:r>
      <w:r w:rsidR="00D07E9B" w:rsidRPr="00F2250C">
        <w:t>next to</w:t>
      </w:r>
      <w:r w:rsidR="000F23BC" w:rsidRPr="00F2250C">
        <w:t xml:space="preserve"> the token</w:t>
      </w:r>
      <w:r w:rsidR="00D07E9B" w:rsidRPr="00F2250C">
        <w:t>.</w:t>
      </w:r>
      <w:r>
        <w:t xml:space="preserve"> </w:t>
      </w:r>
      <w:r w:rsidR="00C95DF8" w:rsidRPr="00A007C5">
        <w:fldChar w:fldCharType="begin" w:fldLock="1"/>
      </w:r>
      <w:r w:rsidR="000D7BD8"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C95DF8" w:rsidRPr="00A007C5">
        <w:fldChar w:fldCharType="separate"/>
      </w:r>
      <w:r w:rsidR="00C95DF8" w:rsidRPr="00A007C5">
        <w:rPr>
          <w:noProof/>
        </w:rPr>
        <w:t>[3]</w:t>
      </w:r>
      <w:r w:rsidR="00C95DF8" w:rsidRPr="00A007C5">
        <w:fldChar w:fldCharType="end"/>
      </w:r>
    </w:p>
    <w:p w14:paraId="03232580" w14:textId="23F13C21" w:rsidR="00D07E9B" w:rsidRPr="00F2250C" w:rsidRDefault="00481AFE" w:rsidP="00663339">
      <w:pPr>
        <w:spacing w:after="0"/>
      </w:pPr>
      <w:r w:rsidRPr="00F2250C">
        <w:t>Spatial</w:t>
      </w:r>
      <w:r w:rsidR="00D07E9B" w:rsidRPr="00F2250C">
        <w:t xml:space="preserve"> in this context means that tokens have a relationship to </w:t>
      </w:r>
      <w:r w:rsidR="00FA78DD" w:rsidRPr="00F2250C">
        <w:t>each other and</w:t>
      </w:r>
      <w:r w:rsidR="00D07E9B" w:rsidRPr="00F2250C">
        <w:t xml:space="preserve"> express this relationship by their special position to each other. </w:t>
      </w:r>
      <w:r w:rsidR="006930CE" w:rsidRPr="00F2250C">
        <w:t xml:space="preserve">So, not the absolute position in a world is important, the </w:t>
      </w:r>
      <w:r w:rsidR="00D96A63" w:rsidRPr="00F2250C">
        <w:t xml:space="preserve">relative position to another </w:t>
      </w:r>
      <w:r w:rsidR="00FF11E9" w:rsidRPr="00F2250C">
        <w:t>token</w:t>
      </w:r>
      <w:r w:rsidR="00D96A63" w:rsidRPr="00F2250C">
        <w:t xml:space="preserve"> is.</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1203EC77" w14:textId="693A4707" w:rsidR="00D96A63" w:rsidRPr="00F2250C" w:rsidRDefault="008015B2" w:rsidP="008015B2">
      <w:pPr>
        <w:spacing w:after="0"/>
      </w:pPr>
      <w:r w:rsidRPr="00F2250C">
        <w:t>The c</w:t>
      </w:r>
      <w:r w:rsidR="00D96A63" w:rsidRPr="00F2250C">
        <w:t>onstructive</w:t>
      </w:r>
      <w:r w:rsidRPr="00F2250C">
        <w:t xml:space="preserve"> approach</w:t>
      </w:r>
      <w:r w:rsidR="00D96A63" w:rsidRPr="00F2250C">
        <w:t xml:space="preserve"> </w:t>
      </w:r>
      <w:r w:rsidRPr="00F2250C">
        <w:t xml:space="preserve">is the </w:t>
      </w:r>
      <w:r w:rsidR="000C7885">
        <w:t>“</w:t>
      </w:r>
      <w:r w:rsidRPr="00F2250C">
        <w:t>middle ground between spatial and relational approaches”</w:t>
      </w:r>
      <w:r w:rsidR="00A742C4" w:rsidRPr="00F2250C">
        <w:rPr>
          <w:vertAlign w:val="superscript"/>
        </w:rPr>
        <w:t xml:space="preserve"> </w:t>
      </w:r>
      <w:r w:rsidR="00A742C4" w:rsidRPr="00A007C5">
        <w:fldChar w:fldCharType="begin" w:fldLock="1"/>
      </w:r>
      <w:r w:rsidR="00822590">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manualFormatting":"[3, p. 3]","plainTextFormattedCitation":"[3]","previouslyFormattedCitation":"[3]"},"properties":{"noteIndex":0},"schema":"https://github.com/citation-style-language/schema/raw/master/csl-citation.json"}</w:instrText>
      </w:r>
      <w:r w:rsidR="00A742C4" w:rsidRPr="00A007C5">
        <w:fldChar w:fldCharType="separate"/>
      </w:r>
      <w:r w:rsidR="00A742C4" w:rsidRPr="00A007C5">
        <w:rPr>
          <w:noProof/>
        </w:rPr>
        <w:t>[3</w:t>
      </w:r>
      <w:r w:rsidR="000C7885">
        <w:rPr>
          <w:noProof/>
        </w:rPr>
        <w:t>, p. 3</w:t>
      </w:r>
      <w:r w:rsidR="00A742C4" w:rsidRPr="00A007C5">
        <w:rPr>
          <w:noProof/>
        </w:rPr>
        <w:t>]</w:t>
      </w:r>
      <w:r w:rsidR="00A742C4" w:rsidRPr="00A007C5">
        <w:fldChar w:fldCharType="end"/>
      </w:r>
      <w:r w:rsidRPr="00F2250C">
        <w:t>. It involves modular elements that can be used together</w:t>
      </w:r>
      <w:r w:rsidR="00A742C4" w:rsidRPr="00F2250C">
        <w:t>.</w:t>
      </w:r>
      <w:r w:rsidRPr="00F2250C">
        <w:t xml:space="preserve"> </w:t>
      </w:r>
      <w:r w:rsidRPr="00F2250C">
        <w:rPr>
          <w:vertAlign w:val="superscript"/>
        </w:rPr>
        <w:t xml:space="preserve"> </w:t>
      </w:r>
      <w:r w:rsidRPr="00A007C5">
        <w:fldChar w:fldCharType="begin" w:fldLock="1"/>
      </w:r>
      <w:r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Pr="00A007C5">
        <w:fldChar w:fldCharType="separate"/>
      </w:r>
      <w:r w:rsidRPr="00A007C5">
        <w:rPr>
          <w:noProof/>
        </w:rPr>
        <w:t>[3]</w:t>
      </w:r>
      <w:r w:rsidRPr="00A007C5">
        <w:fldChar w:fldCharType="end"/>
      </w:r>
      <w:r w:rsidR="00D96A63" w:rsidRPr="00F2250C">
        <w:t xml:space="preserve"> </w:t>
      </w:r>
    </w:p>
    <w:p w14:paraId="263D0F1C" w14:textId="33F60CE4" w:rsidR="00D96A63" w:rsidRPr="00F2250C" w:rsidRDefault="00D96A63" w:rsidP="00663339">
      <w:pPr>
        <w:spacing w:after="0"/>
      </w:pPr>
      <w:r w:rsidRPr="00F2250C">
        <w:t>Relational, means that tokens can be linked</w:t>
      </w:r>
      <w:r w:rsidR="00573095" w:rsidRPr="00F2250C">
        <w:t xml:space="preserve"> </w:t>
      </w:r>
      <w:r w:rsidRPr="00F2250C">
        <w:t xml:space="preserve">together and the sequence, how </w:t>
      </w:r>
      <w:r w:rsidR="002F6203">
        <w:t>these tokens</w:t>
      </w:r>
      <w:r w:rsidRPr="00F2250C">
        <w:t xml:space="preserve"> are linked is important and change the outcome of the system.</w:t>
      </w:r>
      <w:r w:rsidR="00663339" w:rsidRPr="00F2250C">
        <w:rPr>
          <w:vertAlign w:val="superscript"/>
        </w:rPr>
        <w:t xml:space="preserve"> </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577E5812" w14:textId="3AD0B887" w:rsidR="00D96A63" w:rsidRPr="00F2250C" w:rsidRDefault="00D96A63" w:rsidP="00663339">
      <w:pPr>
        <w:spacing w:after="0"/>
        <w:rPr>
          <w:vertAlign w:val="superscript"/>
        </w:rPr>
      </w:pPr>
      <w:r w:rsidRPr="00F2250C">
        <w:t xml:space="preserve">Finally, the </w:t>
      </w:r>
      <w:r w:rsidR="00597689">
        <w:t>a</w:t>
      </w:r>
      <w:r w:rsidRPr="00F2250C">
        <w:t>ssociative group binds all other tangible user interfaces that cannot be linked to the other three groups.</w:t>
      </w:r>
      <w:r w:rsidR="00663339" w:rsidRPr="00A007C5">
        <w:fldChar w:fldCharType="begin" w:fldLock="1"/>
      </w:r>
      <w:r w:rsidR="00663339" w:rsidRPr="00A007C5">
        <w:instrText>ADDIN CSL_CITATION {"citationItems":[{"id":"ITEM-1","itemData":{"abstract":"We present steps towards a conceptual framework for tangible user interfaces. We introduce the MCRpd interaction model for tangible interfaces, which relates the role of physical and digital representations, physical control, and underlying digital models. This model serves as a foundation for identifying and discussing several key characteristics of tangible user interfaces. We identify a number of systems exhibiting these characteristics, and situate these within twelve application domains. Finally, we discuss tangible interfaces in the context of related research themes, both within and outside of the human-computer interaction domain.","author":[{"dropping-particle":"","family":"Ullmer","given":"Brygg","non-dropping-particle":"","parse-names":false,"suffix":""},{"dropping-particle":"","family":"Ishii","given":"Hiroshi","non-dropping-particle":"","parse-names":false,"suffix":""}],"id":"ITEM-1","issued":{"date-parts":[["2000"]]},"number-of-pages":"1-11","publisher-place":"Cambridge","title":"Emerging Frameworks for Tangible User Interfaces","type":"report"},"uris":["http://www.mendeley.com/documents/?uuid=c10d386a-9f5f-4eef-bb85-2290b24ebafb"]}],"mendeley":{"formattedCitation":"[3]","plainTextFormattedCitation":"[3]","previouslyFormattedCitation":"[3]"},"properties":{"noteIndex":0},"schema":"https://github.com/citation-style-language/schema/raw/master/csl-citation.json"}</w:instrText>
      </w:r>
      <w:r w:rsidR="00663339" w:rsidRPr="00A007C5">
        <w:fldChar w:fldCharType="separate"/>
      </w:r>
      <w:r w:rsidR="00663339" w:rsidRPr="00A007C5">
        <w:rPr>
          <w:noProof/>
        </w:rPr>
        <w:t>[3]</w:t>
      </w:r>
      <w:r w:rsidR="00663339" w:rsidRPr="00A007C5">
        <w:fldChar w:fldCharType="end"/>
      </w:r>
    </w:p>
    <w:p w14:paraId="2A3B288B" w14:textId="3A8F3703" w:rsidR="003271C2" w:rsidRPr="00F2250C" w:rsidRDefault="003271C2" w:rsidP="00663339">
      <w:pPr>
        <w:spacing w:after="0"/>
        <w:rPr>
          <w:vertAlign w:val="superscript"/>
        </w:rPr>
      </w:pPr>
    </w:p>
    <w:p w14:paraId="1454B5A1" w14:textId="7CD69866" w:rsidR="00274792" w:rsidRPr="00F2250C" w:rsidRDefault="00FC60BC" w:rsidP="005921E5">
      <w:pPr>
        <w:spacing w:after="0"/>
        <w:rPr>
          <w:szCs w:val="24"/>
        </w:rPr>
      </w:pPr>
      <w:r w:rsidRPr="00F2250C">
        <w:rPr>
          <w:szCs w:val="24"/>
        </w:rPr>
        <w:t xml:space="preserve">Another paper that has been written by Steve Harrison, Deborah Tatar, and Phoebe Sengers and is called </w:t>
      </w:r>
      <w:r w:rsidR="003271C2" w:rsidRPr="00F2250C">
        <w:rPr>
          <w:szCs w:val="24"/>
        </w:rPr>
        <w:t>“The Three Paradigms of HCI”</w:t>
      </w:r>
      <w:r w:rsidRPr="00F2250C">
        <w:rPr>
          <w:szCs w:val="24"/>
        </w:rPr>
        <w:t xml:space="preserve">. </w:t>
      </w:r>
      <w:r w:rsidR="003271C2" w:rsidRPr="00F2250C">
        <w:rPr>
          <w:szCs w:val="24"/>
        </w:rPr>
        <w:t>These parameters are called Human-Factors, Classical Cognitivism/Information Processing Based, Third/Phenomenologically-Situated Paradigm. The authors split the paradigms and defined all of them and explained how thinking can improve the tangible interface.</w:t>
      </w:r>
      <w:r w:rsidR="005921E5"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5921E5" w:rsidRPr="001676AD">
        <w:rPr>
          <w:szCs w:val="24"/>
        </w:rPr>
        <w:fldChar w:fldCharType="separate"/>
      </w:r>
      <w:r w:rsidR="001E7EC0" w:rsidRPr="001676AD">
        <w:rPr>
          <w:noProof/>
          <w:szCs w:val="24"/>
        </w:rPr>
        <w:t>[4]</w:t>
      </w:r>
      <w:r w:rsidR="005921E5" w:rsidRPr="001676AD">
        <w:rPr>
          <w:szCs w:val="24"/>
        </w:rPr>
        <w:fldChar w:fldCharType="end"/>
      </w:r>
    </w:p>
    <w:p w14:paraId="4F83D73B" w14:textId="10275EBE" w:rsidR="003271C2" w:rsidRPr="00F2250C" w:rsidRDefault="00274792" w:rsidP="005921E5">
      <w:pPr>
        <w:spacing w:after="0"/>
        <w:rPr>
          <w:szCs w:val="24"/>
          <w:vertAlign w:val="superscript"/>
        </w:rPr>
      </w:pPr>
      <w:r w:rsidRPr="00F2250C">
        <w:rPr>
          <w:szCs w:val="24"/>
        </w:rPr>
        <w:t>The Human-Fac</w:t>
      </w:r>
      <w:r w:rsidR="00054E12" w:rsidRPr="00F2250C">
        <w:rPr>
          <w:szCs w:val="24"/>
        </w:rPr>
        <w:t xml:space="preserve">tor </w:t>
      </w:r>
      <w:r w:rsidRPr="00F2250C">
        <w:rPr>
          <w:szCs w:val="24"/>
        </w:rPr>
        <w:t>paradigm has the goal to optimize the interaction between the human and the computer. So, the shape of the props, the possible interaction</w:t>
      </w:r>
      <w:r w:rsidR="00573095" w:rsidRPr="00F2250C">
        <w:rPr>
          <w:szCs w:val="24"/>
        </w:rPr>
        <w:t xml:space="preserve"> </w:t>
      </w:r>
      <w:r w:rsidRPr="00F2250C">
        <w:rPr>
          <w:szCs w:val="24"/>
        </w:rPr>
        <w:t>methods</w:t>
      </w:r>
      <w:r w:rsidR="009C28F4">
        <w:rPr>
          <w:szCs w:val="24"/>
        </w:rPr>
        <w:t>,</w:t>
      </w:r>
      <w:r w:rsidRPr="00F2250C">
        <w:rPr>
          <w:szCs w:val="24"/>
        </w:rPr>
        <w:t xml:space="preserve"> and how to avoid errors are defined.</w:t>
      </w:r>
      <w:r w:rsidR="003271C2"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3271C2" w:rsidRPr="001676AD">
        <w:rPr>
          <w:szCs w:val="24"/>
        </w:rPr>
        <w:fldChar w:fldCharType="separate"/>
      </w:r>
      <w:r w:rsidR="001E7EC0" w:rsidRPr="001676AD">
        <w:rPr>
          <w:noProof/>
          <w:szCs w:val="24"/>
        </w:rPr>
        <w:t>[4]</w:t>
      </w:r>
      <w:r w:rsidR="003271C2" w:rsidRPr="001676AD">
        <w:rPr>
          <w:szCs w:val="24"/>
        </w:rPr>
        <w:fldChar w:fldCharType="end"/>
      </w:r>
    </w:p>
    <w:p w14:paraId="1A2E64EE" w14:textId="01223BBA" w:rsidR="005921E5" w:rsidRPr="00F2250C" w:rsidRDefault="005921E5" w:rsidP="005921E5">
      <w:pPr>
        <w:spacing w:after="0"/>
        <w:rPr>
          <w:szCs w:val="24"/>
        </w:rPr>
      </w:pPr>
      <w:r w:rsidRPr="00F2250C">
        <w:rPr>
          <w:szCs w:val="24"/>
        </w:rPr>
        <w:t>In the Classical Cognitivism/Information Processing Based paradigm that test the actual system and try to improve it by research.</w:t>
      </w:r>
      <w:r w:rsidRPr="001676AD">
        <w:rPr>
          <w:szCs w:val="24"/>
        </w:rPr>
        <w:fldChar w:fldCharType="begin" w:fldLock="1"/>
      </w:r>
      <w:r w:rsidR="001E7EC0" w:rsidRPr="001676AD">
        <w:rPr>
          <w:szCs w:val="24"/>
        </w:rPr>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Pr="001676AD">
        <w:rPr>
          <w:szCs w:val="24"/>
        </w:rPr>
        <w:fldChar w:fldCharType="separate"/>
      </w:r>
      <w:r w:rsidR="001E7EC0" w:rsidRPr="001676AD">
        <w:rPr>
          <w:noProof/>
          <w:szCs w:val="24"/>
        </w:rPr>
        <w:t>[4]</w:t>
      </w:r>
      <w:r w:rsidRPr="001676AD">
        <w:rPr>
          <w:szCs w:val="24"/>
        </w:rPr>
        <w:fldChar w:fldCharType="end"/>
      </w:r>
    </w:p>
    <w:p w14:paraId="233E31C1" w14:textId="2BB187AF" w:rsidR="003271C2" w:rsidRPr="00F2250C" w:rsidRDefault="005921E5" w:rsidP="00663339">
      <w:pPr>
        <w:spacing w:after="0"/>
        <w:rPr>
          <w:vertAlign w:val="superscript"/>
        </w:rPr>
      </w:pPr>
      <w:r w:rsidRPr="00F2250C">
        <w:t xml:space="preserve">Last but not least, the </w:t>
      </w:r>
      <w:r w:rsidRPr="00F2250C">
        <w:rPr>
          <w:szCs w:val="24"/>
        </w:rPr>
        <w:t>Phenomenologically-Situated Paradigm add</w:t>
      </w:r>
      <w:r w:rsidR="00573095" w:rsidRPr="00F2250C">
        <w:rPr>
          <w:szCs w:val="24"/>
        </w:rPr>
        <w:t>s</w:t>
      </w:r>
      <w:r w:rsidRPr="00F2250C">
        <w:rPr>
          <w:szCs w:val="24"/>
        </w:rPr>
        <w:t xml:space="preserve"> some emotional and cultural perspectives into the system. So here, the focus is</w:t>
      </w:r>
      <w:r w:rsidR="00F3609E">
        <w:t xml:space="preserve"> not</w:t>
      </w:r>
      <w:r w:rsidRPr="00F2250C">
        <w:rPr>
          <w:szCs w:val="24"/>
        </w:rPr>
        <w:t xml:space="preserve"> the system itself but rather than where and who is using it at some point.</w:t>
      </w:r>
      <w:r w:rsidR="008F15B5" w:rsidRPr="001676AD">
        <w:fldChar w:fldCharType="begin" w:fldLock="1"/>
      </w:r>
      <w:r w:rsidR="001E7EC0" w:rsidRPr="001676AD">
        <w:instrText>ADDIN CSL_CITATION {"citationItems":[{"id":"ITEM-1","itemData":{"abstract":"There are three paradigms of HCI: Human-Factors, Classical Cognitivism/Information Processing Based and the Third/Phenomenologically-Situated Paradigm. Each of these paradigms represents a world-view and encompasses a set of practices and expectations for the value and contribution of research. Each contributes to HCI, but in different ways. The first two are not particularly controversial in terms of their contributions to larger enterprises of HCI. Human-Factors focuses on optimizing man-machine fit. Classical Cognitivism/Information Processing emphasizes (ideally predictive) models and theories and the relationship between what is in the computer and in the human mind. The third paradigm, with its base in Phenomenology, is less reified, but no less real. It focuses on the experiential quality of interaction, primarily the situated nature of meaning and meaning creation. All three paradigms drive design, but in different ways. All three have their own forms of knowledge creation and criteria for what constitutes knowledge. Identifying these approaches as paradigms allows us to value work more clearly.","author":[{"dropping-particle":"","family":"Harrison","given":"Steve","non-dropping-particle":"","parse-names":false,"suffix":""},{"dropping-particle":"","family":"Tatar","given":"Deborah","non-dropping-particle":"","parse-names":false,"suffix":""},{"dropping-particle":"","family":"Sengers","given":"Phoebe","non-dropping-particle":"","parse-names":false,"suffix":""}],"id":"ITEM-1","issued":{"date-parts":[["2007"]]},"publisher-place":"Blacksburg, Ithaca","title":"The Three Paradigms of HCI","type":"report"},"uris":["http://www.mendeley.com/documents/?uuid=11d637f1-5869-446d-b212-1df32ce3e777"]}],"mendeley":{"formattedCitation":"[4]","plainTextFormattedCitation":"[4]","previouslyFormattedCitation":"[4]"},"properties":{"noteIndex":0},"schema":"https://github.com/citation-style-language/schema/raw/master/csl-citation.json"}</w:instrText>
      </w:r>
      <w:r w:rsidR="008F15B5" w:rsidRPr="001676AD">
        <w:fldChar w:fldCharType="separate"/>
      </w:r>
      <w:r w:rsidR="001E7EC0" w:rsidRPr="001676AD">
        <w:rPr>
          <w:noProof/>
        </w:rPr>
        <w:t>[4]</w:t>
      </w:r>
      <w:r w:rsidR="008F15B5" w:rsidRPr="001676AD">
        <w:fldChar w:fldCharType="end"/>
      </w:r>
    </w:p>
    <w:p w14:paraId="78B7603F" w14:textId="77777777" w:rsidR="00D96A63" w:rsidRPr="00F2250C" w:rsidRDefault="00D96A63" w:rsidP="00421F5B"/>
    <w:p w14:paraId="5CE91CA7" w14:textId="77777777" w:rsidR="00D35E00" w:rsidRPr="00F2250C" w:rsidRDefault="00D35E00" w:rsidP="00D35E00">
      <w:pPr>
        <w:pBdr>
          <w:bottom w:val="single" w:sz="12" w:space="1" w:color="auto"/>
        </w:pBdr>
      </w:pPr>
    </w:p>
    <w:p w14:paraId="6C5164CF" w14:textId="516A63CF" w:rsidR="00353CC3" w:rsidRPr="00F2250C" w:rsidRDefault="0085397E" w:rsidP="00353CC3">
      <w:pPr>
        <w:pStyle w:val="berschrift1"/>
        <w:rPr>
          <w:rFonts w:cs="Arial"/>
        </w:rPr>
      </w:pPr>
      <w:r>
        <w:rPr>
          <w:rFonts w:cs="Arial"/>
        </w:rPr>
        <w:t>Prototyping</w:t>
      </w:r>
      <w:r w:rsidR="00F40FB9">
        <w:rPr>
          <w:rFonts w:cs="Arial"/>
        </w:rPr>
        <w:t xml:space="preserve"> Methods</w:t>
      </w:r>
    </w:p>
    <w:p w14:paraId="49FABCF8" w14:textId="333041D9" w:rsidR="009D4F35" w:rsidRPr="00F2250C" w:rsidRDefault="009D4F35" w:rsidP="009D4F35"/>
    <w:p w14:paraId="5DA26164" w14:textId="38A6B50B" w:rsidR="0085397E" w:rsidRDefault="0085397E" w:rsidP="00621337">
      <w:r>
        <w:t>To get in touch with prototyping methods in human</w:t>
      </w:r>
      <w:r w:rsidR="009C28F4">
        <w:t>-</w:t>
      </w:r>
      <w:r>
        <w:t>computer interaction and tangible user interfaces, methods like video prototyping, bodystorming, and prototyping with clay ha</w:t>
      </w:r>
      <w:r w:rsidR="009C28F4">
        <w:t>ve</w:t>
      </w:r>
      <w:r>
        <w:t xml:space="preserve"> been exercised.</w:t>
      </w:r>
    </w:p>
    <w:p w14:paraId="43EBCC08" w14:textId="7FAA56DF" w:rsidR="00CA7F87" w:rsidRPr="00F2250C" w:rsidRDefault="0085397E" w:rsidP="00C32ABC">
      <w:pPr>
        <w:rPr>
          <w:szCs w:val="24"/>
        </w:rPr>
      </w:pPr>
      <w:r>
        <w:t>C</w:t>
      </w:r>
      <w:r w:rsidR="002F6203">
        <w:rPr>
          <w:szCs w:val="24"/>
        </w:rPr>
        <w:t xml:space="preserve">lay has been used </w:t>
      </w:r>
      <w:r>
        <w:rPr>
          <w:szCs w:val="24"/>
        </w:rPr>
        <w:t xml:space="preserve">to get started with </w:t>
      </w:r>
      <w:r w:rsidR="00792797" w:rsidRPr="00F2250C">
        <w:rPr>
          <w:szCs w:val="24"/>
        </w:rPr>
        <w:t>prototyping</w:t>
      </w:r>
      <w:r>
        <w:rPr>
          <w:szCs w:val="24"/>
        </w:rPr>
        <w:t xml:space="preserve"> methods</w:t>
      </w:r>
      <w:r w:rsidR="001279FF" w:rsidRPr="00F2250C">
        <w:rPr>
          <w:szCs w:val="24"/>
        </w:rPr>
        <w:t>.</w:t>
      </w:r>
      <w:r w:rsidR="009C45E8">
        <w:rPr>
          <w:szCs w:val="24"/>
        </w:rPr>
        <w:t xml:space="preserve"> </w:t>
      </w:r>
      <w:r w:rsidR="001279FF" w:rsidRPr="00F2250C">
        <w:rPr>
          <w:szCs w:val="24"/>
        </w:rPr>
        <w:t>Therefore, vocabulary</w:t>
      </w:r>
      <w:r w:rsidR="00C32ABC">
        <w:rPr>
          <w:szCs w:val="24"/>
        </w:rPr>
        <w:t xml:space="preserve"> and </w:t>
      </w:r>
      <w:r w:rsidR="00C32ABC" w:rsidRPr="00C32ABC">
        <w:rPr>
          <w:szCs w:val="24"/>
        </w:rPr>
        <w:t>juxtaposition</w:t>
      </w:r>
      <w:r w:rsidR="00C32ABC">
        <w:rPr>
          <w:szCs w:val="24"/>
        </w:rPr>
        <w:t>s</w:t>
      </w:r>
      <w:r w:rsidR="00C32ABC" w:rsidRPr="00C32ABC">
        <w:rPr>
          <w:szCs w:val="24"/>
        </w:rPr>
        <w:t xml:space="preserve"> </w:t>
      </w:r>
      <w:r w:rsidR="00C32ABC">
        <w:rPr>
          <w:szCs w:val="24"/>
        </w:rPr>
        <w:t>have</w:t>
      </w:r>
      <w:r w:rsidR="00AF2BB5">
        <w:rPr>
          <w:szCs w:val="24"/>
        </w:rPr>
        <w:t xml:space="preserve"> been defined </w:t>
      </w:r>
      <w:r w:rsidR="00C32ABC">
        <w:rPr>
          <w:szCs w:val="24"/>
        </w:rPr>
        <w:t xml:space="preserve">that </w:t>
      </w:r>
      <w:r w:rsidR="009C45E8">
        <w:rPr>
          <w:szCs w:val="24"/>
        </w:rPr>
        <w:t xml:space="preserve">had to be </w:t>
      </w:r>
      <w:r w:rsidR="00AF2BB5">
        <w:rPr>
          <w:szCs w:val="24"/>
        </w:rPr>
        <w:t xml:space="preserve">presented </w:t>
      </w:r>
      <w:r w:rsidR="009C45E8">
        <w:rPr>
          <w:szCs w:val="24"/>
        </w:rPr>
        <w:t xml:space="preserve">in an </w:t>
      </w:r>
      <w:r w:rsidR="00C32ABC">
        <w:rPr>
          <w:szCs w:val="24"/>
        </w:rPr>
        <w:t xml:space="preserve">object that has </w:t>
      </w:r>
      <w:r w:rsidR="00C32ABC">
        <w:rPr>
          <w:szCs w:val="24"/>
        </w:rPr>
        <w:lastRenderedPageBreak/>
        <w:t xml:space="preserve">been build out of clay in several minutes </w:t>
      </w:r>
      <w:r w:rsidR="00DB0C58" w:rsidRPr="00205997">
        <w:rPr>
          <w:szCs w:val="24"/>
        </w:rPr>
        <w:t xml:space="preserve">(see </w:t>
      </w:r>
      <w:r w:rsidR="00DB0C58" w:rsidRPr="00205997">
        <w:rPr>
          <w:szCs w:val="24"/>
        </w:rPr>
        <w:fldChar w:fldCharType="begin"/>
      </w:r>
      <w:r w:rsidR="00DB0C58" w:rsidRPr="00205997">
        <w:rPr>
          <w:szCs w:val="24"/>
        </w:rPr>
        <w:instrText xml:space="preserve"> REF _Ref29067800 \h </w:instrText>
      </w:r>
      <w:r w:rsidR="00205997" w:rsidRPr="00205997">
        <w:rPr>
          <w:szCs w:val="24"/>
        </w:rPr>
        <w:instrText xml:space="preserve"> \* MERGEFORMAT </w:instrText>
      </w:r>
      <w:r w:rsidR="00DB0C58" w:rsidRPr="00205997">
        <w:rPr>
          <w:szCs w:val="24"/>
        </w:rPr>
      </w:r>
      <w:r w:rsidR="00DB0C58" w:rsidRPr="00205997">
        <w:rPr>
          <w:szCs w:val="24"/>
        </w:rPr>
        <w:fldChar w:fldCharType="separate"/>
      </w:r>
      <w:r w:rsidR="00E85326" w:rsidRPr="00E85326">
        <w:t xml:space="preserve">Figure </w:t>
      </w:r>
      <w:r w:rsidR="00E85326" w:rsidRPr="00E85326">
        <w:rPr>
          <w:noProof/>
        </w:rPr>
        <w:t>1</w:t>
      </w:r>
      <w:r w:rsidR="00DB0C58" w:rsidRPr="00205997">
        <w:rPr>
          <w:szCs w:val="24"/>
        </w:rPr>
        <w:fldChar w:fldCharType="end"/>
      </w:r>
      <w:r w:rsidR="00DB0C58" w:rsidRPr="00205997">
        <w:rPr>
          <w:szCs w:val="24"/>
        </w:rPr>
        <w:t>)</w:t>
      </w:r>
      <w:r w:rsidR="001279FF" w:rsidRPr="00205997">
        <w:rPr>
          <w:szCs w:val="24"/>
        </w:rPr>
        <w:t>.</w:t>
      </w:r>
      <w:r w:rsidR="001B4F63" w:rsidRPr="00F2250C">
        <w:rPr>
          <w:szCs w:val="24"/>
        </w:rPr>
        <w:t xml:space="preserve"> </w:t>
      </w:r>
      <w:r w:rsidR="009C28F4">
        <w:rPr>
          <w:szCs w:val="24"/>
        </w:rPr>
        <w:t>An e</w:t>
      </w:r>
      <w:r w:rsidR="00C32ABC">
        <w:rPr>
          <w:szCs w:val="24"/>
        </w:rPr>
        <w:t xml:space="preserve">xample </w:t>
      </w:r>
      <w:r w:rsidR="009C28F4">
        <w:rPr>
          <w:szCs w:val="24"/>
        </w:rPr>
        <w:t>of</w:t>
      </w:r>
      <w:r w:rsidR="00C32ABC">
        <w:rPr>
          <w:szCs w:val="24"/>
        </w:rPr>
        <w:t xml:space="preserve"> this is resolution or on and off.</w:t>
      </w:r>
    </w:p>
    <w:p w14:paraId="6F48970A" w14:textId="77777777" w:rsidR="00DB0C58" w:rsidRPr="00F2250C" w:rsidRDefault="00DB0C58" w:rsidP="003F54C6">
      <w:pPr>
        <w:spacing w:after="0"/>
        <w:rPr>
          <w:noProof/>
        </w:rPr>
      </w:pPr>
    </w:p>
    <w:p w14:paraId="7BAD2DC3" w14:textId="77777777" w:rsidR="00DB0C58" w:rsidRPr="00F2250C" w:rsidRDefault="00DB0C58" w:rsidP="00DB0C58">
      <w:pPr>
        <w:keepNext/>
        <w:spacing w:after="0"/>
      </w:pPr>
      <w:r w:rsidRPr="00F2250C">
        <w:rPr>
          <w:noProof/>
          <w:lang w:val="de-DE" w:eastAsia="zh-CN"/>
        </w:rPr>
        <w:drawing>
          <wp:inline distT="0" distB="0" distL="0" distR="0" wp14:anchorId="5825E96F" wp14:editId="79C12DEB">
            <wp:extent cx="2956653" cy="1157536"/>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040" b="12749"/>
                    <a:stretch/>
                  </pic:blipFill>
                  <pic:spPr bwMode="auto">
                    <a:xfrm>
                      <a:off x="0" y="0"/>
                      <a:ext cx="2957195" cy="1157748"/>
                    </a:xfrm>
                    <a:prstGeom prst="rect">
                      <a:avLst/>
                    </a:prstGeom>
                    <a:noFill/>
                    <a:ln>
                      <a:noFill/>
                    </a:ln>
                    <a:extLst>
                      <a:ext uri="{53640926-AAD7-44D8-BBD7-CCE9431645EC}">
                        <a14:shadowObscured xmlns:a14="http://schemas.microsoft.com/office/drawing/2010/main"/>
                      </a:ext>
                    </a:extLst>
                  </pic:spPr>
                </pic:pic>
              </a:graphicData>
            </a:graphic>
          </wp:inline>
        </w:drawing>
      </w:r>
    </w:p>
    <w:p w14:paraId="3D6BACCC" w14:textId="02D9C716" w:rsidR="00637E6C" w:rsidRPr="00032497" w:rsidRDefault="00DB0C58" w:rsidP="007B78FB">
      <w:pPr>
        <w:pStyle w:val="Beschriftung"/>
        <w:rPr>
          <w:b w:val="0"/>
          <w:bCs w:val="0"/>
          <w:i/>
          <w:iCs/>
        </w:rPr>
      </w:pPr>
      <w:bookmarkStart w:id="2" w:name="_Ref290678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1</w:t>
      </w:r>
      <w:r w:rsidR="008C1F7D" w:rsidRPr="00032497">
        <w:rPr>
          <w:b w:val="0"/>
          <w:bCs w:val="0"/>
          <w:i/>
          <w:iCs/>
        </w:rPr>
        <w:fldChar w:fldCharType="end"/>
      </w:r>
      <w:bookmarkEnd w:id="2"/>
      <w:r w:rsidRPr="00032497">
        <w:rPr>
          <w:b w:val="0"/>
          <w:bCs w:val="0"/>
          <w:i/>
          <w:iCs/>
        </w:rPr>
        <w:t xml:space="preserve"> shows the outcome of the clay prototyping session.</w:t>
      </w:r>
    </w:p>
    <w:p w14:paraId="273FC7D1" w14:textId="3C280CDB" w:rsidR="0064188B" w:rsidRDefault="001676AD" w:rsidP="003F54C6">
      <w:pPr>
        <w:spacing w:after="0"/>
        <w:rPr>
          <w:szCs w:val="24"/>
        </w:rPr>
      </w:pPr>
      <w:r>
        <w:rPr>
          <w:szCs w:val="24"/>
        </w:rPr>
        <w:t xml:space="preserve">Besides prototyping with clay, </w:t>
      </w:r>
      <w:r w:rsidR="0085397E">
        <w:rPr>
          <w:szCs w:val="24"/>
        </w:rPr>
        <w:t xml:space="preserve">video prototyping has been explored. </w:t>
      </w:r>
      <w:r w:rsidR="00822590" w:rsidRPr="00822590">
        <w:rPr>
          <w:szCs w:val="24"/>
        </w:rPr>
        <w:t xml:space="preserve">Therefore, two groups have been defined. They have been claimed to find ideas that can be presented in a video prototype (see Figure 2).  </w:t>
      </w:r>
    </w:p>
    <w:p w14:paraId="6781F8DC" w14:textId="77777777" w:rsidR="00822590" w:rsidRPr="00F2250C" w:rsidRDefault="00822590" w:rsidP="003F54C6">
      <w:pPr>
        <w:spacing w:after="0"/>
        <w:rPr>
          <w:szCs w:val="24"/>
        </w:rPr>
      </w:pPr>
    </w:p>
    <w:p w14:paraId="6DF1EDA0" w14:textId="2A048CE3" w:rsidR="0064188B" w:rsidRPr="00F2250C" w:rsidRDefault="00A26FF1" w:rsidP="00872811">
      <w:pPr>
        <w:keepNext/>
        <w:spacing w:after="0"/>
        <w:jc w:val="center"/>
      </w:pPr>
      <w:r>
        <w:rPr>
          <w:noProof/>
          <w:lang w:val="de-DE" w:eastAsia="zh-CN"/>
        </w:rPr>
        <w:drawing>
          <wp:inline distT="0" distB="0" distL="0" distR="0" wp14:anchorId="6E26396A" wp14:editId="45058940">
            <wp:extent cx="2074544" cy="1098550"/>
            <wp:effectExtent l="0" t="0" r="2540" b="635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87474" cy="1105397"/>
                    </a:xfrm>
                    <a:prstGeom prst="rect">
                      <a:avLst/>
                    </a:prstGeom>
                    <a:noFill/>
                    <a:ln>
                      <a:noFill/>
                    </a:ln>
                  </pic:spPr>
                </pic:pic>
              </a:graphicData>
            </a:graphic>
          </wp:inline>
        </w:drawing>
      </w:r>
    </w:p>
    <w:p w14:paraId="014C9796" w14:textId="6F07376A" w:rsidR="00F2250C" w:rsidRPr="00032497" w:rsidRDefault="0064188B" w:rsidP="00165368">
      <w:pPr>
        <w:pStyle w:val="Beschriftung"/>
        <w:rPr>
          <w:b w:val="0"/>
          <w:bCs w:val="0"/>
          <w:i/>
          <w:iCs/>
        </w:rPr>
      </w:pPr>
      <w:bookmarkStart w:id="3" w:name="_Ref24959189"/>
      <w:bookmarkStart w:id="4" w:name="_Ref2495918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2</w:t>
      </w:r>
      <w:r w:rsidR="008C1F7D" w:rsidRPr="00032497">
        <w:rPr>
          <w:b w:val="0"/>
          <w:bCs w:val="0"/>
          <w:i/>
          <w:iCs/>
        </w:rPr>
        <w:fldChar w:fldCharType="end"/>
      </w:r>
      <w:bookmarkEnd w:id="3"/>
      <w:r w:rsidRPr="00032497">
        <w:rPr>
          <w:b w:val="0"/>
          <w:bCs w:val="0"/>
          <w:i/>
          <w:iCs/>
        </w:rPr>
        <w:t xml:space="preserve"> shows some ideas </w:t>
      </w:r>
      <w:r w:rsidR="00621337" w:rsidRPr="00032497">
        <w:rPr>
          <w:b w:val="0"/>
          <w:bCs w:val="0"/>
          <w:i/>
          <w:iCs/>
        </w:rPr>
        <w:t>one</w:t>
      </w:r>
      <w:r w:rsidRPr="00032497">
        <w:rPr>
          <w:b w:val="0"/>
          <w:bCs w:val="0"/>
          <w:i/>
          <w:iCs/>
        </w:rPr>
        <w:t xml:space="preserve"> group had in </w:t>
      </w:r>
      <w:r w:rsidR="00AF2BB5" w:rsidRPr="00032497">
        <w:rPr>
          <w:b w:val="0"/>
          <w:bCs w:val="0"/>
          <w:i/>
          <w:iCs/>
        </w:rPr>
        <w:t>the</w:t>
      </w:r>
      <w:r w:rsidRPr="00032497">
        <w:rPr>
          <w:b w:val="0"/>
          <w:bCs w:val="0"/>
          <w:i/>
          <w:iCs/>
        </w:rPr>
        <w:t xml:space="preserve"> </w:t>
      </w:r>
      <w:r w:rsidR="00F2250C" w:rsidRPr="00032497">
        <w:rPr>
          <w:b w:val="0"/>
          <w:bCs w:val="0"/>
          <w:i/>
          <w:iCs/>
        </w:rPr>
        <w:t>idea and design</w:t>
      </w:r>
      <w:r w:rsidRPr="00032497">
        <w:rPr>
          <w:b w:val="0"/>
          <w:bCs w:val="0"/>
          <w:i/>
          <w:iCs/>
        </w:rPr>
        <w:t xml:space="preserve"> process</w:t>
      </w:r>
      <w:bookmarkEnd w:id="4"/>
      <w:r w:rsidR="00AF2BB5" w:rsidRPr="00032497">
        <w:rPr>
          <w:b w:val="0"/>
          <w:bCs w:val="0"/>
          <w:i/>
          <w:iCs/>
        </w:rPr>
        <w:t xml:space="preserve"> for the </w:t>
      </w:r>
      <w:r w:rsidR="008A3EDA">
        <w:rPr>
          <w:b w:val="0"/>
          <w:bCs w:val="0"/>
          <w:i/>
          <w:iCs/>
        </w:rPr>
        <w:t xml:space="preserve">tangible interaction </w:t>
      </w:r>
      <w:r w:rsidR="00AF2BB5" w:rsidRPr="00032497">
        <w:rPr>
          <w:b w:val="0"/>
          <w:bCs w:val="0"/>
          <w:i/>
          <w:iCs/>
        </w:rPr>
        <w:t>video prototype that has to be filmed later.</w:t>
      </w:r>
      <w:r w:rsidR="005770C0" w:rsidRPr="00032497">
        <w:rPr>
          <w:b w:val="0"/>
          <w:bCs w:val="0"/>
          <w:i/>
          <w:iCs/>
        </w:rPr>
        <w:t xml:space="preserve"> </w:t>
      </w:r>
      <w:r w:rsidR="001676AD">
        <w:rPr>
          <w:b w:val="0"/>
          <w:bCs w:val="0"/>
          <w:i/>
          <w:iCs/>
        </w:rPr>
        <w:t>These</w:t>
      </w:r>
      <w:r w:rsidR="005770C0" w:rsidRPr="00032497">
        <w:rPr>
          <w:b w:val="0"/>
          <w:bCs w:val="0"/>
          <w:i/>
          <w:iCs/>
        </w:rPr>
        <w:t xml:space="preserve"> image</w:t>
      </w:r>
      <w:r w:rsidR="001676AD">
        <w:rPr>
          <w:b w:val="0"/>
          <w:bCs w:val="0"/>
          <w:i/>
          <w:iCs/>
        </w:rPr>
        <w:t>s</w:t>
      </w:r>
      <w:r w:rsidR="005770C0" w:rsidRPr="00032497">
        <w:rPr>
          <w:b w:val="0"/>
          <w:bCs w:val="0"/>
          <w:i/>
          <w:iCs/>
        </w:rPr>
        <w:t xml:space="preserve"> </w:t>
      </w:r>
      <w:r w:rsidR="001676AD">
        <w:rPr>
          <w:b w:val="0"/>
          <w:bCs w:val="0"/>
          <w:i/>
          <w:iCs/>
        </w:rPr>
        <w:t>have</w:t>
      </w:r>
      <w:r w:rsidR="005770C0" w:rsidRPr="00032497">
        <w:rPr>
          <w:b w:val="0"/>
          <w:bCs w:val="0"/>
          <w:i/>
          <w:iCs/>
        </w:rPr>
        <w:t xml:space="preserve"> been created with Adobe XD</w:t>
      </w:r>
      <w:r w:rsidR="008A3EDA" w:rsidRPr="00032497">
        <w:rPr>
          <w:b w:val="0"/>
          <w:bCs w:val="0"/>
          <w:i/>
          <w:iCs/>
        </w:rPr>
        <w:fldChar w:fldCharType="begin" w:fldLock="1"/>
      </w:r>
      <w:r w:rsidR="00CC6245">
        <w:rPr>
          <w:b w:val="0"/>
          <w:bCs w:val="0"/>
          <w:i/>
          <w:iCs/>
        </w:rPr>
        <w:instrText>ADDIN CSL_CITATION {"citationItems":[{"id":"ITEM-1","itemData":{"URL":"https://www.adobe.com/de/products/xd.html?sdid=91BF525M&amp;mv=search&amp;ef_id=Cj0KCQjwtLT1BRD9ARIsAMH3BtXoi04SQG7o8yGwBr-gqhCmw2sMZ6IwMQ97p8UOYOM9oXjKs5R9AlQaAnn8EALw_wcB:G:s&amp;s_kwcid=AL!3085!3!394597829420!e!!g!!adobe xd","accessed":{"date-parts":[["2020","5","2"]]},"container-title":"Adobe","id":"ITEM-1","issued":{"date-parts":[["2020"]]},"title":"XD als Teamplayer.","type":"webpage"},"uris":["http://www.mendeley.com/documents/?uuid=67176343-6d95-4285-b5b1-68223690b0a3"]}],"mendeley":{"formattedCitation":"[5]","plainTextFormattedCitation":"[5]","previouslyFormattedCitation":"[5]"},"properties":{"noteIndex":0},"schema":"https://github.com/citation-style-language/schema/raw/master/csl-citation.json"}</w:instrText>
      </w:r>
      <w:r w:rsidR="008A3EDA" w:rsidRPr="00032497">
        <w:rPr>
          <w:b w:val="0"/>
          <w:bCs w:val="0"/>
          <w:i/>
          <w:iCs/>
        </w:rPr>
        <w:fldChar w:fldCharType="separate"/>
      </w:r>
      <w:r w:rsidR="008A3EDA" w:rsidRPr="00032497">
        <w:rPr>
          <w:b w:val="0"/>
          <w:bCs w:val="0"/>
          <w:i/>
          <w:iCs/>
          <w:noProof/>
        </w:rPr>
        <w:t>[5]</w:t>
      </w:r>
      <w:r w:rsidR="008A3EDA" w:rsidRPr="00032497">
        <w:rPr>
          <w:b w:val="0"/>
          <w:bCs w:val="0"/>
          <w:i/>
          <w:iCs/>
        </w:rPr>
        <w:fldChar w:fldCharType="end"/>
      </w:r>
      <w:r w:rsidR="005770C0" w:rsidRPr="00032497">
        <w:rPr>
          <w:b w:val="0"/>
          <w:bCs w:val="0"/>
          <w:i/>
          <w:iCs/>
        </w:rPr>
        <w:t>.</w:t>
      </w:r>
      <w:r w:rsidR="008A3EDA" w:rsidRPr="00032497">
        <w:rPr>
          <w:b w:val="0"/>
          <w:bCs w:val="0"/>
          <w:i/>
          <w:iCs/>
        </w:rPr>
        <w:t xml:space="preserve"> </w:t>
      </w:r>
    </w:p>
    <w:p w14:paraId="4F308B83" w14:textId="77777777" w:rsidR="00822590" w:rsidRDefault="00822590" w:rsidP="00AF2BB5">
      <w:r w:rsidRPr="00822590">
        <w:t xml:space="preserve">One idea of one group was sound editing and how to make it tangible. The main difficulty of sound editing is that it is difficult to work cooperatively and simultaneously with other people. There is usually only one mouse and keyboard that is linked to a computer that can be used as an input device. Therefore, it is difficult to work simultaneously. The idea is to improve this by using tokens and constraints. </w:t>
      </w:r>
    </w:p>
    <w:p w14:paraId="22871BE5" w14:textId="7554EBF0" w:rsidR="00822590" w:rsidRDefault="00822590" w:rsidP="00AF2BB5">
      <w:pPr>
        <w:rPr>
          <w:szCs w:val="24"/>
        </w:rPr>
      </w:pPr>
      <w:r w:rsidRPr="00822590">
        <w:rPr>
          <w:szCs w:val="24"/>
        </w:rPr>
        <w:t xml:space="preserve">Another idea was to improve work-life-balance in companies and how it can be visualized. Therefore, a heart symbolizes the amount of work, and balls are used to define tasks that can be placed around the heath. According to the number of balls, the heath shape changes. Moreover, the balls change their colors if the deadline comes closes. </w:t>
      </w:r>
    </w:p>
    <w:p w14:paraId="18B061BA" w14:textId="77777777" w:rsidR="00822590" w:rsidRDefault="00822590" w:rsidP="009D4F35">
      <w:pPr>
        <w:rPr>
          <w:szCs w:val="24"/>
        </w:rPr>
      </w:pPr>
      <w:r w:rsidRPr="00822590">
        <w:rPr>
          <w:szCs w:val="24"/>
        </w:rPr>
        <w:t xml:space="preserve">Finally, there was a game idea. It was about robots that can be programmed with puzzle parts. The task in the game is to find a door to leave a maze. Therefore, at least two players are needed. In the game, the first player programs the maze and how it looks like. The second player programs the movement of the robot that is inside the maze. Programming can be done by puzzle parts. The puzzle parts are color-coded that define the height level of a maze, borders, or the code structure like red puzzle parts are used to define a loop. </w:t>
      </w:r>
    </w:p>
    <w:p w14:paraId="03AB05CF" w14:textId="4B5BB80B" w:rsidR="006312AD" w:rsidRDefault="007F583D" w:rsidP="009D4F35">
      <w:pPr>
        <w:rPr>
          <w:szCs w:val="24"/>
        </w:rPr>
      </w:pPr>
      <w:r w:rsidRPr="00F2250C">
        <w:rPr>
          <w:szCs w:val="24"/>
        </w:rPr>
        <w:t>In the decision process</w:t>
      </w:r>
      <w:r w:rsidR="00165368">
        <w:rPr>
          <w:szCs w:val="24"/>
        </w:rPr>
        <w:t xml:space="preserve">, </w:t>
      </w:r>
      <w:r w:rsidR="00157FD9" w:rsidRPr="00F2250C">
        <w:rPr>
          <w:szCs w:val="24"/>
        </w:rPr>
        <w:t xml:space="preserve">what </w:t>
      </w:r>
      <w:r w:rsidR="003D466C">
        <w:rPr>
          <w:szCs w:val="24"/>
        </w:rPr>
        <w:t>every</w:t>
      </w:r>
      <w:r w:rsidR="00157FD9" w:rsidRPr="00F2250C">
        <w:rPr>
          <w:szCs w:val="24"/>
        </w:rPr>
        <w:t xml:space="preserve"> group </w:t>
      </w:r>
      <w:r w:rsidRPr="00F2250C">
        <w:rPr>
          <w:szCs w:val="24"/>
        </w:rPr>
        <w:t>want</w:t>
      </w:r>
      <w:r w:rsidR="00157FD9" w:rsidRPr="00F2250C">
        <w:rPr>
          <w:szCs w:val="24"/>
        </w:rPr>
        <w:t>ed</w:t>
      </w:r>
      <w:r w:rsidRPr="00F2250C">
        <w:rPr>
          <w:szCs w:val="24"/>
        </w:rPr>
        <w:t xml:space="preserve"> to video prototype</w:t>
      </w:r>
      <w:r w:rsidR="001676AD">
        <w:rPr>
          <w:szCs w:val="24"/>
        </w:rPr>
        <w:t>, tops</w:t>
      </w:r>
      <w:r w:rsidR="009C28F4">
        <w:rPr>
          <w:szCs w:val="24"/>
        </w:rPr>
        <w:t xml:space="preserve">, </w:t>
      </w:r>
      <w:r w:rsidR="001676AD">
        <w:rPr>
          <w:szCs w:val="24"/>
        </w:rPr>
        <w:t>and hints were given by the tutor.</w:t>
      </w:r>
      <w:r w:rsidR="003D466C">
        <w:rPr>
          <w:szCs w:val="24"/>
        </w:rPr>
        <w:t xml:space="preserve"> For one group, it was the </w:t>
      </w:r>
      <w:r w:rsidR="000D7BD8" w:rsidRPr="00F2250C">
        <w:rPr>
          <w:szCs w:val="24"/>
        </w:rPr>
        <w:t>Sound</w:t>
      </w:r>
      <w:r w:rsidR="0085397E">
        <w:rPr>
          <w:szCs w:val="24"/>
        </w:rPr>
        <w:t xml:space="preserve"> </w:t>
      </w:r>
      <w:r w:rsidR="000D7BD8" w:rsidRPr="00F2250C">
        <w:rPr>
          <w:szCs w:val="24"/>
        </w:rPr>
        <w:t>Edit</w:t>
      </w:r>
      <w:r w:rsidR="0085397E">
        <w:rPr>
          <w:szCs w:val="24"/>
        </w:rPr>
        <w:t>ing-i</w:t>
      </w:r>
      <w:r w:rsidR="000A4FE3" w:rsidRPr="00F2250C">
        <w:rPr>
          <w:szCs w:val="24"/>
        </w:rPr>
        <w:t>dea</w:t>
      </w:r>
      <w:r w:rsidR="00165368">
        <w:rPr>
          <w:szCs w:val="24"/>
        </w:rPr>
        <w:t xml:space="preserve">. </w:t>
      </w:r>
      <w:r w:rsidR="003D466C">
        <w:rPr>
          <w:szCs w:val="24"/>
        </w:rPr>
        <w:t xml:space="preserve">The other group decided to build a tangible </w:t>
      </w:r>
      <w:r w:rsidR="003D466C" w:rsidRPr="003D466C">
        <w:rPr>
          <w:szCs w:val="24"/>
        </w:rPr>
        <w:t xml:space="preserve">traffic </w:t>
      </w:r>
      <w:r w:rsidR="003D466C">
        <w:rPr>
          <w:szCs w:val="24"/>
        </w:rPr>
        <w:t xml:space="preserve">planer on </w:t>
      </w:r>
      <w:r w:rsidR="009C28F4">
        <w:rPr>
          <w:szCs w:val="24"/>
        </w:rPr>
        <w:t xml:space="preserve">the </w:t>
      </w:r>
      <w:r w:rsidR="003D466C">
        <w:rPr>
          <w:szCs w:val="24"/>
        </w:rPr>
        <w:t xml:space="preserve">streets. </w:t>
      </w:r>
    </w:p>
    <w:p w14:paraId="425B0F53" w14:textId="77777777" w:rsidR="00822590" w:rsidRDefault="00822590" w:rsidP="00F40FB9">
      <w:pPr>
        <w:pStyle w:val="Funotentext"/>
        <w:rPr>
          <w:szCs w:val="24"/>
        </w:rPr>
      </w:pPr>
      <w:r w:rsidRPr="00822590">
        <w:rPr>
          <w:szCs w:val="24"/>
        </w:rPr>
        <w:t xml:space="preserve">To film their ideas, the groups had to cut wood pieces, buy papers, print out icons, and used clay. After this preparation, they filmed the interaction with the system they want to show and its functionalities. Later, the video prototypes had to be presented. </w:t>
      </w:r>
    </w:p>
    <w:p w14:paraId="4051157F" w14:textId="14CF5979" w:rsidR="00F40FB9" w:rsidRPr="00B2268D" w:rsidRDefault="00822590" w:rsidP="00F40FB9">
      <w:pPr>
        <w:pStyle w:val="Funotentext"/>
      </w:pPr>
      <w:r w:rsidRPr="00822590">
        <w:rPr>
          <w:szCs w:val="24"/>
        </w:rPr>
        <w:t xml:space="preserve">Last but not least, bodystorming has been introduced. Bodystorming is a method to find new inspiration and ideas for prototyping. This approach uses role-play elements to interact with an object, a prop, or the actual prototype to gather information about how people use the device. The underlying relationships between the human, the surrounding, and the object will be explored. </w:t>
      </w:r>
      <w:r w:rsidR="00967E27">
        <w:rPr>
          <w:vertAlign w:val="superscript"/>
        </w:rPr>
        <w:fldChar w:fldCharType="begin" w:fldLock="1"/>
      </w:r>
      <w:r w:rsidR="00967E27">
        <w:rPr>
          <w:vertAlign w:val="superscript"/>
        </w:rPr>
        <w:instrText>ADDIN CSL_CITATION {"citationItems":[{"id":"ITEM-1","itemData":{"URL":"https://dux.typepad.com/dux/2011/04/uxd-method-11-of-100-bodystorming.html","accessed":{"date-parts":[["2020","2","24"]]},"container-title":"Typepad","id":"ITEM-1","issued":{"date-parts":[["2011"]]},"title":"UXD Method 11 of 100: Bodystorming","type":"webpage"},"uris":["http://www.mendeley.com/documents/?uuid=5526d8cf-1e0f-46a2-899b-23a84eb1d664"]}],"mendeley":{"formattedCitation":"[6]","plainTextFormattedCitation":"[6]","previouslyFormattedCitation":"[6]"},"properties":{"noteIndex":0},"schema":"https://github.com/citation-style-language/schema/raw/master/csl-citation.json"}</w:instrText>
      </w:r>
      <w:r w:rsidR="00967E27">
        <w:rPr>
          <w:vertAlign w:val="superscript"/>
        </w:rPr>
        <w:fldChar w:fldCharType="separate"/>
      </w:r>
      <w:r w:rsidR="00967E27" w:rsidRPr="00967E27">
        <w:rPr>
          <w:noProof/>
        </w:rPr>
        <w:t>[6]</w:t>
      </w:r>
      <w:r w:rsidR="00967E27">
        <w:rPr>
          <w:vertAlign w:val="superscript"/>
        </w:rPr>
        <w:fldChar w:fldCharType="end"/>
      </w:r>
      <w:r w:rsidR="00967E27" w:rsidRPr="00B2268D">
        <w:t xml:space="preserve"> </w:t>
      </w:r>
    </w:p>
    <w:p w14:paraId="0D15E136" w14:textId="77777777" w:rsidR="00F40FB9" w:rsidRPr="00F2250C" w:rsidRDefault="00F40FB9" w:rsidP="00F40FB9">
      <w:pPr>
        <w:pBdr>
          <w:bottom w:val="single" w:sz="12" w:space="1" w:color="auto"/>
        </w:pBdr>
      </w:pPr>
    </w:p>
    <w:p w14:paraId="4150FA21" w14:textId="5FB3D41F" w:rsidR="00F40FB9" w:rsidRPr="00F2250C" w:rsidRDefault="00F40FB9" w:rsidP="00F40FB9">
      <w:pPr>
        <w:pStyle w:val="berschrift1"/>
        <w:rPr>
          <w:rFonts w:cs="Arial"/>
        </w:rPr>
      </w:pPr>
      <w:r>
        <w:rPr>
          <w:rFonts w:cs="Arial"/>
        </w:rPr>
        <w:t xml:space="preserve"> Project ideas</w:t>
      </w:r>
    </w:p>
    <w:p w14:paraId="334D8851" w14:textId="30477B46" w:rsidR="00F40FB9" w:rsidRDefault="00F40FB9" w:rsidP="00B333DA">
      <w:pPr>
        <w:rPr>
          <w:szCs w:val="24"/>
        </w:rPr>
      </w:pPr>
    </w:p>
    <w:p w14:paraId="79F1E35A" w14:textId="084076A8" w:rsidR="00F40FB9" w:rsidRDefault="00455094" w:rsidP="00952969">
      <w:pPr>
        <w:spacing w:after="0"/>
        <w:rPr>
          <w:szCs w:val="24"/>
        </w:rPr>
      </w:pPr>
      <w:r w:rsidRPr="00455094">
        <w:rPr>
          <w:szCs w:val="24"/>
        </w:rPr>
        <w:t>For the upcoming project, ideas had to be found on how to improve a specific topic with tangible interaction. Therefore, every participant had to find some inspirations and presented them. Three of them were the group’s favorite.</w:t>
      </w:r>
    </w:p>
    <w:p w14:paraId="2C14C3AE" w14:textId="77777777" w:rsidR="00455094" w:rsidRPr="00F2250C" w:rsidRDefault="00455094" w:rsidP="00952969">
      <w:pPr>
        <w:spacing w:after="0"/>
        <w:rPr>
          <w:szCs w:val="24"/>
        </w:rPr>
      </w:pPr>
    </w:p>
    <w:p w14:paraId="2B69EE57" w14:textId="349B6FA0" w:rsidR="00455094" w:rsidRDefault="003D466C" w:rsidP="00455094">
      <w:pPr>
        <w:spacing w:after="0"/>
        <w:rPr>
          <w:szCs w:val="24"/>
        </w:rPr>
      </w:pPr>
      <w:r>
        <w:rPr>
          <w:szCs w:val="24"/>
        </w:rPr>
        <w:t xml:space="preserve">The first </w:t>
      </w:r>
      <w:r w:rsidR="005523B0">
        <w:rPr>
          <w:szCs w:val="24"/>
        </w:rPr>
        <w:t>favorite</w:t>
      </w:r>
      <w:r>
        <w:rPr>
          <w:szCs w:val="24"/>
        </w:rPr>
        <w:t xml:space="preserve"> idea</w:t>
      </w:r>
      <w:r w:rsidR="00B016F3">
        <w:rPr>
          <w:szCs w:val="24"/>
        </w:rPr>
        <w:t xml:space="preserve"> </w:t>
      </w:r>
      <w:r>
        <w:rPr>
          <w:szCs w:val="24"/>
        </w:rPr>
        <w:t xml:space="preserve">was </w:t>
      </w:r>
      <w:r w:rsidR="00B016F3">
        <w:rPr>
          <w:szCs w:val="24"/>
        </w:rPr>
        <w:t>a</w:t>
      </w:r>
      <w:r w:rsidR="005523B0">
        <w:rPr>
          <w:szCs w:val="24"/>
        </w:rPr>
        <w:t xml:space="preserve"> </w:t>
      </w:r>
      <w:r w:rsidR="00952969" w:rsidRPr="00F2250C">
        <w:rPr>
          <w:szCs w:val="24"/>
        </w:rPr>
        <w:t>sword game. Two or more players draw cards that show a specific element like water or fire</w:t>
      </w:r>
      <w:r w:rsidR="00455094">
        <w:rPr>
          <w:szCs w:val="24"/>
        </w:rPr>
        <w:t>.</w:t>
      </w:r>
      <w:r w:rsidR="00455094" w:rsidRPr="00455094">
        <w:t xml:space="preserve"> </w:t>
      </w:r>
      <w:r w:rsidR="00455094" w:rsidRPr="00455094">
        <w:rPr>
          <w:szCs w:val="24"/>
        </w:rPr>
        <w:t>These card tokens are placed on the handle of the sword</w:t>
      </w:r>
      <w:r w:rsidR="001C6CCB">
        <w:rPr>
          <w:szCs w:val="24"/>
        </w:rPr>
        <w:t>.</w:t>
      </w:r>
      <w:r w:rsidR="00952969" w:rsidRPr="00F2250C">
        <w:rPr>
          <w:szCs w:val="24"/>
        </w:rPr>
        <w:t xml:space="preserve"> </w:t>
      </w:r>
      <w:r w:rsidR="00455094" w:rsidRPr="00455094">
        <w:rPr>
          <w:szCs w:val="24"/>
        </w:rPr>
        <w:t>The sword can be used to attack the other players.</w:t>
      </w:r>
      <w:r w:rsidR="00455094">
        <w:rPr>
          <w:szCs w:val="24"/>
        </w:rPr>
        <w:t xml:space="preserve"> </w:t>
      </w:r>
      <w:r w:rsidR="00455094" w:rsidRPr="00455094">
        <w:rPr>
          <w:szCs w:val="24"/>
        </w:rPr>
        <w:t>According to the elements and the place where the player hits the enemy's sword, the player makes different damage.</w:t>
      </w:r>
    </w:p>
    <w:p w14:paraId="62BF559E" w14:textId="25F6D0E1" w:rsidR="00DC4F39" w:rsidRDefault="00455094" w:rsidP="00455094">
      <w:pPr>
        <w:spacing w:after="0"/>
        <w:rPr>
          <w:szCs w:val="24"/>
        </w:rPr>
      </w:pPr>
      <w:r w:rsidRPr="00455094">
        <w:rPr>
          <w:szCs w:val="24"/>
        </w:rPr>
        <w:t>The sword is divided into three areas (attack, defense, and void).</w:t>
      </w:r>
      <w:r>
        <w:rPr>
          <w:szCs w:val="24"/>
        </w:rPr>
        <w:t xml:space="preserve"> </w:t>
      </w:r>
      <w:r w:rsidRPr="00455094">
        <w:rPr>
          <w:szCs w:val="24"/>
        </w:rPr>
        <w:t>Depending on the players’ hit, the opponent points are reduced.</w:t>
      </w:r>
      <w:r w:rsidRPr="00455094">
        <w:t xml:space="preserve"> </w:t>
      </w:r>
      <w:r w:rsidRPr="00455094">
        <w:rPr>
          <w:szCs w:val="24"/>
        </w:rPr>
        <w:t>At some point, the element gets destroyed, and a new element must be drawn. If the play does not have any card tokens anymore, the other player has won.</w:t>
      </w:r>
    </w:p>
    <w:p w14:paraId="08B80D6D" w14:textId="77777777" w:rsidR="00455094" w:rsidRPr="00F2250C" w:rsidRDefault="00455094" w:rsidP="00455094">
      <w:pPr>
        <w:spacing w:after="0"/>
        <w:rPr>
          <w:szCs w:val="24"/>
        </w:rPr>
      </w:pPr>
    </w:p>
    <w:p w14:paraId="1CB26C0B" w14:textId="1A6E5716" w:rsidR="00DC4F39" w:rsidRDefault="00455094" w:rsidP="00455094">
      <w:pPr>
        <w:spacing w:after="0"/>
        <w:rPr>
          <w:szCs w:val="24"/>
        </w:rPr>
      </w:pPr>
      <w:r w:rsidRPr="00455094">
        <w:rPr>
          <w:szCs w:val="24"/>
        </w:rPr>
        <w:t>The second idea was an abstract music instrument that can generate music with daily used objects.</w:t>
      </w:r>
      <w:r>
        <w:rPr>
          <w:szCs w:val="24"/>
        </w:rPr>
        <w:t xml:space="preserve"> </w:t>
      </w:r>
      <w:r w:rsidRPr="00455094">
        <w:rPr>
          <w:szCs w:val="24"/>
        </w:rPr>
        <w:t>So, users can use everyday objects that they already know and know how to interact with to generate sound even without having an instrumental background.</w:t>
      </w:r>
      <w:r>
        <w:rPr>
          <w:szCs w:val="24"/>
        </w:rPr>
        <w:t xml:space="preserve"> </w:t>
      </w:r>
      <w:r w:rsidRPr="00455094">
        <w:rPr>
          <w:szCs w:val="24"/>
        </w:rPr>
        <w:t>In this approach, the daily used objects get an augmented music meaning.</w:t>
      </w:r>
      <w:r>
        <w:rPr>
          <w:szCs w:val="24"/>
        </w:rPr>
        <w:t xml:space="preserve"> </w:t>
      </w:r>
      <w:r w:rsidRPr="00455094">
        <w:rPr>
          <w:szCs w:val="24"/>
        </w:rPr>
        <w:t>To generate sound, tokens are added to daily objects. Then it can detect the motion. According to the daily object and the tokens, sounds are created.</w:t>
      </w:r>
      <w:r w:rsidRPr="00455094">
        <w:t xml:space="preserve"> </w:t>
      </w:r>
      <w:r w:rsidRPr="00455094">
        <w:rPr>
          <w:szCs w:val="24"/>
        </w:rPr>
        <w:t>This construction makes it modular to generate sound since there is a wide range of objects that can be attached to the system, and tokens can define the sound ton.</w:t>
      </w:r>
    </w:p>
    <w:p w14:paraId="2E2CBD27" w14:textId="77777777" w:rsidR="00455094" w:rsidRPr="00F2250C" w:rsidRDefault="00455094" w:rsidP="00952969">
      <w:pPr>
        <w:spacing w:after="0"/>
        <w:rPr>
          <w:szCs w:val="24"/>
        </w:rPr>
      </w:pPr>
    </w:p>
    <w:p w14:paraId="65257F7E" w14:textId="7486B96A" w:rsidR="00952969" w:rsidRDefault="00455094" w:rsidP="00952969">
      <w:pPr>
        <w:spacing w:after="0"/>
        <w:rPr>
          <w:szCs w:val="24"/>
        </w:rPr>
      </w:pPr>
      <w:r w:rsidRPr="00455094">
        <w:rPr>
          <w:szCs w:val="24"/>
        </w:rPr>
        <w:t>The last idea that was in the pool of favorites was a forest sound idea. Therefore, plants that have a token attached can be placed on a cupboard. Depending on where the plant comes from, different forest music is played. If the user wants to change the volume, he/she can rotate the shelve.</w:t>
      </w:r>
    </w:p>
    <w:p w14:paraId="6F841A08" w14:textId="77777777" w:rsidR="00455094" w:rsidRPr="00F2250C" w:rsidRDefault="00455094" w:rsidP="00952969">
      <w:pPr>
        <w:spacing w:after="0"/>
        <w:rPr>
          <w:szCs w:val="24"/>
        </w:rPr>
      </w:pPr>
    </w:p>
    <w:p w14:paraId="06CC18D5" w14:textId="68F21E89" w:rsidR="003E0D3B" w:rsidRPr="00F2250C" w:rsidRDefault="005523B0" w:rsidP="000B5985">
      <w:pPr>
        <w:rPr>
          <w:szCs w:val="24"/>
        </w:rPr>
      </w:pPr>
      <w:r>
        <w:rPr>
          <w:szCs w:val="24"/>
        </w:rPr>
        <w:t xml:space="preserve">To decide which of the </w:t>
      </w:r>
      <w:r w:rsidR="00866A9A" w:rsidRPr="00F2250C">
        <w:rPr>
          <w:szCs w:val="24"/>
        </w:rPr>
        <w:t>favorite</w:t>
      </w:r>
      <w:r>
        <w:rPr>
          <w:szCs w:val="24"/>
        </w:rPr>
        <w:t>s</w:t>
      </w:r>
      <w:r w:rsidR="00866A9A" w:rsidRPr="00F2250C">
        <w:rPr>
          <w:szCs w:val="24"/>
        </w:rPr>
        <w:t xml:space="preserve"> ideas </w:t>
      </w:r>
      <w:r>
        <w:rPr>
          <w:szCs w:val="24"/>
        </w:rPr>
        <w:t>was the best, the potential of each project has been</w:t>
      </w:r>
      <w:r w:rsidR="00866A9A" w:rsidRPr="00F2250C">
        <w:rPr>
          <w:szCs w:val="24"/>
        </w:rPr>
        <w:t xml:space="preserve"> discussed</w:t>
      </w:r>
      <w:r w:rsidR="00F40FB9">
        <w:rPr>
          <w:szCs w:val="24"/>
        </w:rPr>
        <w:t>.</w:t>
      </w:r>
      <w:r w:rsidR="00217DA3" w:rsidRPr="00F2250C">
        <w:rPr>
          <w:szCs w:val="24"/>
        </w:rPr>
        <w:t xml:space="preserve"> </w:t>
      </w:r>
      <w:r w:rsidR="00866A9A" w:rsidRPr="00F2250C">
        <w:rPr>
          <w:szCs w:val="24"/>
        </w:rPr>
        <w:t xml:space="preserve">Finally, the group decided </w:t>
      </w:r>
      <w:r w:rsidR="000F23BC" w:rsidRPr="00F2250C">
        <w:rPr>
          <w:szCs w:val="24"/>
        </w:rPr>
        <w:t>to build</w:t>
      </w:r>
      <w:r w:rsidR="00866A9A" w:rsidRPr="00F2250C">
        <w:rPr>
          <w:szCs w:val="24"/>
        </w:rPr>
        <w:t xml:space="preserve"> and implement</w:t>
      </w:r>
      <w:r w:rsidR="00217DA3" w:rsidRPr="00F2250C">
        <w:rPr>
          <w:szCs w:val="24"/>
        </w:rPr>
        <w:t xml:space="preserve"> the music instrument </w:t>
      </w:r>
      <w:r w:rsidR="00866A9A" w:rsidRPr="00F2250C">
        <w:rPr>
          <w:szCs w:val="24"/>
        </w:rPr>
        <w:t>idea</w:t>
      </w:r>
      <w:r w:rsidR="00F40FB9">
        <w:rPr>
          <w:szCs w:val="24"/>
        </w:rPr>
        <w:t xml:space="preserve"> </w:t>
      </w:r>
      <w:r w:rsidR="00F40FB9" w:rsidRPr="00F2250C">
        <w:rPr>
          <w:szCs w:val="24"/>
        </w:rPr>
        <w:t xml:space="preserve">(see </w:t>
      </w:r>
      <w:r w:rsidR="00F40FB9" w:rsidRPr="00F2250C">
        <w:rPr>
          <w:szCs w:val="24"/>
        </w:rPr>
        <w:fldChar w:fldCharType="begin"/>
      </w:r>
      <w:r w:rsidR="00F40FB9" w:rsidRPr="00F2250C">
        <w:rPr>
          <w:szCs w:val="24"/>
        </w:rPr>
        <w:instrText xml:space="preserve"> REF _Ref27638537 \h </w:instrText>
      </w:r>
      <w:r w:rsidR="00F40FB9">
        <w:rPr>
          <w:szCs w:val="24"/>
        </w:rPr>
        <w:instrText xml:space="preserve"> \* MERGEFORMAT </w:instrText>
      </w:r>
      <w:r w:rsidR="00F40FB9" w:rsidRPr="00F2250C">
        <w:rPr>
          <w:szCs w:val="24"/>
        </w:rPr>
      </w:r>
      <w:r w:rsidR="00F40FB9" w:rsidRPr="00F2250C">
        <w:rPr>
          <w:szCs w:val="24"/>
        </w:rPr>
        <w:fldChar w:fldCharType="separate"/>
      </w:r>
      <w:r w:rsidR="00E85326" w:rsidRPr="00E85326">
        <w:t xml:space="preserve">Figure </w:t>
      </w:r>
      <w:r w:rsidR="00E85326" w:rsidRPr="00E85326">
        <w:rPr>
          <w:noProof/>
        </w:rPr>
        <w:t>3</w:t>
      </w:r>
      <w:r w:rsidR="00F40FB9" w:rsidRPr="00F2250C">
        <w:rPr>
          <w:szCs w:val="24"/>
        </w:rPr>
        <w:fldChar w:fldCharType="end"/>
      </w:r>
      <w:r w:rsidR="00F40FB9" w:rsidRPr="00F2250C">
        <w:rPr>
          <w:szCs w:val="24"/>
        </w:rPr>
        <w:t>).</w:t>
      </w:r>
      <w:r w:rsidR="00217DA3" w:rsidRPr="00F2250C">
        <w:rPr>
          <w:szCs w:val="24"/>
        </w:rPr>
        <w:t xml:space="preserve"> </w:t>
      </w:r>
    </w:p>
    <w:p w14:paraId="6026B8A6" w14:textId="77777777" w:rsidR="00CA7F87" w:rsidRPr="00F2250C" w:rsidRDefault="00CA7F87" w:rsidP="000B5985">
      <w:pPr>
        <w:rPr>
          <w:szCs w:val="24"/>
        </w:rPr>
      </w:pPr>
    </w:p>
    <w:p w14:paraId="35B01F79" w14:textId="23448DB3" w:rsidR="005B0FAC" w:rsidRPr="00F2250C" w:rsidRDefault="00B016F3" w:rsidP="005770C0">
      <w:pPr>
        <w:keepNext/>
        <w:jc w:val="center"/>
      </w:pPr>
      <w:r>
        <w:rPr>
          <w:noProof/>
          <w:lang w:val="de-DE" w:eastAsia="zh-CN"/>
        </w:rPr>
        <w:lastRenderedPageBreak/>
        <w:drawing>
          <wp:inline distT="0" distB="0" distL="0" distR="0" wp14:anchorId="319EBC54" wp14:editId="036DB850">
            <wp:extent cx="2950845" cy="202565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0845" cy="2025650"/>
                    </a:xfrm>
                    <a:prstGeom prst="rect">
                      <a:avLst/>
                    </a:prstGeom>
                    <a:noFill/>
                    <a:ln>
                      <a:noFill/>
                    </a:ln>
                  </pic:spPr>
                </pic:pic>
              </a:graphicData>
            </a:graphic>
          </wp:inline>
        </w:drawing>
      </w:r>
    </w:p>
    <w:p w14:paraId="1EC3433C" w14:textId="7C812462" w:rsidR="00C30827" w:rsidRPr="00032497" w:rsidRDefault="005B0FAC" w:rsidP="005770C0">
      <w:pPr>
        <w:pStyle w:val="Beschriftung"/>
        <w:rPr>
          <w:i/>
          <w:iCs/>
        </w:rPr>
      </w:pPr>
      <w:bookmarkStart w:id="5" w:name="_Ref27638537"/>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3</w:t>
      </w:r>
      <w:r w:rsidR="008C1F7D" w:rsidRPr="00032497">
        <w:rPr>
          <w:b w:val="0"/>
          <w:bCs w:val="0"/>
          <w:i/>
          <w:iCs/>
        </w:rPr>
        <w:fldChar w:fldCharType="end"/>
      </w:r>
      <w:bookmarkEnd w:id="5"/>
      <w:r w:rsidRPr="00032497">
        <w:rPr>
          <w:b w:val="0"/>
          <w:bCs w:val="0"/>
          <w:i/>
          <w:iCs/>
        </w:rPr>
        <w:t xml:space="preserve"> shows sketches of the music</w:t>
      </w:r>
      <w:r w:rsidR="00032497">
        <w:rPr>
          <w:b w:val="0"/>
          <w:bCs w:val="0"/>
          <w:i/>
          <w:iCs/>
        </w:rPr>
        <w:t xml:space="preserve"> machine/sensor module</w:t>
      </w:r>
      <w:r w:rsidR="005770C0" w:rsidRPr="00032497">
        <w:rPr>
          <w:b w:val="0"/>
          <w:bCs w:val="0"/>
          <w:i/>
          <w:iCs/>
        </w:rPr>
        <w:t xml:space="preserve"> </w:t>
      </w:r>
      <w:r w:rsidR="00032497">
        <w:rPr>
          <w:b w:val="0"/>
          <w:bCs w:val="0"/>
          <w:i/>
          <w:iCs/>
        </w:rPr>
        <w:t>with its instrument tokens, and how the sensor module and how the instrument tokens could look like.</w:t>
      </w:r>
      <w:r w:rsidR="005770C0" w:rsidRPr="00032497">
        <w:rPr>
          <w:b w:val="0"/>
          <w:bCs w:val="0"/>
          <w:i/>
          <w:iCs/>
        </w:rPr>
        <w:t xml:space="preserve"> Furthermore, it has been written down what hardware and software </w:t>
      </w:r>
      <w:r w:rsidR="00B016F3" w:rsidRPr="00032497">
        <w:rPr>
          <w:b w:val="0"/>
          <w:bCs w:val="0"/>
          <w:i/>
          <w:iCs/>
        </w:rPr>
        <w:t>must</w:t>
      </w:r>
      <w:r w:rsidR="005770C0" w:rsidRPr="00032497">
        <w:rPr>
          <w:b w:val="0"/>
          <w:bCs w:val="0"/>
          <w:i/>
          <w:iCs/>
        </w:rPr>
        <w:t xml:space="preserve"> be thought</w:t>
      </w:r>
      <w:r w:rsidR="00FB7D6D">
        <w:rPr>
          <w:b w:val="0"/>
          <w:bCs w:val="0"/>
          <w:i/>
          <w:iCs/>
        </w:rPr>
        <w:t>-</w:t>
      </w:r>
      <w:r w:rsidR="005770C0" w:rsidRPr="00032497">
        <w:rPr>
          <w:b w:val="0"/>
          <w:bCs w:val="0"/>
          <w:i/>
          <w:iCs/>
        </w:rPr>
        <w:t>about</w:t>
      </w:r>
      <w:r w:rsidR="00032497">
        <w:rPr>
          <w:b w:val="0"/>
          <w:bCs w:val="0"/>
          <w:i/>
          <w:iCs/>
        </w:rPr>
        <w:t xml:space="preserve"> to generate sound</w:t>
      </w:r>
      <w:r w:rsidR="005770C0" w:rsidRPr="00032497">
        <w:rPr>
          <w:b w:val="0"/>
          <w:bCs w:val="0"/>
          <w:i/>
          <w:iCs/>
        </w:rPr>
        <w:t>. This image has been created with Adobe XD and the original image can be found in the Sensor_Module_Design_Process folder.</w:t>
      </w:r>
    </w:p>
    <w:p w14:paraId="467A0556" w14:textId="0AA8E9B2" w:rsidR="00096BB4" w:rsidRDefault="00F40FB9" w:rsidP="00F40FB9">
      <w:pPr>
        <w:pBdr>
          <w:bottom w:val="single" w:sz="12" w:space="1" w:color="auto"/>
        </w:pBdr>
      </w:pPr>
      <w:r>
        <w:t xml:space="preserve">To develop such a system, the project can be split into </w:t>
      </w:r>
      <w:r w:rsidR="005523B0">
        <w:t>four</w:t>
      </w:r>
      <w:r>
        <w:t xml:space="preserve"> parts. First, there </w:t>
      </w:r>
      <w:r w:rsidR="009618F5">
        <w:t>is</w:t>
      </w:r>
      <w:r>
        <w:t xml:space="preserve"> </w:t>
      </w:r>
      <w:r w:rsidR="00CF7301">
        <w:t xml:space="preserve">the system </w:t>
      </w:r>
      <w:r>
        <w:t xml:space="preserve">that </w:t>
      </w:r>
      <w:r w:rsidR="007127CC">
        <w:t>must</w:t>
      </w:r>
      <w:r>
        <w:t xml:space="preserve"> be </w:t>
      </w:r>
      <w:r w:rsidR="00CF7301">
        <w:t>developed</w:t>
      </w:r>
      <w:r w:rsidR="009618F5">
        <w:t xml:space="preserve"> to detect </w:t>
      </w:r>
      <w:r w:rsidR="00FB7D6D">
        <w:t>motion</w:t>
      </w:r>
      <w:r w:rsidR="009618F5">
        <w:t xml:space="preserve">. Secondly, sound </w:t>
      </w:r>
      <w:r w:rsidR="007127CC">
        <w:t>must</w:t>
      </w:r>
      <w:r w:rsidR="009618F5">
        <w:t xml:space="preserve"> be generated</w:t>
      </w:r>
      <w:r w:rsidR="00CF7301">
        <w:t xml:space="preserve"> based on the motion</w:t>
      </w:r>
      <w:r w:rsidR="00A02545">
        <w:t>. T</w:t>
      </w:r>
      <w:r w:rsidR="009618F5">
        <w:t xml:space="preserve">hirdly, a proper design for hiding the electronics </w:t>
      </w:r>
      <w:r w:rsidR="007127CC">
        <w:t>must</w:t>
      </w:r>
      <w:r w:rsidR="009618F5">
        <w:t xml:space="preserve"> be </w:t>
      </w:r>
      <w:r w:rsidR="00CF7301">
        <w:t>found</w:t>
      </w:r>
      <w:r w:rsidR="00A02545">
        <w:t xml:space="preserve">, and last but not least, inspiration </w:t>
      </w:r>
      <w:r w:rsidR="00CF7301">
        <w:t xml:space="preserve">for what kind of daily objects the system should build has to be found by </w:t>
      </w:r>
      <w:r w:rsidR="00A02545">
        <w:t>a bodystorming session</w:t>
      </w:r>
      <w:r w:rsidR="00CF7301">
        <w:t>.</w:t>
      </w:r>
    </w:p>
    <w:p w14:paraId="45FFD0C1" w14:textId="77777777" w:rsidR="00B931B0" w:rsidRPr="00F2250C" w:rsidRDefault="00B931B0" w:rsidP="00096BB4">
      <w:pPr>
        <w:pBdr>
          <w:bottom w:val="single" w:sz="12" w:space="1" w:color="auto"/>
        </w:pBdr>
      </w:pPr>
    </w:p>
    <w:p w14:paraId="35388081" w14:textId="53A6B020" w:rsidR="00C30827" w:rsidRPr="00F2250C" w:rsidRDefault="00C30827" w:rsidP="00086576"/>
    <w:p w14:paraId="4CBDBE9F" w14:textId="7D3226A0" w:rsidR="00086576" w:rsidRPr="00F2250C" w:rsidRDefault="00086576" w:rsidP="00086576">
      <w:pPr>
        <w:pStyle w:val="berschrift1"/>
        <w:rPr>
          <w:rFonts w:cs="Arial"/>
        </w:rPr>
      </w:pPr>
      <w:bookmarkStart w:id="6" w:name="_Ref33256327"/>
      <w:r w:rsidRPr="00F2250C">
        <w:rPr>
          <w:rFonts w:cs="Arial"/>
        </w:rPr>
        <w:t>1. Programming</w:t>
      </w:r>
      <w:bookmarkEnd w:id="6"/>
    </w:p>
    <w:p w14:paraId="3C74C395" w14:textId="667FF96D" w:rsidR="00BF0DEE" w:rsidRPr="00F2250C" w:rsidRDefault="00BF0DEE" w:rsidP="00BF0DEE"/>
    <w:p w14:paraId="45326D3B" w14:textId="38B479BA" w:rsidR="00CF7301" w:rsidRPr="00B331BA" w:rsidRDefault="008E5F78" w:rsidP="00CF7301">
      <w:r w:rsidRPr="00F2250C">
        <w:t xml:space="preserve">To define sensors that should be used </w:t>
      </w:r>
      <w:r w:rsidR="007127CC">
        <w:t>to detect interactions to create music</w:t>
      </w:r>
      <w:r w:rsidRPr="00F2250C">
        <w:t xml:space="preserve">, a </w:t>
      </w:r>
      <w:r w:rsidR="007127CC">
        <w:t xml:space="preserve">short </w:t>
      </w:r>
      <w:r w:rsidRPr="00F2250C">
        <w:t>bodystorming session</w:t>
      </w:r>
      <w:r w:rsidR="007127CC">
        <w:t xml:space="preserve"> has been h</w:t>
      </w:r>
      <w:r w:rsidR="00FB7D6D">
        <w:t>e</w:t>
      </w:r>
      <w:r w:rsidR="007127CC">
        <w:t>ld</w:t>
      </w:r>
      <w:r w:rsidR="00CF7301">
        <w:t xml:space="preserve">. This one is not the final bodystorming session in which daily objects and their sounds are defined, but </w:t>
      </w:r>
      <w:r w:rsidR="007127CC">
        <w:t>it</w:t>
      </w:r>
      <w:r w:rsidR="00CF7301">
        <w:t xml:space="preserve"> helped to understand what kind of sensors are usually needed for motion detection.</w:t>
      </w:r>
    </w:p>
    <w:p w14:paraId="49B04FAB" w14:textId="143777A9" w:rsidR="00352356" w:rsidRDefault="00C169A0" w:rsidP="00032497">
      <w:r w:rsidRPr="00B331BA">
        <w:t>After</w:t>
      </w:r>
      <w:r w:rsidRPr="00F2250C">
        <w:t xml:space="preserve"> thinking</w:t>
      </w:r>
      <w:r w:rsidR="00B331BA">
        <w:t xml:space="preserve"> about</w:t>
      </w:r>
      <w:r w:rsidRPr="00F2250C">
        <w:t xml:space="preserve"> </w:t>
      </w:r>
      <w:r w:rsidR="00B331BA">
        <w:t>objects</w:t>
      </w:r>
      <w:r w:rsidRPr="00F2250C">
        <w:t xml:space="preserve"> and how people could use them, the group mapped this experience </w:t>
      </w:r>
      <w:r w:rsidR="00B331BA">
        <w:t xml:space="preserve">and interaction gestures </w:t>
      </w:r>
      <w:r w:rsidRPr="00F2250C">
        <w:t>with sensors that can detect</w:t>
      </w:r>
      <w:r w:rsidR="00B331BA">
        <w:t xml:space="preserve"> these</w:t>
      </w:r>
      <w:r w:rsidRPr="00F2250C">
        <w:t xml:space="preserve"> specific movements. </w:t>
      </w:r>
      <w:r w:rsidR="00933D90">
        <w:t xml:space="preserve">For </w:t>
      </w:r>
      <w:r w:rsidR="00CF7301">
        <w:t>most</w:t>
      </w:r>
      <w:r w:rsidRPr="00F2250C">
        <w:t xml:space="preserve"> </w:t>
      </w:r>
      <w:r w:rsidR="00CF7301">
        <w:t>motions, an</w:t>
      </w:r>
      <w:r w:rsidR="00933D90">
        <w:t xml:space="preserve"> </w:t>
      </w:r>
      <w:r w:rsidRPr="00F2250C">
        <w:t>accelerometer</w:t>
      </w:r>
      <w:r w:rsidR="0051056C" w:rsidRPr="00B331BA">
        <w:rPr>
          <w:vertAlign w:val="superscript"/>
        </w:rPr>
        <w:fldChar w:fldCharType="begin" w:fldLock="1"/>
      </w:r>
      <w:r w:rsidR="002263C2">
        <w:rPr>
          <w:vertAlign w:val="superscript"/>
        </w:rPr>
        <w:instrText>ADDIN CSL_CITATION {"citationItems":[{"id":"ITEM-1","itemData":{"URL":"https://lastminuteengineers.com/adxl335-accelerometer-arduino-tutorial/","accessed":{"date-parts":[["2020","2","20"]]},"container-title":"Last Minute Engineers","id":"ITEM-1","issued":{"date-parts":[["2020"]]},"title":"How Accelerometer works? Interface ADXL335 with Arduino","type":"webpage"},"uris":["http://www.mendeley.com/documents/?uuid=618cf934-a248-48ea-981a-9b2517ddc799"]},{"id":"ITEM-2","itemData":{"URL":"https://howtomechatronics.com/how-it-works/electrical-engineering/mems-accelerometer-gyrocope-magnetometer-arduino/","accessed":{"date-parts":[["2020","2","20"]]},"author":[{"dropping-particle":"","family":"Dejan","given":"","non-dropping-particle":"","parse-names":false,"suffix":""}],"container-title":"howtomechatronics","id":"ITEM-2","issued":{"date-parts":[["2018"]]},"title":"MEMS Accelerometer Gyroscope Magnetometer &amp; Arduino","type":"webpage"},"uris":["http://www.mendeley.com/documents/?uuid=19c1eddc-8b14-47f2-9cb3-904d6cff99f2"]}],"mendeley":{"formattedCitation":"[7], [8]","manualFormatting":"[7,8]","plainTextFormattedCitation":"[7], [8]","previouslyFormattedCitation":"[7], [8]"},"properties":{"noteIndex":0},"schema":"https://github.com/citation-style-language/schema/raw/master/csl-citation.json"}</w:instrText>
      </w:r>
      <w:r w:rsidR="0051056C" w:rsidRPr="00B331BA">
        <w:rPr>
          <w:vertAlign w:val="superscript"/>
        </w:rPr>
        <w:fldChar w:fldCharType="separate"/>
      </w:r>
      <w:r w:rsidR="00A007C5" w:rsidRPr="00A007C5">
        <w:rPr>
          <w:noProof/>
        </w:rPr>
        <w:t>[7</w:t>
      </w:r>
      <w:r w:rsidR="00C005FE">
        <w:rPr>
          <w:noProof/>
        </w:rPr>
        <w:t>,</w:t>
      </w:r>
      <w:r w:rsidR="00A007C5" w:rsidRPr="00A007C5">
        <w:rPr>
          <w:noProof/>
        </w:rPr>
        <w:t>8]</w:t>
      </w:r>
      <w:r w:rsidR="0051056C" w:rsidRPr="00B331BA">
        <w:rPr>
          <w:vertAlign w:val="superscript"/>
        </w:rPr>
        <w:fldChar w:fldCharType="end"/>
      </w:r>
      <w:r w:rsidR="00177B15" w:rsidRPr="00F2250C">
        <w:t xml:space="preserve">, </w:t>
      </w:r>
      <w:r w:rsidRPr="00F2250C">
        <w:t xml:space="preserve">a </w:t>
      </w:r>
      <w:r w:rsidR="00BF26DD" w:rsidRPr="00F2250C">
        <w:t>distance</w:t>
      </w:r>
      <w:r w:rsidR="00BF26DD" w:rsidRPr="00B331BA">
        <w:rPr>
          <w:vertAlign w:val="superscript"/>
        </w:rPr>
        <w:fldChar w:fldCharType="begin" w:fldLock="1"/>
      </w:r>
      <w:r w:rsidR="002263C2">
        <w:rPr>
          <w:vertAlign w:val="superscript"/>
        </w:rPr>
        <w:instrText>ADDIN CSL_CITATION {"citationItems":[{"id":"ITEM-1","itemData":{"URL":"https://cdn.sparkfun.com/datasheets/Sensors/Proximity/HCSR04.pdf","accessed":{"date-parts":[["2020","1","9"]]},"container-title":"Elecfreaks","id":"ITEM-1","issued":{"date-parts":[["0"]]},"title":"Ultrasonic Ranging Module HC - SR04","type":"webpage"},"uris":["http://www.mendeley.com/documents/?uuid=ea95c82f-c04c-4c18-bf54-a122e556ca28"]}],"mendeley":{"formattedCitation":"[9]","plainTextFormattedCitation":"[9]","previouslyFormattedCitation":"[9]"},"properties":{"noteIndex":0},"schema":"https://github.com/citation-style-language/schema/raw/master/csl-citation.json"}</w:instrText>
      </w:r>
      <w:r w:rsidR="00BF26DD" w:rsidRPr="00B331BA">
        <w:rPr>
          <w:vertAlign w:val="superscript"/>
        </w:rPr>
        <w:fldChar w:fldCharType="separate"/>
      </w:r>
      <w:r w:rsidR="00967E27" w:rsidRPr="00967E27">
        <w:rPr>
          <w:noProof/>
        </w:rPr>
        <w:t>[9]</w:t>
      </w:r>
      <w:r w:rsidR="00BF26DD" w:rsidRPr="00B331BA">
        <w:rPr>
          <w:vertAlign w:val="superscript"/>
        </w:rPr>
        <w:fldChar w:fldCharType="end"/>
      </w:r>
      <w:r w:rsidR="00177B15" w:rsidRPr="00F2250C">
        <w:t xml:space="preserve">, and an orientation </w:t>
      </w:r>
      <w:r w:rsidRPr="00F2250C">
        <w:t>sensor</w:t>
      </w:r>
      <w:r w:rsidR="0051056C" w:rsidRPr="00B331BA">
        <w:rPr>
          <w:vertAlign w:val="superscript"/>
        </w:rPr>
        <w:fldChar w:fldCharType="begin" w:fldLock="1"/>
      </w:r>
      <w:r w:rsidR="002263C2">
        <w:rPr>
          <w:vertAlign w:val="superscript"/>
        </w:rPr>
        <w:instrText>ADDIN CSL_CITATION {"citationItems":[{"id":"ITEM-1","itemData":{"URL":"https://howtomechatronics.com/tutorials/arduino/arduino-and-mpu6050-accelerometer-and-gyroscope-tutorial/","accessed":{"date-parts":[["2020","2","20"]]},"author":[{"dropping-particle":"","family":"Dejan","given":"","non-dropping-particle":"","parse-names":false,"suffix":""}],"container-title":"howtomechatronics","id":"ITEM-1","issued":{"date-parts":[["2019"]]},"title":"Arduino and MPU6050 Accelerometer and Gyroscope Tutorial","type":"webpage"},"uris":["http://www.mendeley.com/documents/?uuid=81cb1a69-e16f-4520-a792-b7b7633545a0"]},{"id":"ITEM-2","itemData":{"URL":"https://www.robotshop.com/community/tutorials/show/arduino-5-minute-tutorials-lesson-7-accelerometers-gyros-imus","accessed":{"date-parts":[["2020","2","20"]]},"author":[{"dropping-particle":"","family":"Cbenson","given":"","non-dropping-particle":"","parse-names":false,"suffix":""}],"container-title":"Robotshop","id":"ITEM-2","issued":{"date-parts":[["2019"]]},"title":"Arduino 5 Minute Tutorials: Lesson 7 - Accelerometers, Gyros, IMUs","type":"webpage"},"uris":["http://www.mendeley.com/documents/?uuid=b14be48d-1158-4207-84c8-24411d80539d"]}],"mendeley":{"formattedCitation":"[10], [11]","manualFormatting":"[10,11]","plainTextFormattedCitation":"[10], [11]","previouslyFormattedCitation":"[10], [11]"},"properties":{"noteIndex":0},"schema":"https://github.com/citation-style-language/schema/raw/master/csl-citation.json"}</w:instrText>
      </w:r>
      <w:r w:rsidR="0051056C" w:rsidRPr="00B331BA">
        <w:rPr>
          <w:vertAlign w:val="superscript"/>
        </w:rPr>
        <w:fldChar w:fldCharType="separate"/>
      </w:r>
      <w:r w:rsidR="00A007C5" w:rsidRPr="00A007C5">
        <w:rPr>
          <w:noProof/>
        </w:rPr>
        <w:t>[10,11]</w:t>
      </w:r>
      <w:r w:rsidR="0051056C" w:rsidRPr="00B331BA">
        <w:rPr>
          <w:vertAlign w:val="superscript"/>
        </w:rPr>
        <w:fldChar w:fldCharType="end"/>
      </w:r>
      <w:r w:rsidR="00CF7301">
        <w:rPr>
          <w:vertAlign w:val="superscript"/>
        </w:rPr>
        <w:t xml:space="preserve"> </w:t>
      </w:r>
      <w:r w:rsidR="00CF7301" w:rsidRPr="00CF7301">
        <w:t>are ne</w:t>
      </w:r>
      <w:r w:rsidR="00CF7301">
        <w:t>eded</w:t>
      </w:r>
      <w:r w:rsidRPr="00F2250C">
        <w:t>.</w:t>
      </w:r>
    </w:p>
    <w:p w14:paraId="7FEC9460" w14:textId="2061595D" w:rsidR="00032497" w:rsidRPr="00032497" w:rsidRDefault="00352356" w:rsidP="00032497">
      <w:r>
        <w:t xml:space="preserve">In addition to these sensors, a wireless connection to the sound generator </w:t>
      </w:r>
      <w:r w:rsidR="00967E27">
        <w:t>should</w:t>
      </w:r>
      <w:r>
        <w:t xml:space="preserve"> be accomplished since cable would</w:t>
      </w:r>
      <w:r w:rsidR="00177B15" w:rsidRPr="00F2250C">
        <w:t xml:space="preserve"> restrict</w:t>
      </w:r>
      <w:r>
        <w:t xml:space="preserve"> the interaction of the user</w:t>
      </w:r>
      <w:r w:rsidR="00177B15" w:rsidRPr="00F2250C">
        <w:t>, so a wireless connection has been prioritized</w:t>
      </w:r>
      <w:r w:rsidR="00C169A0" w:rsidRPr="00F2250C">
        <w:t xml:space="preserve">. </w:t>
      </w:r>
    </w:p>
    <w:p w14:paraId="7434335C" w14:textId="7EAEAB55" w:rsidR="006876C5" w:rsidRDefault="00C005FE" w:rsidP="00C005FE">
      <w:r>
        <w:t xml:space="preserve">For the project, a microcontroller </w:t>
      </w:r>
      <w:r w:rsidR="007127CC">
        <w:t>must</w:t>
      </w:r>
      <w:r>
        <w:t xml:space="preserve"> be programmed to receive distance, acceleration, and orientation. </w:t>
      </w:r>
      <w:r w:rsidR="00352356">
        <w:t>Moreover</w:t>
      </w:r>
      <w:r w:rsidR="009618F5">
        <w:t>,</w:t>
      </w:r>
      <w:r>
        <w:t xml:space="preserve"> UDP </w:t>
      </w:r>
      <w:r w:rsidR="00352356">
        <w:t xml:space="preserve">should be used to send motion data </w:t>
      </w:r>
      <w:r>
        <w:t>wireless</w:t>
      </w:r>
      <w:r w:rsidR="00352356">
        <w:t>ly</w:t>
      </w:r>
      <w:r>
        <w:t xml:space="preserve">. </w:t>
      </w:r>
    </w:p>
    <w:p w14:paraId="498A9E61" w14:textId="24485CAA" w:rsidR="006876C5" w:rsidRPr="00F2250C" w:rsidRDefault="00C005FE" w:rsidP="00C005FE">
      <w:r>
        <w:t xml:space="preserve">To </w:t>
      </w:r>
      <w:r w:rsidR="000E02B5" w:rsidRPr="000E02B5">
        <w:t xml:space="preserve">program </w:t>
      </w:r>
      <w:r w:rsidR="00FB7D6D">
        <w:t>these</w:t>
      </w:r>
      <w:r>
        <w:t xml:space="preserve"> functionalities, the </w:t>
      </w:r>
      <w:r w:rsidR="004B1F60">
        <w:t>LSM303DLHC</w:t>
      </w:r>
      <w:r w:rsidR="004B1F60" w:rsidRPr="00B05DC1">
        <w:rPr>
          <w:vertAlign w:val="superscript"/>
        </w:rPr>
        <w:fldChar w:fldCharType="begin" w:fldLock="1"/>
      </w:r>
      <w:r w:rsidR="002263C2">
        <w:rPr>
          <w:vertAlign w:val="superscript"/>
        </w:rPr>
        <w:instrText>ADDIN CSL_CITATION {"citationItems":[{"id":"ITEM-1","itemData":{"URL":"https://www.st.com/resource/en/datasheet/DM00027543.pdf","accessed":{"date-parts":[["2020","1","9"]]},"container-title":"STMicroelectronics","id":"ITEM-1","issued":{"date-parts":[["2014"]]},"title":"Ultra-compact high-performance eCompass module: 3D accelerometer and 3D magnetometer","type":"webpage"},"uris":["http://www.mendeley.com/documents/?uuid=754d6e6b-7705-4816-95af-e40827e96535"]}],"mendeley":{"formattedCitation":"[12]","plainTextFormattedCitation":"[12]","previouslyFormattedCitation":"[12]"},"properties":{"noteIndex":0},"schema":"https://github.com/citation-style-language/schema/raw/master/csl-citation.json"}</w:instrText>
      </w:r>
      <w:r w:rsidR="004B1F60" w:rsidRPr="00B05DC1">
        <w:rPr>
          <w:vertAlign w:val="superscript"/>
        </w:rPr>
        <w:fldChar w:fldCharType="separate"/>
      </w:r>
      <w:r w:rsidR="00967E27" w:rsidRPr="00967E27">
        <w:rPr>
          <w:noProof/>
        </w:rPr>
        <w:t>[12]</w:t>
      </w:r>
      <w:r w:rsidR="004B1F60" w:rsidRPr="00B05DC1">
        <w:rPr>
          <w:vertAlign w:val="superscript"/>
        </w:rPr>
        <w:fldChar w:fldCharType="end"/>
      </w:r>
      <w:r w:rsidR="009D360B" w:rsidRPr="00F2250C">
        <w:rPr>
          <w:vertAlign w:val="superscript"/>
        </w:rPr>
        <w:t xml:space="preserve"> </w:t>
      </w:r>
      <w:r w:rsidR="004B1F60" w:rsidRPr="004B1F60">
        <w:t xml:space="preserve">and the </w:t>
      </w:r>
      <w:r w:rsidR="004B1F60" w:rsidRPr="00F2250C">
        <w:t>VL53L1X</w:t>
      </w:r>
      <w:r w:rsidR="004B1F60" w:rsidRPr="00B05DC1">
        <w:rPr>
          <w:vertAlign w:val="superscript"/>
        </w:rPr>
        <w:fldChar w:fldCharType="begin" w:fldLock="1"/>
      </w:r>
      <w:r w:rsidR="002263C2">
        <w:rPr>
          <w:vertAlign w:val="superscript"/>
        </w:rPr>
        <w:instrText>ADDIN CSL_CITATION {"citationItems":[{"id":"ITEM-1","itemData":{"URL":"https://www.st.com/resource/en/datasheet/vl53l1x.pdf","accessed":{"date-parts":[["2020","1","9"]]},"container-title":"STMicroelectronics","id":"ITEM-1","issued":{"date-parts":[["2018"]]},"title":"A new generation, long distance ranging Time-of-Flight sensor based on ST’s FlightSense™ technology","type":"webpage"},"uris":["http://www.mendeley.com/documents/?uuid=f4131112-b344-4643-af27-8720d5d2c283"]}],"mendeley":{"formattedCitation":"[13]","plainTextFormattedCitation":"[13]","previouslyFormattedCitation":"[13]"},"properties":{"noteIndex":0},"schema":"https://github.com/citation-style-language/schema/raw/master/csl-citation.json"}</w:instrText>
      </w:r>
      <w:r w:rsidR="004B1F60" w:rsidRPr="00B05DC1">
        <w:rPr>
          <w:vertAlign w:val="superscript"/>
        </w:rPr>
        <w:fldChar w:fldCharType="separate"/>
      </w:r>
      <w:r w:rsidR="00967E27" w:rsidRPr="00967E27">
        <w:rPr>
          <w:noProof/>
        </w:rPr>
        <w:t>[13]</w:t>
      </w:r>
      <w:r w:rsidR="004B1F60" w:rsidRPr="00B05DC1">
        <w:rPr>
          <w:vertAlign w:val="superscript"/>
        </w:rPr>
        <w:fldChar w:fldCharType="end"/>
      </w:r>
      <w:r w:rsidR="004B1F60">
        <w:rPr>
          <w:vertAlign w:val="superscript"/>
        </w:rPr>
        <w:t xml:space="preserve"> </w:t>
      </w:r>
      <w:r w:rsidRPr="00F2250C">
        <w:t>chips</w:t>
      </w:r>
      <w:r>
        <w:t xml:space="preserve"> </w:t>
      </w:r>
      <w:r w:rsidR="00F93914">
        <w:t>are</w:t>
      </w:r>
      <w:r w:rsidR="009D360B" w:rsidRPr="00F2250C">
        <w:t xml:space="preserve"> </w:t>
      </w:r>
      <w:r w:rsidR="00F93914">
        <w:t>used</w:t>
      </w:r>
      <w:r w:rsidR="00BF0DEE" w:rsidRPr="00F2250C">
        <w:t>.</w:t>
      </w:r>
      <w:r w:rsidR="002962B6">
        <w:t xml:space="preserve"> This specific acceleration chip</w:t>
      </w:r>
      <w:r w:rsidR="00BB0575">
        <w:t xml:space="preserve"> (LSM303DLHC)</w:t>
      </w:r>
      <w:r w:rsidR="002962B6">
        <w:t xml:space="preserve"> that has</w:t>
      </w:r>
      <w:r w:rsidR="000E02B5">
        <w:t xml:space="preserve"> </w:t>
      </w:r>
      <w:r w:rsidR="000E02B5" w:rsidRPr="000E02B5">
        <w:t>used can also detect the orientation</w:t>
      </w:r>
      <w:r w:rsidR="000E02B5">
        <w:t>.</w:t>
      </w:r>
      <w:r w:rsidR="002962B6" w:rsidRPr="00F2250C">
        <w:t xml:space="preserve"> </w:t>
      </w:r>
      <w:r w:rsidR="007127CC">
        <w:t xml:space="preserve"> The distance to an object can be detect</w:t>
      </w:r>
      <w:r w:rsidR="00FB7D6D">
        <w:t>ed</w:t>
      </w:r>
      <w:r w:rsidR="007127CC">
        <w:t xml:space="preserve"> by the </w:t>
      </w:r>
      <w:r w:rsidR="007127CC" w:rsidRPr="00F2250C">
        <w:t xml:space="preserve">VL53L1X </w:t>
      </w:r>
      <w:r w:rsidR="007127CC">
        <w:t xml:space="preserve">chip. </w:t>
      </w:r>
      <w:r w:rsidR="00855E83" w:rsidRPr="00F2250C">
        <w:t xml:space="preserve">Furthermore, </w:t>
      </w:r>
      <w:r w:rsidR="00933D90">
        <w:t xml:space="preserve">the microcontroller has been programmed, </w:t>
      </w:r>
      <w:r w:rsidR="000E02B5" w:rsidRPr="000E02B5">
        <w:t>so RFID tags can be detected by a</w:t>
      </w:r>
      <w:r w:rsidR="000E02B5">
        <w:t>n</w:t>
      </w:r>
      <w:r w:rsidR="00855E83" w:rsidRPr="00F2250C">
        <w:t xml:space="preserve"> RFID</w:t>
      </w:r>
      <w:r w:rsidR="00075837">
        <w:rPr>
          <w:rStyle w:val="Funotenzeichen"/>
        </w:rPr>
        <w:footnoteReference w:id="1"/>
      </w:r>
      <w:r w:rsidR="00855E83" w:rsidRPr="00F2250C">
        <w:t xml:space="preserve"> </w:t>
      </w:r>
      <w:r w:rsidR="00F93914">
        <w:t>reader (RFID-</w:t>
      </w:r>
      <w:r w:rsidR="00855E83" w:rsidRPr="00F2250C">
        <w:t>RC522</w:t>
      </w:r>
      <w:r w:rsidR="00855E83" w:rsidRPr="00B05DC1">
        <w:rPr>
          <w:vertAlign w:val="superscript"/>
        </w:rPr>
        <w:fldChar w:fldCharType="begin" w:fldLock="1"/>
      </w:r>
      <w:r w:rsidR="002263C2">
        <w:rPr>
          <w:vertAlign w:val="superscript"/>
        </w:rPr>
        <w:instrText>ADDIN CSL_CITATION {"citationItems":[{"id":"ITEM-1","itemData":{"URL":"https://randomnerdtutorials.com/security-access-using-mfrc522-rfid-reader-with-arduino/","accessed":{"date-parts":[["2020","2","19"]]},"container-title":"Random Nerd Tutorials","id":"ITEM-1","issued":{"date-parts":[["2020"]]},"title":"Security Access using MFRC522 RFID Reader with Arduino","type":"webpage"},"uris":["http://www.mendeley.com/documents/?uuid=753c11f6-30c5-4866-bfab-91485b188613"]}],"mendeley":{"formattedCitation":"[14]","plainTextFormattedCitation":"[14]","previouslyFormattedCitation":"[14]"},"properties":{"noteIndex":0},"schema":"https://github.com/citation-style-language/schema/raw/master/csl-citation.json"}</w:instrText>
      </w:r>
      <w:r w:rsidR="00855E83" w:rsidRPr="00B05DC1">
        <w:rPr>
          <w:vertAlign w:val="superscript"/>
        </w:rPr>
        <w:fldChar w:fldCharType="separate"/>
      </w:r>
      <w:r w:rsidR="00967E27" w:rsidRPr="00967E27">
        <w:rPr>
          <w:noProof/>
        </w:rPr>
        <w:t>[14]</w:t>
      </w:r>
      <w:r w:rsidR="00855E83" w:rsidRPr="00B05DC1">
        <w:rPr>
          <w:vertAlign w:val="superscript"/>
        </w:rPr>
        <w:fldChar w:fldCharType="end"/>
      </w:r>
      <w:r w:rsidR="00F93914" w:rsidRPr="00F93914">
        <w:t>)</w:t>
      </w:r>
      <w:r w:rsidR="00F93914">
        <w:t>.</w:t>
      </w:r>
      <w:r w:rsidR="006876C5" w:rsidRPr="00F2250C">
        <w:t xml:space="preserve"> </w:t>
      </w:r>
      <w:r w:rsidR="000F23BC" w:rsidRPr="00F2250C">
        <w:t>At</w:t>
      </w:r>
      <w:r w:rsidR="006876C5" w:rsidRPr="00F2250C">
        <w:t xml:space="preserve"> the beginning, the idea was that users can use modifiers</w:t>
      </w:r>
      <w:r w:rsidR="00352356">
        <w:t xml:space="preserve"> to </w:t>
      </w:r>
      <w:r w:rsidR="006876C5" w:rsidRPr="00F2250C">
        <w:t xml:space="preserve">change the </w:t>
      </w:r>
      <w:r w:rsidR="000E02B5">
        <w:t xml:space="preserve">alter </w:t>
      </w:r>
      <w:r w:rsidR="006876C5" w:rsidRPr="00F2250C">
        <w:t>sound</w:t>
      </w:r>
      <w:r w:rsidR="000E02B5">
        <w:t xml:space="preserve"> by filters</w:t>
      </w:r>
      <w:r w:rsidR="006876C5" w:rsidRPr="00F2250C">
        <w:t>.</w:t>
      </w:r>
      <w:r w:rsidR="002962B6">
        <w:t xml:space="preserve"> </w:t>
      </w:r>
      <w:r w:rsidR="00352356">
        <w:t>However</w:t>
      </w:r>
      <w:r w:rsidR="006876C5" w:rsidRPr="00F2250C">
        <w:t xml:space="preserve">, </w:t>
      </w:r>
      <w:r w:rsidR="00352356">
        <w:t xml:space="preserve">to do so, </w:t>
      </w:r>
      <w:r w:rsidR="000E02B5">
        <w:t xml:space="preserve">at least </w:t>
      </w:r>
      <w:r w:rsidR="006876C5" w:rsidRPr="00F2250C">
        <w:t>two</w:t>
      </w:r>
      <w:r w:rsidR="007127CC">
        <w:t xml:space="preserve"> </w:t>
      </w:r>
      <w:r w:rsidR="006876C5" w:rsidRPr="00F2250C">
        <w:t>RFID reader</w:t>
      </w:r>
      <w:r w:rsidR="000F23BC" w:rsidRPr="00F2250C">
        <w:t>s</w:t>
      </w:r>
      <w:r w:rsidR="006876C5" w:rsidRPr="00F2250C">
        <w:t xml:space="preserve"> would have been needed</w:t>
      </w:r>
      <w:r w:rsidR="000E02B5">
        <w:t>.</w:t>
      </w:r>
      <w:r w:rsidR="00352356">
        <w:t xml:space="preserve"> </w:t>
      </w:r>
      <w:r w:rsidR="000E02B5">
        <w:t xml:space="preserve">However, after a </w:t>
      </w:r>
      <w:r w:rsidR="006876C5" w:rsidRPr="00F2250C">
        <w:t xml:space="preserve">discussion, </w:t>
      </w:r>
      <w:r w:rsidR="000E02B5">
        <w:t xml:space="preserve">it has been </w:t>
      </w:r>
      <w:r w:rsidR="006876C5" w:rsidRPr="00F2250C">
        <w:t xml:space="preserve">agreed that the focus of </w:t>
      </w:r>
      <w:r w:rsidR="00352356">
        <w:t xml:space="preserve">the first prototype should lie on detecting the daily </w:t>
      </w:r>
      <w:r w:rsidR="000E02B5">
        <w:t xml:space="preserve">used </w:t>
      </w:r>
      <w:r w:rsidR="00352356">
        <w:t xml:space="preserve">object, so only one RFID reader and </w:t>
      </w:r>
      <w:r w:rsidR="00FB7D6D">
        <w:t xml:space="preserve">a </w:t>
      </w:r>
      <w:r w:rsidR="00352356">
        <w:t>tag is used.</w:t>
      </w:r>
    </w:p>
    <w:p w14:paraId="78A63376" w14:textId="56C5E270" w:rsidR="00896535" w:rsidRPr="00F2250C" w:rsidRDefault="00CE0B22" w:rsidP="00896535">
      <w:r w:rsidRPr="00F2250C">
        <w:t>After coding</w:t>
      </w:r>
      <w:r w:rsidR="002962B6">
        <w:t xml:space="preserve"> and testing every sensor separately</w:t>
      </w:r>
      <w:r w:rsidR="00D563BC" w:rsidRPr="00F2250C">
        <w:t xml:space="preserve">, </w:t>
      </w:r>
      <w:r w:rsidRPr="00F2250C">
        <w:t xml:space="preserve">the microcontroller and the sensors </w:t>
      </w:r>
      <w:r w:rsidR="002D42E9" w:rsidRPr="00F2250C">
        <w:t>have</w:t>
      </w:r>
      <w:r w:rsidRPr="00F2250C">
        <w:t xml:space="preserve"> been </w:t>
      </w:r>
      <w:r w:rsidR="002962B6">
        <w:t>soldered</w:t>
      </w:r>
      <w:r w:rsidR="00D563BC" w:rsidRPr="00F2250C">
        <w:t>.</w:t>
      </w:r>
      <w:r w:rsidRPr="00F2250C">
        <w:t xml:space="preserve"> </w:t>
      </w:r>
      <w:r w:rsidR="00A811CD">
        <w:t>Therefore</w:t>
      </w:r>
      <w:r w:rsidR="00A811CD" w:rsidRPr="00205997">
        <w:t>, a circuit board, a</w:t>
      </w:r>
      <w:r w:rsidR="00633204" w:rsidRPr="00205997">
        <w:t>n</w:t>
      </w:r>
      <w:r w:rsidR="00A811CD" w:rsidRPr="00205997">
        <w:t xml:space="preserve"> RFID reader, the LSM303DLHC</w:t>
      </w:r>
      <w:r w:rsidR="00FB7D6D">
        <w:t xml:space="preserve">, </w:t>
      </w:r>
      <w:r w:rsidR="00A811CD" w:rsidRPr="00205997">
        <w:t>and a VL53L1X sensor has been linked together (see</w:t>
      </w:r>
      <w:r w:rsidR="001D6D06" w:rsidRPr="00205997">
        <w:t xml:space="preserve"> </w:t>
      </w:r>
      <w:r w:rsidR="001D6D06" w:rsidRPr="00205997">
        <w:fldChar w:fldCharType="begin"/>
      </w:r>
      <w:r w:rsidR="001D6D06" w:rsidRPr="00205997">
        <w:instrText xml:space="preserve"> REF _Ref31472036 \h </w:instrText>
      </w:r>
      <w:r w:rsidR="00205997" w:rsidRPr="00205997">
        <w:instrText xml:space="preserve"> \* MERGEFORMAT </w:instrText>
      </w:r>
      <w:r w:rsidR="001D6D06" w:rsidRPr="00205997">
        <w:fldChar w:fldCharType="separate"/>
      </w:r>
      <w:r w:rsidR="00E85326" w:rsidRPr="00E85326">
        <w:t xml:space="preserve">Figure </w:t>
      </w:r>
      <w:r w:rsidR="00E85326" w:rsidRPr="00E85326">
        <w:rPr>
          <w:noProof/>
        </w:rPr>
        <w:t>4</w:t>
      </w:r>
      <w:r w:rsidR="001D6D06" w:rsidRPr="00205997">
        <w:fldChar w:fldCharType="end"/>
      </w:r>
      <w:r w:rsidR="00A811CD" w:rsidRPr="00205997">
        <w:t>).</w:t>
      </w:r>
      <w:r w:rsidR="00896535" w:rsidRPr="00896535">
        <w:t xml:space="preserve"> </w:t>
      </w:r>
      <w:r w:rsidR="00896535">
        <w:t xml:space="preserve">As a microcontroller, an ESP8266 has been used for developing. </w:t>
      </w:r>
    </w:p>
    <w:p w14:paraId="02747EED" w14:textId="77777777" w:rsidR="002962B6" w:rsidRPr="00F2250C" w:rsidRDefault="002962B6" w:rsidP="002962B6"/>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0"/>
        <w:gridCol w:w="2087"/>
      </w:tblGrid>
      <w:tr w:rsidR="002962B6" w:rsidRPr="00F2250C" w14:paraId="44CA79F1" w14:textId="77777777" w:rsidTr="008D7B1F">
        <w:tc>
          <w:tcPr>
            <w:tcW w:w="2323" w:type="dxa"/>
          </w:tcPr>
          <w:p w14:paraId="4A360AD6" w14:textId="77777777" w:rsidR="002962B6" w:rsidRPr="00F2250C" w:rsidRDefault="002962B6" w:rsidP="008D7B1F">
            <w:r w:rsidRPr="00F2250C">
              <w:rPr>
                <w:noProof/>
                <w:lang w:val="de-DE" w:eastAsia="zh-CN"/>
              </w:rPr>
              <w:drawing>
                <wp:inline distT="0" distB="0" distL="0" distR="0" wp14:anchorId="06F45D76" wp14:editId="67B21AC8">
                  <wp:extent cx="1494790" cy="1054729"/>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5040" t="14063" r="24360" b="38323"/>
                          <a:stretch/>
                        </pic:blipFill>
                        <pic:spPr bwMode="auto">
                          <a:xfrm>
                            <a:off x="0" y="0"/>
                            <a:ext cx="1495859" cy="10554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164A8B30" w14:textId="77777777" w:rsidR="002962B6" w:rsidRPr="00F2250C" w:rsidRDefault="002962B6" w:rsidP="008D7B1F">
            <w:pPr>
              <w:keepNext/>
            </w:pPr>
            <w:r w:rsidRPr="00F2250C">
              <w:rPr>
                <w:noProof/>
                <w:lang w:val="de-DE" w:eastAsia="zh-CN"/>
              </w:rPr>
              <w:drawing>
                <wp:inline distT="0" distB="0" distL="0" distR="0" wp14:anchorId="36BA5D39" wp14:editId="26972322">
                  <wp:extent cx="1126766" cy="10759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244"/>
                          <a:stretch/>
                        </pic:blipFill>
                        <pic:spPr bwMode="auto">
                          <a:xfrm>
                            <a:off x="0" y="0"/>
                            <a:ext cx="1145653" cy="109397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6B4F3A9" w14:textId="74B001E1" w:rsidR="002962B6" w:rsidRPr="00032497" w:rsidRDefault="002962B6" w:rsidP="002962B6">
      <w:pPr>
        <w:pStyle w:val="Beschriftung"/>
        <w:rPr>
          <w:b w:val="0"/>
          <w:bCs w:val="0"/>
          <w:i/>
          <w:iCs/>
        </w:rPr>
      </w:pPr>
      <w:bookmarkStart w:id="7" w:name="_Ref31472036"/>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4</w:t>
      </w:r>
      <w:r w:rsidR="008C1F7D" w:rsidRPr="00032497">
        <w:rPr>
          <w:b w:val="0"/>
          <w:bCs w:val="0"/>
          <w:i/>
          <w:iCs/>
        </w:rPr>
        <w:fldChar w:fldCharType="end"/>
      </w:r>
      <w:bookmarkEnd w:id="7"/>
      <w:r w:rsidRPr="00032497">
        <w:rPr>
          <w:b w:val="0"/>
          <w:bCs w:val="0"/>
          <w:i/>
          <w:iCs/>
        </w:rPr>
        <w:t xml:space="preserve"> shows the</w:t>
      </w:r>
      <w:r w:rsidR="00032497">
        <w:rPr>
          <w:b w:val="0"/>
          <w:bCs w:val="0"/>
          <w:i/>
          <w:iCs/>
        </w:rPr>
        <w:t xml:space="preserve"> first</w:t>
      </w:r>
      <w:r w:rsidRPr="00032497">
        <w:rPr>
          <w:b w:val="0"/>
          <w:bCs w:val="0"/>
          <w:i/>
          <w:iCs/>
        </w:rPr>
        <w:t xml:space="preserve"> soldering </w:t>
      </w:r>
      <w:r w:rsidR="00FA78DD" w:rsidRPr="00032497">
        <w:rPr>
          <w:b w:val="0"/>
          <w:bCs w:val="0"/>
          <w:i/>
          <w:iCs/>
        </w:rPr>
        <w:t>of a NodeMCU 1.0 with a</w:t>
      </w:r>
      <w:r w:rsidR="00633204" w:rsidRPr="00032497">
        <w:rPr>
          <w:b w:val="0"/>
          <w:bCs w:val="0"/>
          <w:i/>
          <w:iCs/>
        </w:rPr>
        <w:t>n</w:t>
      </w:r>
      <w:r w:rsidR="00FA78DD" w:rsidRPr="00032497">
        <w:rPr>
          <w:b w:val="0"/>
          <w:bCs w:val="0"/>
          <w:i/>
          <w:iCs/>
        </w:rPr>
        <w:t xml:space="preserve"> RFID reader, a</w:t>
      </w:r>
      <w:r w:rsidR="00633204" w:rsidRPr="00032497">
        <w:rPr>
          <w:b w:val="0"/>
          <w:bCs w:val="0"/>
          <w:i/>
          <w:iCs/>
        </w:rPr>
        <w:t>n</w:t>
      </w:r>
      <w:r w:rsidR="00FA78DD" w:rsidRPr="00032497">
        <w:rPr>
          <w:b w:val="0"/>
          <w:bCs w:val="0"/>
          <w:i/>
          <w:iCs/>
        </w:rPr>
        <w:t xml:space="preserve"> LSM303DLHC, a VL53L1X sensor</w:t>
      </w:r>
      <w:r w:rsidR="00633204" w:rsidRPr="00032497">
        <w:rPr>
          <w:b w:val="0"/>
          <w:bCs w:val="0"/>
          <w:i/>
          <w:iCs/>
        </w:rPr>
        <w:t>,</w:t>
      </w:r>
      <w:r w:rsidR="00FA78DD" w:rsidRPr="00032497">
        <w:rPr>
          <w:b w:val="0"/>
          <w:bCs w:val="0"/>
          <w:i/>
          <w:iCs/>
        </w:rPr>
        <w:t xml:space="preserve"> and a circuit board</w:t>
      </w:r>
      <w:r w:rsidRPr="00032497">
        <w:rPr>
          <w:b w:val="0"/>
          <w:bCs w:val="0"/>
          <w:i/>
          <w:iCs/>
        </w:rPr>
        <w:t>.</w:t>
      </w:r>
      <w:r w:rsidR="00032497">
        <w:rPr>
          <w:b w:val="0"/>
          <w:bCs w:val="0"/>
          <w:i/>
          <w:iCs/>
        </w:rPr>
        <w:t xml:space="preserve"> </w:t>
      </w:r>
      <w:r w:rsidR="00A04661">
        <w:rPr>
          <w:b w:val="0"/>
          <w:bCs w:val="0"/>
          <w:i/>
          <w:iCs/>
        </w:rPr>
        <w:t xml:space="preserve">The image that </w:t>
      </w:r>
      <w:r w:rsidR="002616F1">
        <w:rPr>
          <w:b w:val="0"/>
          <w:bCs w:val="0"/>
          <w:i/>
          <w:iCs/>
        </w:rPr>
        <w:t>showes</w:t>
      </w:r>
      <w:r w:rsidR="00A04661">
        <w:rPr>
          <w:b w:val="0"/>
          <w:bCs w:val="0"/>
          <w:i/>
          <w:iCs/>
        </w:rPr>
        <w:t xml:space="preserve"> </w:t>
      </w:r>
      <w:r w:rsidR="002616F1">
        <w:rPr>
          <w:b w:val="0"/>
          <w:bCs w:val="0"/>
          <w:i/>
          <w:iCs/>
        </w:rPr>
        <w:t>the</w:t>
      </w:r>
      <w:r w:rsidR="00A04661">
        <w:rPr>
          <w:b w:val="0"/>
          <w:bCs w:val="0"/>
          <w:i/>
          <w:iCs/>
        </w:rPr>
        <w:t xml:space="preserve"> sketch of the wiring has been created with Fritzing</w:t>
      </w:r>
      <w:r w:rsidR="00A04661">
        <w:rPr>
          <w:b w:val="0"/>
          <w:bCs w:val="0"/>
          <w:i/>
          <w:iCs/>
        </w:rPr>
        <w:fldChar w:fldCharType="begin" w:fldLock="1"/>
      </w:r>
      <w:r w:rsidR="00E57B63">
        <w:rPr>
          <w:b w:val="0"/>
          <w:bCs w:val="0"/>
          <w:i/>
          <w:iCs/>
        </w:rPr>
        <w:instrText>ADDIN CSL_CITATION {"citationItems":[{"id":"ITEM-1","itemData":{"URL":"http://fritzing.org/home/","accessed":{"date-parts":[["2019","12","21"]]},"container-title":"Fritzing","id":"ITEM-1","issued":{"date-parts":[["0"]]},"title":"Fritzing","type":"webpage"},"uris":["http://www.mendeley.com/documents/?uuid=8beac7c2-7540-4123-8e9c-1a5a5b093d76"]}],"mendeley":{"formattedCitation":"[15]","plainTextFormattedCitation":"[15]","previouslyFormattedCitation":"[15]"},"properties":{"noteIndex":0},"schema":"https://github.com/citation-style-language/schema/raw/master/csl-citation.json"}</w:instrText>
      </w:r>
      <w:r w:rsidR="00A04661">
        <w:rPr>
          <w:b w:val="0"/>
          <w:bCs w:val="0"/>
          <w:i/>
          <w:iCs/>
        </w:rPr>
        <w:fldChar w:fldCharType="separate"/>
      </w:r>
      <w:r w:rsidR="00A76BFE" w:rsidRPr="00A76BFE">
        <w:rPr>
          <w:b w:val="0"/>
          <w:bCs w:val="0"/>
          <w:iCs/>
          <w:noProof/>
        </w:rPr>
        <w:t>[15]</w:t>
      </w:r>
      <w:r w:rsidR="00A04661">
        <w:rPr>
          <w:b w:val="0"/>
          <w:bCs w:val="0"/>
          <w:i/>
          <w:iCs/>
        </w:rPr>
        <w:fldChar w:fldCharType="end"/>
      </w:r>
      <w:r w:rsidR="00A04661">
        <w:rPr>
          <w:b w:val="0"/>
          <w:bCs w:val="0"/>
          <w:i/>
          <w:iCs/>
        </w:rPr>
        <w:t>.</w:t>
      </w:r>
    </w:p>
    <w:p w14:paraId="1F044915" w14:textId="77777777" w:rsidR="002962B6" w:rsidRDefault="002962B6" w:rsidP="00D563BC"/>
    <w:p w14:paraId="79975773" w14:textId="516D9C41" w:rsidR="00D563BC" w:rsidRPr="00F2250C" w:rsidRDefault="00896535" w:rsidP="00B46BA3">
      <w:r>
        <w:t xml:space="preserve">Because of </w:t>
      </w:r>
      <w:r w:rsidR="00352356">
        <w:t>some problems with receiving UDP packages by the sound generating software</w:t>
      </w:r>
      <w:r>
        <w:t xml:space="preserve">, </w:t>
      </w:r>
      <w:r w:rsidR="00352356">
        <w:t xml:space="preserve">two </w:t>
      </w:r>
      <w:r w:rsidR="00352356" w:rsidRPr="00F2250C">
        <w:t>microcontroller</w:t>
      </w:r>
      <w:r w:rsidR="00002ED7">
        <w:t>s</w:t>
      </w:r>
      <w:r w:rsidR="00352356" w:rsidRPr="00F2250C">
        <w:t xml:space="preserve"> </w:t>
      </w:r>
      <w:r w:rsidR="00002ED7">
        <w:t xml:space="preserve">have </w:t>
      </w:r>
      <w:r w:rsidR="00352356">
        <w:t>been used. On</w:t>
      </w:r>
      <w:r w:rsidR="00002ED7">
        <w:t>e</w:t>
      </w:r>
      <w:r w:rsidR="00352356">
        <w:t xml:space="preserve"> that is a server and just </w:t>
      </w:r>
      <w:r w:rsidR="007E1677">
        <w:t>waits for motion data</w:t>
      </w:r>
      <w:r w:rsidR="002B7B81">
        <w:t xml:space="preserve"> </w:t>
      </w:r>
      <w:r w:rsidR="007E1677">
        <w:t>and the other one sends the data. Therefore, another</w:t>
      </w:r>
      <w:r w:rsidR="00C224D7" w:rsidRPr="00F2250C">
        <w:t xml:space="preserve"> ESP8266 </w:t>
      </w:r>
      <w:r w:rsidR="007E1677">
        <w:t>is used. This one was directly linked</w:t>
      </w:r>
      <w:r w:rsidR="00552ED4" w:rsidRPr="00F2250C">
        <w:t xml:space="preserve"> to a computer. </w:t>
      </w:r>
      <w:r w:rsidR="00D563BC" w:rsidRPr="00F2250C">
        <w:t xml:space="preserve">The server, that is linked to the abstract instrument shares </w:t>
      </w:r>
      <w:r w:rsidR="00552ED4" w:rsidRPr="00F2250C">
        <w:t>its</w:t>
      </w:r>
      <w:r w:rsidR="00D563BC" w:rsidRPr="00F2250C">
        <w:t xml:space="preserve"> data with a client</w:t>
      </w:r>
      <w:r w:rsidR="00ED0B54">
        <w:t>. The client i</w:t>
      </w:r>
      <w:r w:rsidR="00D563BC" w:rsidRPr="00F2250C">
        <w:t xml:space="preserve">s linked to a computer, so </w:t>
      </w:r>
      <w:r w:rsidR="007E1677">
        <w:t xml:space="preserve">the music generation software can </w:t>
      </w:r>
      <w:r w:rsidR="00D563BC" w:rsidRPr="00F2250C">
        <w:t xml:space="preserve">receive </w:t>
      </w:r>
      <w:r w:rsidR="00ED0B54">
        <w:t>s</w:t>
      </w:r>
      <w:r w:rsidR="00D563BC" w:rsidRPr="00F2250C">
        <w:t xml:space="preserve">erial output. The whole code logic can be found in </w:t>
      </w:r>
      <w:r w:rsidR="00D563BC" w:rsidRPr="00F2250C">
        <w:fldChar w:fldCharType="begin"/>
      </w:r>
      <w:r w:rsidR="00D563BC" w:rsidRPr="00F2250C">
        <w:instrText xml:space="preserve"> REF _Ref31977443 \h  \* MERGEFORMAT </w:instrText>
      </w:r>
      <w:r w:rsidR="00D563BC" w:rsidRPr="00F2250C">
        <w:fldChar w:fldCharType="separate"/>
      </w:r>
      <w:r w:rsidR="00E85326" w:rsidRPr="00E85326">
        <w:t xml:space="preserve">Figure </w:t>
      </w:r>
      <w:r w:rsidR="00E85326" w:rsidRPr="00E85326">
        <w:rPr>
          <w:noProof/>
        </w:rPr>
        <w:t>5</w:t>
      </w:r>
      <w:r w:rsidR="00D563BC" w:rsidRPr="00F2250C">
        <w:fldChar w:fldCharType="end"/>
      </w:r>
      <w:r w:rsidR="00D563BC" w:rsidRPr="00F2250C">
        <w:t>.</w:t>
      </w:r>
      <w:r w:rsidR="00512D3E" w:rsidRPr="00F2250C">
        <w:t xml:space="preserve"> </w:t>
      </w:r>
    </w:p>
    <w:p w14:paraId="3E02E032" w14:textId="6FACBCBE" w:rsidR="00D563BC" w:rsidRPr="00F2250C" w:rsidRDefault="00F41B18" w:rsidP="00D563BC">
      <w:pPr>
        <w:keepNext/>
      </w:pPr>
      <w:r>
        <w:rPr>
          <w:noProof/>
          <w:lang w:val="de-DE" w:eastAsia="zh-CN"/>
        </w:rPr>
        <w:lastRenderedPageBreak/>
        <w:pict w14:anchorId="6F4BB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pt;height:154.8pt">
            <v:imagedata r:id="rId15" o:title="Leeres Diagramm"/>
          </v:shape>
        </w:pict>
      </w:r>
    </w:p>
    <w:p w14:paraId="1E4AAEEB" w14:textId="58DF2A8C" w:rsidR="00D563BC" w:rsidRPr="00032497" w:rsidRDefault="00D563BC" w:rsidP="00032497">
      <w:pPr>
        <w:pStyle w:val="Beschriftung"/>
        <w:rPr>
          <w:b w:val="0"/>
          <w:bCs w:val="0"/>
          <w:i/>
          <w:iCs/>
        </w:rPr>
      </w:pPr>
      <w:bookmarkStart w:id="8" w:name="_Ref31977443"/>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5</w:t>
      </w:r>
      <w:r w:rsidR="008C1F7D" w:rsidRPr="00032497">
        <w:rPr>
          <w:b w:val="0"/>
          <w:bCs w:val="0"/>
          <w:i/>
          <w:iCs/>
        </w:rPr>
        <w:fldChar w:fldCharType="end"/>
      </w:r>
      <w:bookmarkEnd w:id="8"/>
      <w:r w:rsidRPr="00032497">
        <w:rPr>
          <w:b w:val="0"/>
          <w:bCs w:val="0"/>
          <w:i/>
          <w:iCs/>
        </w:rPr>
        <w:t xml:space="preserve"> shows the interaction between programs.</w:t>
      </w:r>
      <w:r w:rsidR="00BB0575" w:rsidRPr="00032497">
        <w:rPr>
          <w:b w:val="0"/>
          <w:bCs w:val="0"/>
          <w:i/>
          <w:iCs/>
        </w:rPr>
        <w:t xml:space="preserve"> The server gathers the acceleration, orientation</w:t>
      </w:r>
      <w:r w:rsidR="002263C2">
        <w:rPr>
          <w:b w:val="0"/>
          <w:bCs w:val="0"/>
          <w:i/>
          <w:iCs/>
        </w:rPr>
        <w:t>.</w:t>
      </w:r>
      <w:r w:rsidR="00BB0575" w:rsidRPr="00032497">
        <w:rPr>
          <w:b w:val="0"/>
          <w:bCs w:val="0"/>
          <w:i/>
          <w:iCs/>
        </w:rPr>
        <w:t xml:space="preserve"> and distance values. Furthermore, it </w:t>
      </w:r>
      <w:r w:rsidR="00182F31" w:rsidRPr="00032497">
        <w:rPr>
          <w:b w:val="0"/>
          <w:bCs w:val="0"/>
          <w:i/>
          <w:iCs/>
        </w:rPr>
        <w:t xml:space="preserve">creates a wireless network. </w:t>
      </w:r>
      <w:r w:rsidR="00BB0575" w:rsidRPr="00032497">
        <w:rPr>
          <w:b w:val="0"/>
          <w:bCs w:val="0"/>
          <w:i/>
          <w:iCs/>
        </w:rPr>
        <w:t>If the Cl</w:t>
      </w:r>
      <w:r w:rsidR="00182F31" w:rsidRPr="00032497">
        <w:rPr>
          <w:b w:val="0"/>
          <w:bCs w:val="0"/>
          <w:i/>
          <w:iCs/>
        </w:rPr>
        <w:t>ient is connected to the network, it calls for the interaction data and processes them, so Pure Data can use the data to generate music.</w:t>
      </w:r>
      <w:r w:rsidR="002263C2">
        <w:rPr>
          <w:b w:val="0"/>
          <w:bCs w:val="0"/>
          <w:i/>
          <w:iCs/>
        </w:rPr>
        <w:t xml:space="preserve"> This figure and further code logic images ha</w:t>
      </w:r>
      <w:r w:rsidR="00FB7D6D">
        <w:rPr>
          <w:b w:val="0"/>
          <w:bCs w:val="0"/>
          <w:i/>
          <w:iCs/>
        </w:rPr>
        <w:t>ve</w:t>
      </w:r>
      <w:r w:rsidR="002263C2">
        <w:rPr>
          <w:b w:val="0"/>
          <w:bCs w:val="0"/>
          <w:i/>
          <w:iCs/>
        </w:rPr>
        <w:t xml:space="preserve"> been created with L</w:t>
      </w:r>
      <w:r w:rsidR="002263C2" w:rsidRPr="002263C2">
        <w:rPr>
          <w:b w:val="0"/>
          <w:bCs w:val="0"/>
          <w:i/>
          <w:iCs/>
        </w:rPr>
        <w:t>ucidchart</w:t>
      </w:r>
      <w:r w:rsidR="002263C2">
        <w:rPr>
          <w:b w:val="0"/>
          <w:bCs w:val="0"/>
          <w:i/>
          <w:iCs/>
        </w:rPr>
        <w:t>.</w:t>
      </w:r>
      <w:r w:rsidR="002B7B81">
        <w:rPr>
          <w:b w:val="0"/>
          <w:bCs w:val="0"/>
          <w:i/>
          <w:iCs/>
        </w:rPr>
        <w:fldChar w:fldCharType="begin" w:fldLock="1"/>
      </w:r>
      <w:r w:rsidR="002B7B81">
        <w:rPr>
          <w:b w:val="0"/>
          <w:bCs w:val="0"/>
          <w:i/>
          <w:iCs/>
        </w:rPr>
        <w:instrText>ADDIN CSL_CITATION {"citationItems":[{"id":"ITEM-1","itemData":{"URL":"https://www.lucidchart.com/pages/de","accessed":{"date-parts":[["2019","7","22"]]},"container-title":"© 2019 Lucid Software Inc.","id":"ITEM-1","issued":{"date-parts":[["2019"]]},"title":"Professionelle Diagramme","type":"webpage"},"uris":["http://www.mendeley.com/documents/?uuid=e88de170-4c8a-4a7d-aa8a-996e5a491274"]}],"mendeley":{"formattedCitation":"[16]","plainTextFormattedCitation":"[16]"},"properties":{"noteIndex":0},"schema":"https://github.com/citation-style-language/schema/raw/master/csl-citation.json"}</w:instrText>
      </w:r>
      <w:r w:rsidR="002B7B81">
        <w:rPr>
          <w:b w:val="0"/>
          <w:bCs w:val="0"/>
          <w:i/>
          <w:iCs/>
        </w:rPr>
        <w:fldChar w:fldCharType="separate"/>
      </w:r>
      <w:r w:rsidR="002B7B81" w:rsidRPr="002B7B81">
        <w:rPr>
          <w:b w:val="0"/>
          <w:bCs w:val="0"/>
          <w:iCs/>
          <w:noProof/>
        </w:rPr>
        <w:t>[16]</w:t>
      </w:r>
      <w:r w:rsidR="002B7B81">
        <w:rPr>
          <w:b w:val="0"/>
          <w:bCs w:val="0"/>
          <w:i/>
          <w:iCs/>
        </w:rPr>
        <w:fldChar w:fldCharType="end"/>
      </w:r>
      <w:r w:rsidR="002B7B81" w:rsidRPr="00032497">
        <w:rPr>
          <w:b w:val="0"/>
          <w:bCs w:val="0"/>
          <w:i/>
          <w:iCs/>
        </w:rPr>
        <w:t xml:space="preserve"> </w:t>
      </w:r>
    </w:p>
    <w:p w14:paraId="0A96786B" w14:textId="77777777" w:rsidR="007E1677" w:rsidRDefault="007E1677" w:rsidP="00FE1B38"/>
    <w:p w14:paraId="38391C28" w14:textId="5327C21D" w:rsidR="00FE1B38" w:rsidRPr="00F2250C" w:rsidRDefault="00D563BC" w:rsidP="00FE1B38">
      <w:r w:rsidRPr="00F2250C">
        <w:t>The communication between the client</w:t>
      </w:r>
      <w:r w:rsidR="007E1677">
        <w:t xml:space="preserve">, </w:t>
      </w:r>
      <w:r w:rsidRPr="00F2250C">
        <w:t>the server</w:t>
      </w:r>
      <w:r w:rsidR="007E1677">
        <w:t xml:space="preserve">, </w:t>
      </w:r>
      <w:r w:rsidR="00552ED4" w:rsidRPr="00F2250C">
        <w:t xml:space="preserve">and the code processing </w:t>
      </w:r>
      <w:r w:rsidR="007E1677">
        <w:t>took</w:t>
      </w:r>
      <w:r w:rsidRPr="00F2250C">
        <w:t xml:space="preserve"> around </w:t>
      </w:r>
      <w:r w:rsidR="00FE1B38" w:rsidRPr="00F2250C">
        <w:t>five</w:t>
      </w:r>
      <w:r w:rsidRPr="00F2250C">
        <w:t xml:space="preserve"> seconds</w:t>
      </w:r>
      <w:r w:rsidR="00C35444">
        <w:t>.</w:t>
      </w:r>
      <w:r w:rsidRPr="00F2250C">
        <w:t xml:space="preserve"> </w:t>
      </w:r>
      <w:r w:rsidR="00896535">
        <w:t xml:space="preserve">Also, an </w:t>
      </w:r>
      <w:r w:rsidR="007127CC">
        <w:t>anther microcontroller (the ESP32)</w:t>
      </w:r>
      <w:r w:rsidR="00896535">
        <w:t xml:space="preserve"> could not fi</w:t>
      </w:r>
      <w:r w:rsidR="007E1677">
        <w:t>x</w:t>
      </w:r>
      <w:r w:rsidR="00896535">
        <w:t xml:space="preserve"> the problem.</w:t>
      </w:r>
      <w:r w:rsidRPr="00F2250C">
        <w:t xml:space="preserve"> </w:t>
      </w:r>
      <w:r w:rsidR="007E1677">
        <w:t>W</w:t>
      </w:r>
      <w:r w:rsidR="00FE1B38" w:rsidRPr="00F2250C">
        <w:t xml:space="preserve">ithout </w:t>
      </w:r>
      <w:r w:rsidR="00E27876" w:rsidRPr="00F2250C">
        <w:t>the RFID reader, the client can read the server messages faster</w:t>
      </w:r>
      <w:r w:rsidR="007E1677">
        <w:t>; h</w:t>
      </w:r>
      <w:r w:rsidR="00FE1B38" w:rsidRPr="00F2250C">
        <w:t xml:space="preserve">owever, the delay was </w:t>
      </w:r>
      <w:r w:rsidR="007E1677">
        <w:t xml:space="preserve">still </w:t>
      </w:r>
      <w:r w:rsidR="00FE1B38" w:rsidRPr="00F2250C">
        <w:t>around two seconds long</w:t>
      </w:r>
      <w:r w:rsidR="00C35444">
        <w:t>.</w:t>
      </w:r>
    </w:p>
    <w:p w14:paraId="2C3B28AD" w14:textId="4FD05CF8" w:rsidR="0091170E" w:rsidRDefault="00896535" w:rsidP="00B20CC5">
      <w:r>
        <w:t>With a delay of two or five seconds, the</w:t>
      </w:r>
      <w:r w:rsidR="000A77BF" w:rsidRPr="00F2250C">
        <w:t xml:space="preserve"> </w:t>
      </w:r>
      <w:r>
        <w:t xml:space="preserve">wireless </w:t>
      </w:r>
      <w:r w:rsidR="0021717C" w:rsidRPr="00F2250C">
        <w:t xml:space="preserve">network </w:t>
      </w:r>
      <w:r w:rsidR="000A77BF" w:rsidRPr="00F2250C">
        <w:t>is no option. That</w:t>
      </w:r>
      <w:r>
        <w:t xml:space="preserve"> is</w:t>
      </w:r>
      <w:r w:rsidR="000A77BF" w:rsidRPr="00F2250C">
        <w:t xml:space="preserve"> why </w:t>
      </w:r>
      <w:r w:rsidR="0021717C" w:rsidRPr="00F2250C">
        <w:t>a serial connection</w:t>
      </w:r>
      <w:r w:rsidR="000A77BF" w:rsidRPr="00F2250C">
        <w:t xml:space="preserve"> was used instead. Only one microcontroller </w:t>
      </w:r>
      <w:r w:rsidR="007127CC">
        <w:t>has been used</w:t>
      </w:r>
      <w:r w:rsidR="007E1677">
        <w:t xml:space="preserve"> at the end</w:t>
      </w:r>
      <w:r w:rsidR="000A77BF" w:rsidRPr="00F2250C">
        <w:t xml:space="preserve"> </w:t>
      </w:r>
      <w:r w:rsidR="007E1677">
        <w:t>of</w:t>
      </w:r>
      <w:r w:rsidR="000A77BF" w:rsidRPr="00F2250C">
        <w:t xml:space="preserve"> the project. This one receives distance</w:t>
      </w:r>
      <w:r w:rsidR="00C35444">
        <w:t xml:space="preserve">, </w:t>
      </w:r>
      <w:r w:rsidR="000A77BF" w:rsidRPr="00F2250C">
        <w:t>orientation</w:t>
      </w:r>
      <w:r w:rsidR="00990352">
        <w:t xml:space="preserve">, </w:t>
      </w:r>
      <w:r w:rsidR="000A77BF" w:rsidRPr="00F2250C">
        <w:t>and acceleration data.</w:t>
      </w:r>
      <w:r w:rsidR="007E1677">
        <w:t xml:space="preserve"> T</w:t>
      </w:r>
      <w:r w:rsidR="000A77BF" w:rsidRPr="00F2250C">
        <w:t>he RFID reader</w:t>
      </w:r>
      <w:r w:rsidR="00C35444">
        <w:t xml:space="preserve"> has been</w:t>
      </w:r>
      <w:r w:rsidR="000A77BF" w:rsidRPr="00F2250C">
        <w:t xml:space="preserve"> linked to </w:t>
      </w:r>
      <w:r w:rsidR="007E1677">
        <w:t xml:space="preserve">the </w:t>
      </w:r>
      <w:r w:rsidR="000A77BF" w:rsidRPr="00F2250C">
        <w:t xml:space="preserve">microcontroller again, so it can detect RFID and NFC tags. </w:t>
      </w:r>
      <w:r w:rsidR="007127CC">
        <w:t>Furthermore</w:t>
      </w:r>
      <w:r w:rsidR="000A77BF" w:rsidRPr="00F2250C">
        <w:t xml:space="preserve">, the RFID tag </w:t>
      </w:r>
      <w:r w:rsidR="00EE4156">
        <w:t xml:space="preserve">is </w:t>
      </w:r>
      <w:r w:rsidR="000A77BF" w:rsidRPr="00F2250C">
        <w:t>only read if a button</w:t>
      </w:r>
      <w:r w:rsidR="00C35444" w:rsidRPr="00255B0C">
        <w:rPr>
          <w:vertAlign w:val="superscript"/>
        </w:rPr>
        <w:fldChar w:fldCharType="begin" w:fldLock="1"/>
      </w:r>
      <w:r w:rsidR="002B7B81">
        <w:rPr>
          <w:vertAlign w:val="superscript"/>
        </w:rPr>
        <w:instrText>ADDIN CSL_CITATION {"citationItems":[{"id":"ITEM-1","itemData":{"ISBN":"978-2-89586-317-5","author":[{"dropping-particle":"","family":"Schäffer","given":"Florian","non-dropping-particle":"","parse-names":false,"suffix":""}],"edition":"1.Auflage","id":"ITEM-1","issued":{"date-parts":[["2016"]]},"publisher":"Elektor-Verlag GmbH","title":"Sensoren am Arduino","type":"book"},"uris":["http://www.mendeley.com/documents/?uuid=cac039f6-4263-446e-b30b-bad84292755b"]}],"mendeley":{"formattedCitation":"[17]","plainTextFormattedCitation":"[17]","previouslyFormattedCitation":"[18]"},"properties":{"noteIndex":0},"schema":"https://github.com/citation-style-language/schema/raw/master/csl-citation.json"}</w:instrText>
      </w:r>
      <w:r w:rsidR="00C35444" w:rsidRPr="00255B0C">
        <w:rPr>
          <w:vertAlign w:val="superscript"/>
        </w:rPr>
        <w:fldChar w:fldCharType="separate"/>
      </w:r>
      <w:r w:rsidR="002B7B81" w:rsidRPr="002B7B81">
        <w:rPr>
          <w:noProof/>
        </w:rPr>
        <w:t>[17]</w:t>
      </w:r>
      <w:r w:rsidR="00C35444" w:rsidRPr="00255B0C">
        <w:rPr>
          <w:vertAlign w:val="superscript"/>
        </w:rPr>
        <w:fldChar w:fldCharType="end"/>
      </w:r>
      <w:r w:rsidR="000A77BF" w:rsidRPr="00F2250C">
        <w:t xml:space="preserve"> is pressed</w:t>
      </w:r>
      <w:r w:rsidR="00FE1B38" w:rsidRPr="00F2250C">
        <w:t xml:space="preserve">. Only if the </w:t>
      </w:r>
      <w:r w:rsidR="009D360B" w:rsidRPr="00F2250C">
        <w:t>Button has been pushed once, the RFID reader reads the tag on the object.</w:t>
      </w:r>
      <w:r w:rsidR="0091170E" w:rsidRPr="00F2250C">
        <w:t xml:space="preserve"> </w:t>
      </w:r>
      <w:r w:rsidR="007127CC">
        <w:t>Besides</w:t>
      </w:r>
      <w:r w:rsidR="00B20CC5" w:rsidRPr="00F2250C">
        <w:t xml:space="preserve">, a USB </w:t>
      </w:r>
      <w:r w:rsidR="007E1677">
        <w:t>module</w:t>
      </w:r>
      <w:r w:rsidR="00B20CC5" w:rsidRPr="00F2250C">
        <w:t xml:space="preserve"> has been wired to the ESP8266. Therefore, </w:t>
      </w:r>
      <w:r w:rsidR="002D42E9" w:rsidRPr="00F2250C">
        <w:t>a</w:t>
      </w:r>
      <w:r w:rsidR="00B20CC5" w:rsidRPr="00F2250C">
        <w:t xml:space="preserve"> USB TTL Serial cable</w:t>
      </w:r>
      <w:r w:rsidR="007127CC" w:rsidRPr="00255B0C">
        <w:rPr>
          <w:vertAlign w:val="superscript"/>
        </w:rPr>
        <w:fldChar w:fldCharType="begin" w:fldLock="1"/>
      </w:r>
      <w:r w:rsidR="002B7B81">
        <w:rPr>
          <w:vertAlign w:val="superscript"/>
        </w:rPr>
        <w:instrText>ADDIN CSL_CITATION {"citationItems":[{"id":"ITEM-1","itemData":{"URL":"https://components101.com/cables/ftdi-cable-usb-to-rs232-converter","accessed":{"date-parts":[["2020","2","22"]]},"container-title":"Components 101","id":"ITEM-1","issued":{"date-parts":[["2018"]]},"title":"FTDI Cable – USB to RS232 Converter","type":"webpage"},"uris":["http://www.mendeley.com/documents/?uuid=272fd938-bd6e-459c-bb93-bb1743732417"]}],"mendeley":{"formattedCitation":"[18]","plainTextFormattedCitation":"[18]","previouslyFormattedCitation":"[19]"},"properties":{"noteIndex":0},"schema":"https://github.com/citation-style-language/schema/raw/master/csl-citation.json"}</w:instrText>
      </w:r>
      <w:r w:rsidR="007127CC" w:rsidRPr="00255B0C">
        <w:rPr>
          <w:vertAlign w:val="superscript"/>
        </w:rPr>
        <w:fldChar w:fldCharType="separate"/>
      </w:r>
      <w:r w:rsidR="002B7B81" w:rsidRPr="002B7B81">
        <w:rPr>
          <w:noProof/>
        </w:rPr>
        <w:t>[18]</w:t>
      </w:r>
      <w:r w:rsidR="007127CC" w:rsidRPr="00255B0C">
        <w:rPr>
          <w:vertAlign w:val="superscript"/>
        </w:rPr>
        <w:fldChar w:fldCharType="end"/>
      </w:r>
      <w:r w:rsidR="00B20CC5" w:rsidRPr="00F2250C">
        <w:t xml:space="preserve"> has been used.</w:t>
      </w:r>
      <w:r w:rsidR="002D42E9" w:rsidRPr="00F2250C">
        <w:t xml:space="preserve"> </w:t>
      </w:r>
      <w:r w:rsidR="00182F31">
        <w:t>For uploading code</w:t>
      </w:r>
      <w:r w:rsidR="0091170E" w:rsidRPr="00F2250C">
        <w:t xml:space="preserve"> and receiv</w:t>
      </w:r>
      <w:r w:rsidR="00182F31">
        <w:t>ing</w:t>
      </w:r>
      <w:r w:rsidR="0091170E" w:rsidRPr="00F2250C">
        <w:t xml:space="preserve"> serial information over this TTL Serial Cable</w:t>
      </w:r>
      <w:r w:rsidR="00236B87">
        <w:t>, another USB driver has be</w:t>
      </w:r>
      <w:r w:rsidR="007127CC">
        <w:t>en</w:t>
      </w:r>
      <w:r w:rsidR="00236B87">
        <w:t xml:space="preserve"> installed</w:t>
      </w:r>
      <w:r w:rsidR="00236B87" w:rsidRPr="00255B0C">
        <w:rPr>
          <w:vertAlign w:val="superscript"/>
        </w:rPr>
        <w:fldChar w:fldCharType="begin" w:fldLock="1"/>
      </w:r>
      <w:r w:rsidR="002B7B81">
        <w:rPr>
          <w:vertAlign w:val="superscript"/>
        </w:rPr>
        <w:instrText>ADDIN CSL_CITATION {"citationItems":[{"id":"ITEM-1","itemData":{"URL":"https://www.delock.com/produkte/G_83117/merkmale.html","accessed":{"date-parts":[["2020","3","12"]]},"container-title":"Delock","id":"ITEM-1","issued":{"date-parts":[["2020"]]},"title":"Delock USB 2.0 to Serial TTL Converter with 6 open wires 1.8 m (3.3 V)","type":"webpage"},"uris":["http://www.mendeley.com/documents/?uuid=b1a35f0e-4f20-4f5d-8315-440fef056b39"]}],"mendeley":{"formattedCitation":"[19]","plainTextFormattedCitation":"[19]","previouslyFormattedCitation":"[20]"},"properties":{"noteIndex":0},"schema":"https://github.com/citation-style-language/schema/raw/master/csl-citation.json"}</w:instrText>
      </w:r>
      <w:r w:rsidR="00236B87" w:rsidRPr="00255B0C">
        <w:rPr>
          <w:vertAlign w:val="superscript"/>
        </w:rPr>
        <w:fldChar w:fldCharType="separate"/>
      </w:r>
      <w:r w:rsidR="002B7B81" w:rsidRPr="002B7B81">
        <w:rPr>
          <w:noProof/>
        </w:rPr>
        <w:t>[19]</w:t>
      </w:r>
      <w:r w:rsidR="00236B87" w:rsidRPr="00255B0C">
        <w:rPr>
          <w:vertAlign w:val="superscript"/>
        </w:rPr>
        <w:fldChar w:fldCharType="end"/>
      </w:r>
      <w:r w:rsidR="00236B87">
        <w:t xml:space="preserve">. </w:t>
      </w:r>
      <w:r w:rsidR="00E22BDA">
        <w:t>After wiring and adding everything in the sensor module</w:t>
      </w:r>
      <w:r w:rsidR="002B7B81">
        <w:t xml:space="preserve"> </w:t>
      </w:r>
      <w:r w:rsidR="002B7B81" w:rsidRPr="00F2250C">
        <w:t xml:space="preserve">(see </w:t>
      </w:r>
      <w:r w:rsidR="002B7B81" w:rsidRPr="00C35444">
        <w:fldChar w:fldCharType="begin"/>
      </w:r>
      <w:r w:rsidR="002B7B81" w:rsidRPr="00C35444">
        <w:instrText xml:space="preserve"> REF _Ref32995691 \h  \* MERGEFORMAT </w:instrText>
      </w:r>
      <w:r w:rsidR="002B7B81" w:rsidRPr="00C35444">
        <w:fldChar w:fldCharType="separate"/>
      </w:r>
      <w:r w:rsidR="00E85326" w:rsidRPr="00E85326">
        <w:t xml:space="preserve">Figure </w:t>
      </w:r>
      <w:r w:rsidR="00E85326" w:rsidRPr="00E85326">
        <w:rPr>
          <w:noProof/>
        </w:rPr>
        <w:t>6</w:t>
      </w:r>
      <w:r w:rsidR="002B7B81" w:rsidRPr="00C35444">
        <w:fldChar w:fldCharType="end"/>
      </w:r>
      <w:r w:rsidR="002B7B81" w:rsidRPr="00C35444">
        <w:t>)</w:t>
      </w:r>
      <w:r w:rsidR="00E22BDA">
        <w:t xml:space="preserve">, it has been noticed that NFC tags cannot be recognized by the RFID reader anymore. The distance between the reader and the NFC tag is too large. </w:t>
      </w:r>
      <w:r w:rsidR="00A02545">
        <w:t>That is</w:t>
      </w:r>
      <w:r w:rsidR="00E22BDA">
        <w:t xml:space="preserve"> why RFID card</w:t>
      </w:r>
      <w:r w:rsidR="005F501A">
        <w:t>s</w:t>
      </w:r>
      <w:r w:rsidR="00E22BDA">
        <w:t xml:space="preserve"> </w:t>
      </w:r>
      <w:r w:rsidR="002263C2">
        <w:t>must</w:t>
      </w:r>
      <w:r w:rsidR="00E22BDA">
        <w:t xml:space="preserve"> be used to identify </w:t>
      </w:r>
      <w:r w:rsidR="005F501A">
        <w:t xml:space="preserve">the </w:t>
      </w:r>
      <w:r w:rsidR="00E22BDA">
        <w:t>abstract instrument</w:t>
      </w:r>
      <w:r w:rsidR="005F501A">
        <w:t>s</w:t>
      </w:r>
      <w:r w:rsidR="00E22BDA">
        <w:t xml:space="preserve"> instead.   </w:t>
      </w:r>
    </w:p>
    <w:p w14:paraId="5F738564" w14:textId="77777777" w:rsidR="00E81A72" w:rsidRPr="00F2250C" w:rsidRDefault="00E81A72" w:rsidP="00B20CC5"/>
    <w:p w14:paraId="7892E7FF" w14:textId="7116AAAA" w:rsidR="0091170E" w:rsidRPr="00F2250C" w:rsidRDefault="0091170E" w:rsidP="00B20CC5">
      <w:r w:rsidRPr="00F2250C">
        <w:rPr>
          <w:noProof/>
          <w:lang w:val="de-DE" w:eastAsia="zh-CN"/>
        </w:rPr>
        <w:drawing>
          <wp:inline distT="0" distB="0" distL="0" distR="0" wp14:anchorId="0178200B" wp14:editId="5662E250">
            <wp:extent cx="2957195" cy="2633133"/>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189"/>
                    <a:stretch/>
                  </pic:blipFill>
                  <pic:spPr bwMode="auto">
                    <a:xfrm>
                      <a:off x="0" y="0"/>
                      <a:ext cx="2957195" cy="2633133"/>
                    </a:xfrm>
                    <a:prstGeom prst="rect">
                      <a:avLst/>
                    </a:prstGeom>
                    <a:noFill/>
                    <a:ln>
                      <a:noFill/>
                    </a:ln>
                    <a:extLst>
                      <a:ext uri="{53640926-AAD7-44D8-BBD7-CCE9431645EC}">
                        <a14:shadowObscured xmlns:a14="http://schemas.microsoft.com/office/drawing/2010/main"/>
                      </a:ext>
                    </a:extLst>
                  </pic:spPr>
                </pic:pic>
              </a:graphicData>
            </a:graphic>
          </wp:inline>
        </w:drawing>
      </w:r>
    </w:p>
    <w:p w14:paraId="64BFAC53" w14:textId="77777777" w:rsidR="0091170E" w:rsidRPr="00F2250C" w:rsidRDefault="0091170E" w:rsidP="0091170E">
      <w:pPr>
        <w:keepNext/>
      </w:pPr>
    </w:p>
    <w:p w14:paraId="2842DC2C" w14:textId="5F5AFFFF" w:rsidR="0091170E" w:rsidRPr="00032497" w:rsidRDefault="0091170E" w:rsidP="0091170E">
      <w:pPr>
        <w:pStyle w:val="Beschriftung"/>
        <w:rPr>
          <w:b w:val="0"/>
          <w:bCs w:val="0"/>
          <w:i/>
          <w:iCs/>
        </w:rPr>
      </w:pPr>
      <w:bookmarkStart w:id="9" w:name="_Ref32995691"/>
      <w:bookmarkStart w:id="10" w:name="_Ref33445300"/>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6</w:t>
      </w:r>
      <w:r w:rsidR="008C1F7D" w:rsidRPr="00032497">
        <w:rPr>
          <w:b w:val="0"/>
          <w:bCs w:val="0"/>
          <w:i/>
          <w:iCs/>
        </w:rPr>
        <w:fldChar w:fldCharType="end"/>
      </w:r>
      <w:bookmarkEnd w:id="9"/>
      <w:r w:rsidRPr="00032497">
        <w:rPr>
          <w:b w:val="0"/>
          <w:bCs w:val="0"/>
          <w:i/>
          <w:iCs/>
        </w:rPr>
        <w:t xml:space="preserve"> shows the final wiring</w:t>
      </w:r>
      <w:r w:rsidR="003A6BBD" w:rsidRPr="00032497">
        <w:rPr>
          <w:b w:val="0"/>
          <w:bCs w:val="0"/>
          <w:i/>
          <w:iCs/>
        </w:rPr>
        <w:t xml:space="preserve"> of the NodeMCU 1.0 with TTL USB, RFID reader, LSM303DLHC</w:t>
      </w:r>
      <w:r w:rsidR="002B7B81">
        <w:rPr>
          <w:b w:val="0"/>
          <w:bCs w:val="0"/>
          <w:i/>
          <w:iCs/>
        </w:rPr>
        <w:t xml:space="preserve"> (acceleration and orientation sensor)</w:t>
      </w:r>
      <w:r w:rsidR="003A6BBD" w:rsidRPr="00032497">
        <w:rPr>
          <w:b w:val="0"/>
          <w:bCs w:val="0"/>
          <w:i/>
          <w:iCs/>
        </w:rPr>
        <w:t>, VL53L1X</w:t>
      </w:r>
      <w:r w:rsidR="002B7B81">
        <w:rPr>
          <w:b w:val="0"/>
          <w:bCs w:val="0"/>
          <w:i/>
          <w:iCs/>
        </w:rPr>
        <w:t xml:space="preserve"> (distance sensor)</w:t>
      </w:r>
      <w:r w:rsidR="003A6BBD" w:rsidRPr="00032497">
        <w:rPr>
          <w:b w:val="0"/>
          <w:bCs w:val="0"/>
          <w:i/>
          <w:iCs/>
        </w:rPr>
        <w:t>, a button</w:t>
      </w:r>
      <w:r w:rsidR="006030E5" w:rsidRPr="00032497">
        <w:rPr>
          <w:b w:val="0"/>
          <w:bCs w:val="0"/>
          <w:i/>
          <w:iCs/>
        </w:rPr>
        <w:t xml:space="preserve">, </w:t>
      </w:r>
      <w:r w:rsidR="003A6BBD" w:rsidRPr="00032497">
        <w:rPr>
          <w:b w:val="0"/>
          <w:bCs w:val="0"/>
          <w:i/>
          <w:iCs/>
        </w:rPr>
        <w:t>and a circuit board.</w:t>
      </w:r>
      <w:bookmarkEnd w:id="10"/>
      <w:r w:rsidR="002263C2">
        <w:rPr>
          <w:b w:val="0"/>
          <w:bCs w:val="0"/>
          <w:i/>
          <w:iCs/>
        </w:rPr>
        <w:t xml:space="preserve"> This image has been created with Fritzing</w:t>
      </w:r>
      <w:r w:rsidR="002263C2">
        <w:rPr>
          <w:b w:val="0"/>
          <w:bCs w:val="0"/>
          <w:i/>
          <w:iCs/>
        </w:rPr>
        <w:fldChar w:fldCharType="begin" w:fldLock="1"/>
      </w:r>
      <w:r w:rsidR="00E57B63">
        <w:rPr>
          <w:b w:val="0"/>
          <w:bCs w:val="0"/>
          <w:i/>
          <w:iCs/>
        </w:rPr>
        <w:instrText>ADDIN CSL_CITATION {"citationItems":[{"id":"ITEM-1","itemData":{"URL":"http://fritzing.org/home/","accessed":{"date-parts":[["2019","12","21"]]},"container-title":"Fritzing","id":"ITEM-1","issued":{"date-parts":[["0"]]},"title":"Fritzing","type":"webpage"},"uris":["http://www.mendeley.com/documents/?uuid=8beac7c2-7540-4123-8e9c-1a5a5b093d76"]}],"mendeley":{"formattedCitation":"[15]","plainTextFormattedCitation":"[15]","previouslyFormattedCitation":"[15]"},"properties":{"noteIndex":0},"schema":"https://github.com/citation-style-language/schema/raw/master/csl-citation.json"}</w:instrText>
      </w:r>
      <w:r w:rsidR="002263C2">
        <w:rPr>
          <w:b w:val="0"/>
          <w:bCs w:val="0"/>
          <w:i/>
          <w:iCs/>
        </w:rPr>
        <w:fldChar w:fldCharType="separate"/>
      </w:r>
      <w:r w:rsidR="00A76BFE" w:rsidRPr="00A76BFE">
        <w:rPr>
          <w:b w:val="0"/>
          <w:bCs w:val="0"/>
          <w:iCs/>
          <w:noProof/>
        </w:rPr>
        <w:t>[15]</w:t>
      </w:r>
      <w:r w:rsidR="002263C2">
        <w:rPr>
          <w:b w:val="0"/>
          <w:bCs w:val="0"/>
          <w:i/>
          <w:iCs/>
        </w:rPr>
        <w:fldChar w:fldCharType="end"/>
      </w:r>
      <w:r w:rsidR="002263C2">
        <w:rPr>
          <w:b w:val="0"/>
          <w:bCs w:val="0"/>
          <w:i/>
          <w:iCs/>
        </w:rPr>
        <w:t>.</w:t>
      </w:r>
      <w:r w:rsidR="002263C2" w:rsidRPr="00032497">
        <w:rPr>
          <w:b w:val="0"/>
          <w:bCs w:val="0"/>
          <w:i/>
          <w:iCs/>
        </w:rPr>
        <w:t xml:space="preserve"> </w:t>
      </w:r>
    </w:p>
    <w:p w14:paraId="2B6E0408" w14:textId="7F5E33B5" w:rsidR="00486F86" w:rsidRDefault="00486F86" w:rsidP="00486F86"/>
    <w:p w14:paraId="5BF29EF0" w14:textId="20FBF899" w:rsidR="00486F86" w:rsidRDefault="007E1677" w:rsidP="00E22BDA">
      <w:r>
        <w:t xml:space="preserve">The final code logic can be found in </w:t>
      </w:r>
      <w:r w:rsidR="00002ED7" w:rsidRPr="00CB6E85">
        <w:fldChar w:fldCharType="begin"/>
      </w:r>
      <w:r w:rsidR="00002ED7" w:rsidRPr="00CB6E85">
        <w:instrText xml:space="preserve"> REF _Ref33445575 \h  \* MERGEFORMAT </w:instrText>
      </w:r>
      <w:r w:rsidR="00002ED7" w:rsidRPr="00CB6E85">
        <w:fldChar w:fldCharType="separate"/>
      </w:r>
      <w:r w:rsidR="00E85326" w:rsidRPr="00E85326">
        <w:t xml:space="preserve">Figure </w:t>
      </w:r>
      <w:r w:rsidR="00E85326" w:rsidRPr="00E85326">
        <w:rPr>
          <w:noProof/>
        </w:rPr>
        <w:t>7</w:t>
      </w:r>
      <w:r w:rsidR="00002ED7" w:rsidRPr="00CB6E85">
        <w:fldChar w:fldCharType="end"/>
      </w:r>
      <w:r w:rsidR="00DE3AD4" w:rsidRPr="00205997">
        <w:fldChar w:fldCharType="begin"/>
      </w:r>
      <w:r w:rsidR="00DE3AD4" w:rsidRPr="00205997">
        <w:instrText xml:space="preserve"> REF _Ref32995691 \h  \* MERGEFORMAT </w:instrText>
      </w:r>
      <w:r w:rsidR="00DE3AD4" w:rsidRPr="00205997">
        <w:fldChar w:fldCharType="separate"/>
      </w:r>
      <w:r w:rsidR="00E85326" w:rsidRPr="00032497">
        <w:rPr>
          <w:b/>
          <w:bCs/>
          <w:i/>
          <w:iCs/>
        </w:rPr>
        <w:t xml:space="preserve">Figure </w:t>
      </w:r>
      <w:r w:rsidR="00E85326">
        <w:rPr>
          <w:b/>
          <w:bCs/>
          <w:i/>
          <w:iCs/>
          <w:noProof/>
        </w:rPr>
        <w:t>6</w:t>
      </w:r>
      <w:r w:rsidR="00DE3AD4" w:rsidRPr="00205997">
        <w:fldChar w:fldCharType="end"/>
      </w:r>
      <w:r w:rsidR="00486F86" w:rsidRPr="00205997">
        <w:t xml:space="preserve">. </w:t>
      </w:r>
      <w:r w:rsidR="00DE3AD4">
        <w:t>If the button is pressed the</w:t>
      </w:r>
      <w:r w:rsidR="00486F86">
        <w:t xml:space="preserve"> RFID reader </w:t>
      </w:r>
      <w:r w:rsidR="00DE3AD4">
        <w:t xml:space="preserve">is called and tries to read </w:t>
      </w:r>
      <w:r w:rsidR="00E22BDA">
        <w:t>tag ID. If a tag has been found it sends specific m</w:t>
      </w:r>
      <w:r w:rsidR="00E22BDA" w:rsidRPr="00CB6E85">
        <w:t xml:space="preserve">usic data according to the tag ID to </w:t>
      </w:r>
      <w:r w:rsidR="00002ED7">
        <w:t>the music generation software.</w:t>
      </w:r>
    </w:p>
    <w:p w14:paraId="4B20D64A" w14:textId="45C9C0EE" w:rsidR="00CB6E85" w:rsidRDefault="00CB6E85" w:rsidP="00E22BDA"/>
    <w:p w14:paraId="0AC1CE8F" w14:textId="233F68DD" w:rsidR="00CB6E85" w:rsidRDefault="008032ED" w:rsidP="00CB6E85">
      <w:pPr>
        <w:keepNext/>
        <w:jc w:val="center"/>
      </w:pPr>
      <w:r w:rsidRPr="008032ED">
        <w:rPr>
          <w:noProof/>
        </w:rPr>
        <w:drawing>
          <wp:inline distT="0" distB="0" distL="0" distR="0" wp14:anchorId="52A6B542" wp14:editId="3EB1233E">
            <wp:extent cx="1932167" cy="2635414"/>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1940158" cy="2646314"/>
                    </a:xfrm>
                    <a:prstGeom prst="rect">
                      <a:avLst/>
                    </a:prstGeom>
                  </pic:spPr>
                </pic:pic>
              </a:graphicData>
            </a:graphic>
          </wp:inline>
        </w:drawing>
      </w:r>
    </w:p>
    <w:p w14:paraId="294CA019" w14:textId="01D3B6DC" w:rsidR="00CB6E85" w:rsidRPr="00032497" w:rsidRDefault="00CB6E85" w:rsidP="00CB6E85">
      <w:pPr>
        <w:pStyle w:val="Beschriftung"/>
        <w:rPr>
          <w:b w:val="0"/>
          <w:bCs w:val="0"/>
          <w:i/>
          <w:iCs/>
        </w:rPr>
      </w:pPr>
      <w:bookmarkStart w:id="11" w:name="_Ref33445575"/>
      <w:r w:rsidRPr="00032497">
        <w:rPr>
          <w:b w:val="0"/>
          <w:bCs w:val="0"/>
          <w:i/>
          <w:iCs/>
        </w:rPr>
        <w:t xml:space="preserve">Figure </w:t>
      </w:r>
      <w:r w:rsidR="008C1F7D" w:rsidRPr="00032497">
        <w:rPr>
          <w:b w:val="0"/>
          <w:bCs w:val="0"/>
          <w:i/>
          <w:iCs/>
        </w:rPr>
        <w:fldChar w:fldCharType="begin"/>
      </w:r>
      <w:r w:rsidR="008C1F7D" w:rsidRPr="00032497">
        <w:rPr>
          <w:b w:val="0"/>
          <w:bCs w:val="0"/>
          <w:i/>
          <w:iCs/>
        </w:rPr>
        <w:instrText xml:space="preserve"> SEQ Figure \* ARABIC </w:instrText>
      </w:r>
      <w:r w:rsidR="008C1F7D" w:rsidRPr="00032497">
        <w:rPr>
          <w:b w:val="0"/>
          <w:bCs w:val="0"/>
          <w:i/>
          <w:iCs/>
        </w:rPr>
        <w:fldChar w:fldCharType="separate"/>
      </w:r>
      <w:r w:rsidR="00E85326">
        <w:rPr>
          <w:b w:val="0"/>
          <w:bCs w:val="0"/>
          <w:i/>
          <w:iCs/>
          <w:noProof/>
        </w:rPr>
        <w:t>7</w:t>
      </w:r>
      <w:r w:rsidR="008C1F7D" w:rsidRPr="00032497">
        <w:rPr>
          <w:b w:val="0"/>
          <w:bCs w:val="0"/>
          <w:i/>
          <w:iCs/>
        </w:rPr>
        <w:fldChar w:fldCharType="end"/>
      </w:r>
      <w:bookmarkEnd w:id="11"/>
      <w:r w:rsidRPr="00032497">
        <w:rPr>
          <w:b w:val="0"/>
          <w:bCs w:val="0"/>
          <w:i/>
          <w:iCs/>
        </w:rPr>
        <w:t xml:space="preserve"> shows the code processing. One microcontroller is linked to all sensors and chips. If the button is pressed, the RFID reader reads the tag ID. According to the ID, the different interaction values are sent.</w:t>
      </w:r>
    </w:p>
    <w:p w14:paraId="2671491F" w14:textId="77777777" w:rsidR="00CB6E85" w:rsidRPr="00CB6E85" w:rsidRDefault="00CB6E85" w:rsidP="00CB6E85"/>
    <w:p w14:paraId="68E3362B" w14:textId="4B9E702B" w:rsidR="00CE0B22" w:rsidRDefault="002263C2" w:rsidP="009848F7">
      <w:pPr>
        <w:jc w:val="left"/>
      </w:pPr>
      <w:r>
        <w:t xml:space="preserve">Supporting images, UMLs, and the code for programming the prototype can be found </w:t>
      </w:r>
      <w:r w:rsidR="00F257F0" w:rsidRPr="00F2250C">
        <w:t>on Github</w:t>
      </w:r>
      <w:r w:rsidR="009848F7">
        <w:t>.</w:t>
      </w:r>
      <w:r w:rsidR="009848F7" w:rsidRPr="00255B0C">
        <w:rPr>
          <w:vertAlign w:val="superscript"/>
        </w:rPr>
        <w:fldChar w:fldCharType="begin" w:fldLock="1"/>
      </w:r>
      <w:r w:rsidR="002B7B81">
        <w:rPr>
          <w:vertAlign w:val="superscript"/>
        </w:rPr>
        <w:instrText>ADDIN CSL_CITATION {"citationItems":[{"id":"ITEM-1","itemData":{"URL":"https://github.com/ChrisHeiden/Doc_Tangible_Interaction","accessed":{"date-parts":[["2020","3","23"]]},"author":[{"dropping-particle":"","family":"Heiden","given":"Christopher","non-dropping-particle":"","parse-names":false,"suffix":""}],"container-title":"GitHub","id":"ITEM-1","issued":{"date-parts":[["2020"]]},"title":"Final Documentation","type":"webpage"},"uris":["http://www.mendeley.com/documents/?uuid=398441d6-f9e9-4d19-89c2-5f5914a2f9fb"]}],"mendeley":{"formattedCitation":"[20]","plainTextFormattedCitation":"[20]","previouslyFormattedCitation":"[21]"},"properties":{"noteIndex":0},"schema":"https://github.com/citation-style-language/schema/raw/master/csl-citation.json"}</w:instrText>
      </w:r>
      <w:r w:rsidR="009848F7" w:rsidRPr="00255B0C">
        <w:rPr>
          <w:vertAlign w:val="superscript"/>
        </w:rPr>
        <w:fldChar w:fldCharType="separate"/>
      </w:r>
      <w:r w:rsidR="002B7B81" w:rsidRPr="002B7B81">
        <w:rPr>
          <w:noProof/>
        </w:rPr>
        <w:t>[20]</w:t>
      </w:r>
      <w:r w:rsidR="009848F7" w:rsidRPr="00255B0C">
        <w:rPr>
          <w:vertAlign w:val="superscript"/>
        </w:rPr>
        <w:fldChar w:fldCharType="end"/>
      </w:r>
      <w:r w:rsidR="009848F7">
        <w:rPr>
          <w:vertAlign w:val="superscript"/>
        </w:rPr>
        <w:t xml:space="preserve"> </w:t>
      </w:r>
      <w:r w:rsidR="005F501A">
        <w:rPr>
          <w:rStyle w:val="Hyperlink"/>
          <w:color w:val="auto"/>
          <w:u w:val="none"/>
        </w:rPr>
        <w:lastRenderedPageBreak/>
        <w:t>The changes can that have been made over time can be found on Github as well</w:t>
      </w:r>
      <w:r w:rsidR="009848F7">
        <w:rPr>
          <w:rStyle w:val="Hyperlink"/>
          <w:color w:val="auto"/>
          <w:u w:val="none"/>
        </w:rPr>
        <w:t>.</w:t>
      </w:r>
      <w:r w:rsidR="009848F7" w:rsidRPr="00255B0C">
        <w:rPr>
          <w:rStyle w:val="Hyperlink"/>
          <w:color w:val="auto"/>
          <w:u w:val="none"/>
          <w:vertAlign w:val="superscript"/>
        </w:rPr>
        <w:fldChar w:fldCharType="begin" w:fldLock="1"/>
      </w:r>
      <w:r w:rsidR="002B7B81">
        <w:rPr>
          <w:rStyle w:val="Hyperlink"/>
          <w:color w:val="auto"/>
          <w:u w:val="none"/>
          <w:vertAlign w:val="superscript"/>
        </w:rPr>
        <w:instrText>ADDIN CSL_CITATION {"citationItems":[{"id":"ITEM-1","itemData":{"URL":"https://github.com/ChrisHeiden/Tangible_Interfaces_Project","accessed":{"date-parts":[["2020","2","23"]]},"author":[{"dropping-particle":"","family":"Heiden","given":"Christopher","non-dropping-particle":"","parse-names":false,"suffix":""}],"container-title":"GitHub","id":"ITEM-1","issued":{"date-parts":[["2020"]]},"title":"Projectflow","type":"webpage"},"uris":["http://www.mendeley.com/documents/?uuid=4edef576-db01-4c90-9c4f-1f92609cdf77"]}],"mendeley":{"formattedCitation":"[21]","plainTextFormattedCitation":"[21]","previouslyFormattedCitation":"[22]"},"properties":{"noteIndex":0},"schema":"https://github.com/citation-style-language/schema/raw/master/csl-citation.json"}</w:instrText>
      </w:r>
      <w:r w:rsidR="009848F7" w:rsidRPr="00255B0C">
        <w:rPr>
          <w:rStyle w:val="Hyperlink"/>
          <w:color w:val="auto"/>
          <w:u w:val="none"/>
          <w:vertAlign w:val="superscript"/>
        </w:rPr>
        <w:fldChar w:fldCharType="separate"/>
      </w:r>
      <w:r w:rsidR="002B7B81" w:rsidRPr="002B7B81">
        <w:rPr>
          <w:rStyle w:val="Hyperlink"/>
          <w:noProof/>
          <w:color w:val="auto"/>
          <w:u w:val="none"/>
        </w:rPr>
        <w:t>[21]</w:t>
      </w:r>
      <w:r w:rsidR="009848F7" w:rsidRPr="00255B0C">
        <w:rPr>
          <w:rStyle w:val="Hyperlink"/>
          <w:color w:val="auto"/>
          <w:u w:val="none"/>
          <w:vertAlign w:val="superscript"/>
        </w:rPr>
        <w:fldChar w:fldCharType="end"/>
      </w:r>
    </w:p>
    <w:p w14:paraId="4C28FCE9" w14:textId="77777777" w:rsidR="009848F7" w:rsidRPr="00F2250C" w:rsidRDefault="009848F7" w:rsidP="009848F7">
      <w:pPr>
        <w:jc w:val="left"/>
      </w:pPr>
    </w:p>
    <w:p w14:paraId="6FA1ED6E" w14:textId="77777777" w:rsidR="00CE0B22" w:rsidRPr="00F2250C" w:rsidRDefault="00CE0B22" w:rsidP="00CE0B22">
      <w:pPr>
        <w:pStyle w:val="berschrift1"/>
        <w:rPr>
          <w:rFonts w:cs="Arial"/>
        </w:rPr>
      </w:pPr>
      <w:r w:rsidRPr="00F2250C">
        <w:rPr>
          <w:rFonts w:cs="Arial"/>
        </w:rPr>
        <w:t xml:space="preserve">2 Sound generation </w:t>
      </w:r>
    </w:p>
    <w:p w14:paraId="321E7EB0" w14:textId="77777777" w:rsidR="00CE0B22" w:rsidRPr="00F2250C" w:rsidRDefault="00CE0B22" w:rsidP="00CE0B22"/>
    <w:p w14:paraId="25CC7586" w14:textId="3325C373" w:rsidR="00CE0B22" w:rsidRPr="00002ED7" w:rsidRDefault="00CE0B22" w:rsidP="00CE0B22">
      <w:pPr>
        <w:spacing w:after="0"/>
      </w:pPr>
      <w:r w:rsidRPr="00002ED7">
        <w:t>To understand sound waves and how sound can be created</w:t>
      </w:r>
      <w:r w:rsidR="009D42AE">
        <w:t xml:space="preserve"> with software</w:t>
      </w:r>
      <w:r w:rsidR="00BA5520" w:rsidRPr="00002ED7">
        <w:t xml:space="preserve">, </w:t>
      </w:r>
      <w:r w:rsidR="009512D2" w:rsidRPr="00002ED7">
        <w:t>an</w:t>
      </w:r>
      <w:r w:rsidRPr="00002ED7">
        <w:t xml:space="preserve"> introduction </w:t>
      </w:r>
      <w:r w:rsidR="009D42AE">
        <w:t>to generate</w:t>
      </w:r>
      <w:r w:rsidRPr="00002ED7">
        <w:t xml:space="preserve"> sound </w:t>
      </w:r>
      <w:r w:rsidR="009512D2" w:rsidRPr="00002ED7">
        <w:t>has been given</w:t>
      </w:r>
      <w:r w:rsidRPr="00002ED7">
        <w:t>. Therefore, the open-source platform Axoloti</w:t>
      </w:r>
      <w:r w:rsidRPr="00002ED7">
        <w:rPr>
          <w:vertAlign w:val="superscript"/>
        </w:rPr>
        <w:fldChar w:fldCharType="begin" w:fldLock="1"/>
      </w:r>
      <w:r w:rsidR="002B7B81">
        <w:rPr>
          <w:vertAlign w:val="superscript"/>
        </w:rPr>
        <w:instrText>ADDIN CSL_CITATION {"citationItems":[{"id":"ITEM-1","itemData":{"URL":"http://www.axoloti.com/","accessed":{"date-parts":[["2020","1","15"]]},"container-title":"Axoloti","id":"ITEM-1","issued":{"date-parts":[["2020"]]},"title":"Axoloti","type":"webpage"},"uris":["http://www.mendeley.com/documents/?uuid=0a9f8068-6461-4767-a2de-3743954cbf55"]}],"mendeley":{"formattedCitation":"[22]","plainTextFormattedCitation":"[22]","previouslyFormattedCitation":"[23]"},"properties":{"noteIndex":0},"schema":"https://github.com/citation-style-language/schema/raw/master/csl-citation.json"}</w:instrText>
      </w:r>
      <w:r w:rsidRPr="00002ED7">
        <w:rPr>
          <w:vertAlign w:val="superscript"/>
        </w:rPr>
        <w:fldChar w:fldCharType="separate"/>
      </w:r>
      <w:r w:rsidR="002B7B81" w:rsidRPr="002B7B81">
        <w:rPr>
          <w:noProof/>
        </w:rPr>
        <w:t>[22]</w:t>
      </w:r>
      <w:r w:rsidRPr="00002ED7">
        <w:rPr>
          <w:vertAlign w:val="superscript"/>
        </w:rPr>
        <w:fldChar w:fldCharType="end"/>
      </w:r>
      <w:r w:rsidRPr="00002ED7">
        <w:rPr>
          <w:vertAlign w:val="superscript"/>
        </w:rPr>
        <w:t xml:space="preserve"> </w:t>
      </w:r>
      <w:r w:rsidR="008D7B1F" w:rsidRPr="00002ED7">
        <w:t xml:space="preserve">has been used. In this session, </w:t>
      </w:r>
      <w:r w:rsidRPr="00002ED7">
        <w:t xml:space="preserve">filters, pitches, </w:t>
      </w:r>
      <w:r w:rsidR="009D42AE">
        <w:t>and</w:t>
      </w:r>
      <w:r w:rsidRPr="00002ED7">
        <w:t xml:space="preserve"> envelope mode, for example</w:t>
      </w:r>
      <w:r w:rsidR="008D7B1F" w:rsidRPr="00002ED7">
        <w:t xml:space="preserve">, has been discussed and explained </w:t>
      </w:r>
      <w:r w:rsidRPr="00002ED7">
        <w:t xml:space="preserve">(see </w:t>
      </w:r>
      <w:r w:rsidRPr="00002ED7">
        <w:fldChar w:fldCharType="begin"/>
      </w:r>
      <w:r w:rsidRPr="00002ED7">
        <w:instrText xml:space="preserve"> REF _Ref32991027 \h </w:instrText>
      </w:r>
      <w:r w:rsidR="00002ED7" w:rsidRPr="00002ED7">
        <w:instrText xml:space="preserve"> \* MERGEFORMAT </w:instrText>
      </w:r>
      <w:r w:rsidRPr="00002ED7">
        <w:fldChar w:fldCharType="separate"/>
      </w:r>
      <w:r w:rsidR="00E85326" w:rsidRPr="00E85326">
        <w:t xml:space="preserve">Figure </w:t>
      </w:r>
      <w:r w:rsidR="00E85326" w:rsidRPr="00E85326">
        <w:rPr>
          <w:noProof/>
        </w:rPr>
        <w:t>8</w:t>
      </w:r>
      <w:r w:rsidRPr="00002ED7">
        <w:fldChar w:fldCharType="end"/>
      </w:r>
      <w:r w:rsidRPr="00002ED7">
        <w:t>).</w:t>
      </w:r>
    </w:p>
    <w:p w14:paraId="2FC5627C" w14:textId="77777777" w:rsidR="00CE0B22" w:rsidRPr="00F2250C" w:rsidRDefault="00CE0B22" w:rsidP="00CE0B22">
      <w:pPr>
        <w:spacing w:after="0"/>
      </w:pPr>
    </w:p>
    <w:p w14:paraId="425FE97E" w14:textId="77777777" w:rsidR="00CE0B22" w:rsidRPr="00F2250C" w:rsidRDefault="00CE0B22" w:rsidP="00CE0B22">
      <w:pPr>
        <w:spacing w:after="0"/>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CE0B22" w:rsidRPr="00F2250C" w14:paraId="3A307B3A" w14:textId="77777777" w:rsidTr="00B20CC5">
        <w:tc>
          <w:tcPr>
            <w:tcW w:w="2323" w:type="dxa"/>
          </w:tcPr>
          <w:p w14:paraId="748D5452" w14:textId="77777777" w:rsidR="00CE0B22" w:rsidRPr="00F2250C" w:rsidRDefault="00CE0B22" w:rsidP="00B20CC5">
            <w:pPr>
              <w:keepNext/>
              <w:spacing w:after="0"/>
            </w:pPr>
            <w:r w:rsidRPr="00F2250C">
              <w:rPr>
                <w:noProof/>
                <w:lang w:val="de-DE" w:eastAsia="zh-CN"/>
              </w:rPr>
              <w:drawing>
                <wp:inline distT="0" distB="0" distL="0" distR="0" wp14:anchorId="5BC8F6DC" wp14:editId="47B32C04">
                  <wp:extent cx="1124973" cy="84379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27364" cy="845583"/>
                          </a:xfrm>
                          <a:prstGeom prst="rect">
                            <a:avLst/>
                          </a:prstGeom>
                          <a:noFill/>
                          <a:ln>
                            <a:noFill/>
                          </a:ln>
                        </pic:spPr>
                      </pic:pic>
                    </a:graphicData>
                  </a:graphic>
                </wp:inline>
              </w:drawing>
            </w:r>
          </w:p>
        </w:tc>
        <w:tc>
          <w:tcPr>
            <w:tcW w:w="2324" w:type="dxa"/>
          </w:tcPr>
          <w:p w14:paraId="6CE8CDEA" w14:textId="77777777" w:rsidR="00CE0B22" w:rsidRPr="00F2250C" w:rsidRDefault="00CE0B22" w:rsidP="00B20CC5">
            <w:pPr>
              <w:spacing w:after="0"/>
            </w:pPr>
            <w:r w:rsidRPr="00F2250C">
              <w:rPr>
                <w:noProof/>
                <w:lang w:val="de-DE" w:eastAsia="zh-CN"/>
              </w:rPr>
              <w:drawing>
                <wp:inline distT="0" distB="0" distL="0" distR="0" wp14:anchorId="3FAC63FA" wp14:editId="53845572">
                  <wp:extent cx="1150943" cy="86326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56151" cy="867175"/>
                          </a:xfrm>
                          <a:prstGeom prst="rect">
                            <a:avLst/>
                          </a:prstGeom>
                          <a:noFill/>
                          <a:ln>
                            <a:noFill/>
                          </a:ln>
                        </pic:spPr>
                      </pic:pic>
                    </a:graphicData>
                  </a:graphic>
                </wp:inline>
              </w:drawing>
            </w:r>
          </w:p>
        </w:tc>
      </w:tr>
      <w:tr w:rsidR="00CE0B22" w:rsidRPr="00F2250C" w14:paraId="61451502" w14:textId="77777777" w:rsidTr="00B20CC5">
        <w:tc>
          <w:tcPr>
            <w:tcW w:w="4647" w:type="dxa"/>
            <w:gridSpan w:val="2"/>
          </w:tcPr>
          <w:p w14:paraId="70F4253A" w14:textId="111DA6CE" w:rsidR="00CE0B22" w:rsidRPr="00032497" w:rsidRDefault="00CE0B22" w:rsidP="00B20CC5">
            <w:pPr>
              <w:spacing w:after="0"/>
              <w:rPr>
                <w:i/>
                <w:iCs/>
              </w:rPr>
            </w:pPr>
            <w:bookmarkStart w:id="12" w:name="_Ref32991027"/>
            <w:r w:rsidRPr="00032497">
              <w:rPr>
                <w:i/>
                <w:iCs/>
              </w:rPr>
              <w:t xml:space="preserve">Figure </w:t>
            </w:r>
            <w:r w:rsidR="008C1F7D" w:rsidRPr="00032497">
              <w:rPr>
                <w:i/>
                <w:iCs/>
              </w:rPr>
              <w:fldChar w:fldCharType="begin"/>
            </w:r>
            <w:r w:rsidR="008C1F7D" w:rsidRPr="00032497">
              <w:rPr>
                <w:i/>
                <w:iCs/>
              </w:rPr>
              <w:instrText xml:space="preserve"> SEQ Figure \* ARABIC </w:instrText>
            </w:r>
            <w:r w:rsidR="008C1F7D" w:rsidRPr="00032497">
              <w:rPr>
                <w:i/>
                <w:iCs/>
              </w:rPr>
              <w:fldChar w:fldCharType="separate"/>
            </w:r>
            <w:r w:rsidR="00E85326">
              <w:rPr>
                <w:i/>
                <w:iCs/>
                <w:noProof/>
              </w:rPr>
              <w:t>8</w:t>
            </w:r>
            <w:r w:rsidR="008C1F7D" w:rsidRPr="00032497">
              <w:rPr>
                <w:i/>
                <w:iCs/>
              </w:rPr>
              <w:fldChar w:fldCharType="end"/>
            </w:r>
            <w:bookmarkEnd w:id="12"/>
            <w:r w:rsidRPr="00032497">
              <w:rPr>
                <w:i/>
                <w:iCs/>
              </w:rPr>
              <w:t xml:space="preserve"> shows the </w:t>
            </w:r>
            <w:r w:rsidR="00AF2BB5" w:rsidRPr="00032497">
              <w:rPr>
                <w:i/>
                <w:iCs/>
              </w:rPr>
              <w:t>music generation session</w:t>
            </w:r>
            <w:r w:rsidRPr="00032497">
              <w:rPr>
                <w:i/>
                <w:iCs/>
              </w:rPr>
              <w:t>.</w:t>
            </w:r>
            <w:r w:rsidR="00AF2BB5" w:rsidRPr="00032497">
              <w:rPr>
                <w:i/>
                <w:iCs/>
              </w:rPr>
              <w:t xml:space="preserve"> It included the Axoloti and how to program sound generation</w:t>
            </w:r>
            <w:r w:rsidR="00A007C5" w:rsidRPr="00032497">
              <w:rPr>
                <w:i/>
                <w:iCs/>
              </w:rPr>
              <w:t xml:space="preserve"> with the Axoloti hardware</w:t>
            </w:r>
            <w:r w:rsidR="00AF2BB5" w:rsidRPr="00032497">
              <w:rPr>
                <w:i/>
                <w:iCs/>
              </w:rPr>
              <w:t>.</w:t>
            </w:r>
          </w:p>
        </w:tc>
      </w:tr>
    </w:tbl>
    <w:p w14:paraId="427D2F71" w14:textId="77777777" w:rsidR="008F16D3" w:rsidRPr="00F2250C" w:rsidRDefault="008F16D3" w:rsidP="00CE0B22">
      <w:pPr>
        <w:spacing w:after="0"/>
      </w:pPr>
    </w:p>
    <w:p w14:paraId="70FAACED" w14:textId="0F4F06F5" w:rsidR="00CE0B22" w:rsidRPr="00F2250C" w:rsidRDefault="00CE0B22" w:rsidP="00CE0B22">
      <w:pPr>
        <w:spacing w:after="0"/>
      </w:pPr>
    </w:p>
    <w:p w14:paraId="53A4E1A3" w14:textId="5F0DBE16" w:rsidR="008A3EDA" w:rsidRPr="00F2250C" w:rsidRDefault="002263C2" w:rsidP="008A3EDA">
      <w:pPr>
        <w:spacing w:after="0"/>
      </w:pPr>
      <w:r>
        <w:t xml:space="preserve">In the project, </w:t>
      </w:r>
      <w:r w:rsidR="00FB7D6D">
        <w:t xml:space="preserve">the </w:t>
      </w:r>
      <w:r w:rsidR="00A02545">
        <w:t>sound generation</w:t>
      </w:r>
      <w:r>
        <w:t xml:space="preserve"> has been programmed with </w:t>
      </w:r>
      <w:r w:rsidR="008A3EDA" w:rsidRPr="00F2250C">
        <w:t>Pure Data</w:t>
      </w:r>
      <w:r w:rsidR="008A3EDA" w:rsidRPr="00B05DC1">
        <w:rPr>
          <w:vertAlign w:val="superscript"/>
        </w:rPr>
        <w:fldChar w:fldCharType="begin" w:fldLock="1"/>
      </w:r>
      <w:r w:rsidR="002B7B81">
        <w:rPr>
          <w:vertAlign w:val="superscript"/>
        </w:rPr>
        <w:instrText>ADDIN CSL_CITATION {"citationItems":[{"id":"ITEM-1","itemData":{"URL":"https://puredata.info/","accessed":{"date-parts":[["2020","1","4"]]},"container-title":"Institute of Electronic Music and Acoustics","id":"ITEM-1","issued":{"date-parts":[["2020"]]},"title":"Welcome To The Pure Data Site!","type":"webpage"},"uris":["http://www.mendeley.com/documents/?uuid=d6165203-5bce-4483-b43a-d0a8cc0d4fa9"]}],"mendeley":{"formattedCitation":"[23]","plainTextFormattedCitation":"[23]","previouslyFormattedCitation":"[24]"},"properties":{"noteIndex":0},"schema":"https://github.com/citation-style-language/schema/raw/master/csl-citation.json"}</w:instrText>
      </w:r>
      <w:r w:rsidR="008A3EDA" w:rsidRPr="00B05DC1">
        <w:rPr>
          <w:vertAlign w:val="superscript"/>
        </w:rPr>
        <w:fldChar w:fldCharType="separate"/>
      </w:r>
      <w:r w:rsidR="002B7B81" w:rsidRPr="002B7B81">
        <w:rPr>
          <w:noProof/>
        </w:rPr>
        <w:t>[23]</w:t>
      </w:r>
      <w:r w:rsidR="008A3EDA" w:rsidRPr="00B05DC1">
        <w:rPr>
          <w:vertAlign w:val="superscript"/>
        </w:rPr>
        <w:fldChar w:fldCharType="end"/>
      </w:r>
      <w:r w:rsidR="008A3EDA" w:rsidRPr="00F2250C">
        <w:t xml:space="preserve">. A software solution has been prioritized </w:t>
      </w:r>
      <w:r w:rsidR="00A02545">
        <w:t>since</w:t>
      </w:r>
      <w:r w:rsidR="008A3EDA" w:rsidRPr="00F2250C">
        <w:t xml:space="preserve"> it felt more natural to </w:t>
      </w:r>
      <w:r w:rsidR="008A3EDA">
        <w:t>the group</w:t>
      </w:r>
      <w:r w:rsidR="008A3EDA" w:rsidRPr="00F2250C">
        <w:t xml:space="preserve"> using it</w:t>
      </w:r>
      <w:r w:rsidR="00DE3AD4">
        <w:t xml:space="preserve"> </w:t>
      </w:r>
      <w:r>
        <w:t>since</w:t>
      </w:r>
      <w:r w:rsidR="00DE3AD4">
        <w:t xml:space="preserve"> all group members </w:t>
      </w:r>
      <w:r>
        <w:t>have</w:t>
      </w:r>
      <w:r w:rsidR="008A3EDA">
        <w:t xml:space="preserve"> a background in programming. </w:t>
      </w:r>
      <w:r w:rsidR="008A3EDA" w:rsidRPr="00F2250C">
        <w:t xml:space="preserve">A hardware solution like the Axoloti was also discussed; however, this would add another hardware device users would need to buy. </w:t>
      </w:r>
      <w:r w:rsidR="00A02545">
        <w:t>I</w:t>
      </w:r>
      <w:r w:rsidR="00A02545" w:rsidRPr="00F2250C">
        <w:t>nstead</w:t>
      </w:r>
      <w:r w:rsidR="00A02545">
        <w:t xml:space="preserve">, </w:t>
      </w:r>
      <w:r w:rsidR="008A3EDA" w:rsidRPr="00F2250C">
        <w:t>Pure Data is for free and open source.</w:t>
      </w:r>
    </w:p>
    <w:p w14:paraId="739A110D" w14:textId="788D1163" w:rsidR="00BA5520" w:rsidRPr="00F2250C" w:rsidRDefault="00BA5520" w:rsidP="00BA5520">
      <w:pPr>
        <w:spacing w:after="0"/>
      </w:pPr>
    </w:p>
    <w:p w14:paraId="18D8B946" w14:textId="6D12461C" w:rsidR="00A02545" w:rsidRDefault="00591C1C" w:rsidP="00827C25">
      <w:pPr>
        <w:spacing w:after="0"/>
      </w:pPr>
      <w:r w:rsidRPr="00F2250C">
        <w:t>At</w:t>
      </w:r>
      <w:r w:rsidR="00BA5520" w:rsidRPr="00F2250C">
        <w:t xml:space="preserve"> the beginning of the project,</w:t>
      </w:r>
      <w:r w:rsidR="008D7B1F">
        <w:t xml:space="preserve"> a wireless network between a microcontroller and Pure Data needed to be programmed. Wireless was the prioritized communication method </w:t>
      </w:r>
      <w:r w:rsidR="002263C2">
        <w:t>since</w:t>
      </w:r>
      <w:r w:rsidR="008D7B1F">
        <w:t xml:space="preserve"> this would help to use the microcontroller with all necessary sensors freely. To develop such a network</w:t>
      </w:r>
      <w:r w:rsidR="002616F1">
        <w:t>,</w:t>
      </w:r>
      <w:r w:rsidR="008D7B1F">
        <w:t xml:space="preserve"> t</w:t>
      </w:r>
      <w:r w:rsidR="00BA5520" w:rsidRPr="00F2250C">
        <w:t>he</w:t>
      </w:r>
      <w:r w:rsidR="008D7B1F">
        <w:t xml:space="preserve"> patch</w:t>
      </w:r>
      <w:r w:rsidR="00BA5520" w:rsidRPr="00F2250C">
        <w:t xml:space="preserve"> MrPeac</w:t>
      </w:r>
      <w:r w:rsidR="00BA5520" w:rsidRPr="00236B87">
        <w:t>h</w:t>
      </w:r>
      <w:r w:rsidR="008D7B1F" w:rsidRPr="00255B0C">
        <w:rPr>
          <w:vertAlign w:val="superscript"/>
        </w:rPr>
        <w:fldChar w:fldCharType="begin" w:fldLock="1"/>
      </w:r>
      <w:r w:rsidR="002B7B81">
        <w:rPr>
          <w:vertAlign w:val="superscript"/>
        </w:rPr>
        <w:instrText>ADDIN CSL_CITATION {"citationItems":[{"id":"ITEM-1","itemData":{"URL":"https://download.puredata.info/mrpeach","accessed":{"date-parts":[["2020","2","19"]]},"container-title":"PureData","id":"ITEM-1","issued":{"date-parts":[["2020"]]},"title":"Mr.Peach","type":"webpage"},"uris":["http://www.mendeley.com/documents/?uuid=86823089-0720-4d05-a6da-5575225f9e21"]}],"mendeley":{"formattedCitation":"[24]","plainTextFormattedCitation":"[24]","previouslyFormattedCitation":"[25]"},"properties":{"noteIndex":0},"schema":"https://github.com/citation-style-language/schema/raw/master/csl-citation.json"}</w:instrText>
      </w:r>
      <w:r w:rsidR="008D7B1F" w:rsidRPr="00255B0C">
        <w:rPr>
          <w:vertAlign w:val="superscript"/>
        </w:rPr>
        <w:fldChar w:fldCharType="separate"/>
      </w:r>
      <w:r w:rsidR="002B7B81" w:rsidRPr="002B7B81">
        <w:rPr>
          <w:noProof/>
        </w:rPr>
        <w:t>[24]</w:t>
      </w:r>
      <w:r w:rsidR="008D7B1F" w:rsidRPr="00255B0C">
        <w:rPr>
          <w:vertAlign w:val="superscript"/>
        </w:rPr>
        <w:fldChar w:fldCharType="end"/>
      </w:r>
      <w:r w:rsidR="008D7B1F">
        <w:t xml:space="preserve"> ha</w:t>
      </w:r>
      <w:r w:rsidR="002263C2">
        <w:t>s been tried to</w:t>
      </w:r>
      <w:r w:rsidR="008D7B1F">
        <w:t xml:space="preserve"> add.</w:t>
      </w:r>
      <w:r w:rsidR="00827C25" w:rsidRPr="00F2250C">
        <w:t xml:space="preserve"> However, the group could not find out how the patch can be integrate</w:t>
      </w:r>
      <w:r w:rsidR="008D7B1F">
        <w:t>d</w:t>
      </w:r>
      <w:r w:rsidR="00827C25" w:rsidRPr="00F2250C">
        <w:t xml:space="preserve">. </w:t>
      </w:r>
    </w:p>
    <w:p w14:paraId="6F884F49" w14:textId="77777777" w:rsidR="00A02545" w:rsidRDefault="00A02545" w:rsidP="00827C25">
      <w:pPr>
        <w:spacing w:after="0"/>
      </w:pPr>
    </w:p>
    <w:p w14:paraId="7E720D30" w14:textId="33259C6E" w:rsidR="00552ED4" w:rsidRPr="00F2250C" w:rsidRDefault="00827C25" w:rsidP="00BA5520">
      <w:pPr>
        <w:spacing w:after="0"/>
      </w:pPr>
      <w:r w:rsidRPr="00F2250C">
        <w:t>Because of this problem, a wireless connection between Pure Data and a microcontroller like the ESP8266 could</w:t>
      </w:r>
      <w:r w:rsidR="00591C1C" w:rsidRPr="00F2250C">
        <w:t xml:space="preserve"> </w:t>
      </w:r>
      <w:r w:rsidRPr="00F2250C">
        <w:t>not be created, so a direct wireless connection was</w:t>
      </w:r>
      <w:r w:rsidR="00F3609E">
        <w:t xml:space="preserve"> </w:t>
      </w:r>
      <w:r w:rsidRPr="00F2250C">
        <w:t>n</w:t>
      </w:r>
      <w:r w:rsidR="00F3609E">
        <w:t>o</w:t>
      </w:r>
      <w:r w:rsidR="00E22BDA">
        <w:t>t possible.</w:t>
      </w:r>
      <w:r w:rsidR="00A02545">
        <w:t xml:space="preserve"> That is</w:t>
      </w:r>
      <w:r w:rsidRPr="00F2250C">
        <w:t xml:space="preserve"> why another microcontroller </w:t>
      </w:r>
      <w:r w:rsidR="00FB1647" w:rsidRPr="00F2250C">
        <w:t>has been added to this project</w:t>
      </w:r>
      <w:r w:rsidR="00DE3AD4">
        <w:t xml:space="preserve">. However, since the communication between the microcontrollers took at least two seconds, a wired solution for transferring data has been used. </w:t>
      </w:r>
      <w:r w:rsidRPr="00F2250C">
        <w:t xml:space="preserve">To receive </w:t>
      </w:r>
      <w:r w:rsidR="003B778E" w:rsidRPr="00F2250C">
        <w:t>serial information</w:t>
      </w:r>
      <w:r w:rsidR="00DE3AD4">
        <w:t>,</w:t>
      </w:r>
      <w:r w:rsidR="003B778E" w:rsidRPr="00F2250C">
        <w:t xml:space="preserve"> the patch</w:t>
      </w:r>
      <w:r w:rsidR="00552ED4" w:rsidRPr="00F2250C">
        <w:t xml:space="preserve"> Comport</w:t>
      </w:r>
      <w:r w:rsidR="00831C86" w:rsidRPr="00725A59">
        <w:rPr>
          <w:vertAlign w:val="superscript"/>
        </w:rPr>
        <w:fldChar w:fldCharType="begin" w:fldLock="1"/>
      </w:r>
      <w:r w:rsidR="002B7B81">
        <w:rPr>
          <w:vertAlign w:val="superscript"/>
        </w:rPr>
        <w:instrText>ADDIN CSL_CITATION {"citationItems":[{"id":"ITEM-1","itemData":{"URL":"https://puredata.info/downloads/comport","accessed":{"date-parts":[["2020","2","8"]]},"container-title":"PureData","id":"ITEM-1","issued":{"date-parts":[["0"]]},"title":"Comport","type":"webpage"},"uris":["http://www.mendeley.com/documents/?uuid=cafd477e-91ef-4214-ae98-8b40843e73dd"]}],"mendeley":{"formattedCitation":"[25]","plainTextFormattedCitation":"[25]","previouslyFormattedCitation":"[26]"},"properties":{"noteIndex":0},"schema":"https://github.com/citation-style-language/schema/raw/master/csl-citation.json"}</w:instrText>
      </w:r>
      <w:r w:rsidR="00831C86" w:rsidRPr="00725A59">
        <w:rPr>
          <w:vertAlign w:val="superscript"/>
        </w:rPr>
        <w:fldChar w:fldCharType="separate"/>
      </w:r>
      <w:r w:rsidR="002B7B81" w:rsidRPr="002B7B81">
        <w:rPr>
          <w:noProof/>
        </w:rPr>
        <w:t>[25]</w:t>
      </w:r>
      <w:r w:rsidR="00831C86" w:rsidRPr="00725A59">
        <w:rPr>
          <w:vertAlign w:val="superscript"/>
        </w:rPr>
        <w:fldChar w:fldCharType="end"/>
      </w:r>
      <w:r w:rsidR="00831C86" w:rsidRPr="009848F7">
        <w:rPr>
          <w:vertAlign w:val="superscript"/>
        </w:rPr>
        <w:t xml:space="preserve"> </w:t>
      </w:r>
      <w:r w:rsidR="00552ED4" w:rsidRPr="00F2250C">
        <w:t xml:space="preserve"> </w:t>
      </w:r>
      <w:r w:rsidR="00831C86">
        <w:t>has</w:t>
      </w:r>
      <w:r w:rsidR="003B778E" w:rsidRPr="00F2250C">
        <w:t xml:space="preserve"> be</w:t>
      </w:r>
      <w:r w:rsidR="00DE3AD4">
        <w:t>en</w:t>
      </w:r>
      <w:r w:rsidR="003B778E" w:rsidRPr="00F2250C">
        <w:t xml:space="preserve"> loaded</w:t>
      </w:r>
      <w:r w:rsidR="002263C2">
        <w:t xml:space="preserve"> into Pure Data</w:t>
      </w:r>
      <w:r w:rsidR="00552ED4" w:rsidRPr="00F2250C">
        <w:t>.</w:t>
      </w:r>
      <w:r w:rsidR="00552ED4" w:rsidRPr="00831C86">
        <w:rPr>
          <w:vertAlign w:val="superscript"/>
        </w:rPr>
        <w:t xml:space="preserve"> </w:t>
      </w:r>
      <w:r w:rsidR="00552ED4" w:rsidRPr="00F2250C">
        <w:t>This patch can be used to receive raw serial data, so this data can be used for music creation. However, this did</w:t>
      </w:r>
      <w:r w:rsidR="00F3609E">
        <w:t xml:space="preserve"> not</w:t>
      </w:r>
      <w:r w:rsidR="00552ED4" w:rsidRPr="00F2250C">
        <w:t xml:space="preserve"> work because of the amount of data that has to be sent</w:t>
      </w:r>
      <w:r w:rsidR="003B778E" w:rsidRPr="00F2250C">
        <w:t xml:space="preserve"> at once.</w:t>
      </w:r>
    </w:p>
    <w:p w14:paraId="46246CE3" w14:textId="1EE66754" w:rsidR="00552ED4" w:rsidRPr="00F2250C" w:rsidRDefault="00552ED4" w:rsidP="00CE0B22">
      <w:pPr>
        <w:spacing w:after="0"/>
      </w:pPr>
    </w:p>
    <w:p w14:paraId="05128575" w14:textId="4CA3A5BE" w:rsidR="00A02545" w:rsidRDefault="00A02545" w:rsidP="003B778E">
      <w:pPr>
        <w:spacing w:after="0"/>
      </w:pPr>
      <w:r>
        <w:t>That is</w:t>
      </w:r>
      <w:r w:rsidR="00831C86">
        <w:t xml:space="preserve"> why </w:t>
      </w:r>
      <w:r w:rsidR="003B778E" w:rsidRPr="00F2250C">
        <w:t xml:space="preserve">another patch has been used to read data from the serial port. The object </w:t>
      </w:r>
      <w:r w:rsidR="00591C1C" w:rsidRPr="00F2250C">
        <w:t xml:space="preserve">that </w:t>
      </w:r>
      <w:r w:rsidR="003B778E" w:rsidRPr="00F2250C">
        <w:t>can be used</w:t>
      </w:r>
      <w:r w:rsidR="00DE3AD4">
        <w:t xml:space="preserve"> in Pure Data</w:t>
      </w:r>
      <w:r w:rsidR="003B778E" w:rsidRPr="00F2250C">
        <w:t xml:space="preserve"> to receive MIDI data is called notein</w:t>
      </w:r>
      <w:r w:rsidR="003B778E" w:rsidRPr="00725A59">
        <w:rPr>
          <w:vertAlign w:val="superscript"/>
        </w:rPr>
        <w:fldChar w:fldCharType="begin" w:fldLock="1"/>
      </w:r>
      <w:r w:rsidR="002B7B81">
        <w:rPr>
          <w:vertAlign w:val="superscript"/>
        </w:rPr>
        <w:instrText>ADDIN CSL_CITATION {"citationItems":[{"id":"ITEM-1","itemData":{"URL":"http://write.flossmanuals.net/pure-data/using-midi/","accessed":{"date-parts":[["2020","2","19"]]},"container-title":"PureData","id":"ITEM-1","issued":{"date-parts":[["2020"]]},"title":"Midi","type":"webpage"},"uris":["http://www.mendeley.com/documents/?uuid=d7573c9a-0211-4de0-acee-8d85f7efd89c"]}],"mendeley":{"formattedCitation":"[26]","plainTextFormattedCitation":"[26]","previouslyFormattedCitation":"[27]"},"properties":{"noteIndex":0},"schema":"https://github.com/citation-style-language/schema/raw/master/csl-citation.json"}</w:instrText>
      </w:r>
      <w:r w:rsidR="003B778E" w:rsidRPr="00725A59">
        <w:rPr>
          <w:vertAlign w:val="superscript"/>
        </w:rPr>
        <w:fldChar w:fldCharType="separate"/>
      </w:r>
      <w:r w:rsidR="002B7B81" w:rsidRPr="002B7B81">
        <w:rPr>
          <w:noProof/>
        </w:rPr>
        <w:t>[26]</w:t>
      </w:r>
      <w:r w:rsidR="003B778E" w:rsidRPr="00725A59">
        <w:rPr>
          <w:vertAlign w:val="superscript"/>
        </w:rPr>
        <w:fldChar w:fldCharType="end"/>
      </w:r>
      <w:r w:rsidR="003B778E" w:rsidRPr="00F2250C">
        <w:t>. MIDI</w:t>
      </w:r>
      <w:r w:rsidR="00FB1647" w:rsidRPr="00F2250C">
        <w:t xml:space="preserve"> has been used</w:t>
      </w:r>
      <w:r w:rsidR="003B778E" w:rsidRPr="00F2250C">
        <w:t xml:space="preserve"> because it was the only way </w:t>
      </w:r>
      <w:r w:rsidR="00831C86">
        <w:t xml:space="preserve">Pure Data could receive </w:t>
      </w:r>
      <w:r w:rsidR="00FB1647" w:rsidRPr="00F2250C">
        <w:t xml:space="preserve">information </w:t>
      </w:r>
      <w:r w:rsidR="003B778E" w:rsidRPr="00F2250C">
        <w:t xml:space="preserve">from a microcontroller. However, </w:t>
      </w:r>
      <w:r w:rsidR="00182F31">
        <w:t>t</w:t>
      </w:r>
      <w:r w:rsidR="003B778E" w:rsidRPr="00F2250C">
        <w:t>he user of the system must download and install two programs, LoopMIDI and Hairless.</w:t>
      </w:r>
      <w:r>
        <w:t xml:space="preserve"> </w:t>
      </w:r>
    </w:p>
    <w:p w14:paraId="10BB569A" w14:textId="1F406940" w:rsidR="003B778E" w:rsidRPr="00F2250C" w:rsidRDefault="003B778E" w:rsidP="003B778E">
      <w:pPr>
        <w:spacing w:after="0"/>
      </w:pPr>
      <w:r w:rsidRPr="00F2250C">
        <w:t xml:space="preserve">LoopMIDI is going to create a virtual MIDI device.  There is a default software in Windows that does </w:t>
      </w:r>
      <w:r w:rsidR="00831C86">
        <w:t>it</w:t>
      </w:r>
      <w:r w:rsidRPr="00F2250C">
        <w:t xml:space="preserve">, but it often crashes and LoopMIDI is more stable.  </w:t>
      </w:r>
    </w:p>
    <w:p w14:paraId="7FE1D6DD" w14:textId="1FB14B7A" w:rsidR="00EF3156" w:rsidRDefault="00831C86" w:rsidP="003B778E">
      <w:r>
        <w:t xml:space="preserve">The program </w:t>
      </w:r>
      <w:r w:rsidR="003B778E" w:rsidRPr="00F2250C">
        <w:t>Hairless is going to take the serial data and send it to the MIDI device.</w:t>
      </w:r>
      <w:r w:rsidR="004A1091" w:rsidRPr="00F2250C">
        <w:t xml:space="preserve"> </w:t>
      </w:r>
    </w:p>
    <w:p w14:paraId="27072FA3" w14:textId="12A0822A" w:rsidR="00290F10" w:rsidRDefault="00831C86" w:rsidP="00086576">
      <w:r>
        <w:t xml:space="preserve">In addition to these problems, there was another one that came up when instrument sounds needed to be added </w:t>
      </w:r>
      <w:r w:rsidR="00990352">
        <w:t>to</w:t>
      </w:r>
      <w:r>
        <w:t xml:space="preserve"> the project.</w:t>
      </w:r>
      <w:r w:rsidR="00EF3156" w:rsidRPr="00F2250C">
        <w:t xml:space="preserve"> Abstract sounds like a sine wave sound </w:t>
      </w:r>
      <w:r w:rsidR="00591C1C" w:rsidRPr="00F2250C">
        <w:t>were not</w:t>
      </w:r>
      <w:r w:rsidR="00EF3156" w:rsidRPr="00F2250C">
        <w:t xml:space="preserve"> difficult to generate</w:t>
      </w:r>
      <w:r>
        <w:t>; however, t</w:t>
      </w:r>
      <w:r w:rsidR="00EF3156" w:rsidRPr="00F2250C">
        <w:t xml:space="preserve">o generate instrument sounds, </w:t>
      </w:r>
      <w:r w:rsidR="00552ED4" w:rsidRPr="00F2250C">
        <w:t xml:space="preserve">vst-files must be added in Pure </w:t>
      </w:r>
      <w:r w:rsidR="00546242" w:rsidRPr="00F2250C">
        <w:t>D</w:t>
      </w:r>
      <w:r w:rsidR="00552ED4" w:rsidRPr="00F2250C">
        <w:t xml:space="preserve">ata. Those files are audio files that are used </w:t>
      </w:r>
      <w:r w:rsidR="00DE3AD4">
        <w:t>to simulate</w:t>
      </w:r>
      <w:r w:rsidR="00552ED4" w:rsidRPr="00F2250C">
        <w:t xml:space="preserve"> piano, cello, violin</w:t>
      </w:r>
      <w:r w:rsidR="00FB7D6D">
        <w:t xml:space="preserve">, </w:t>
      </w:r>
      <w:r w:rsidR="00552ED4" w:rsidRPr="00F2250C">
        <w:t>and flute sounds</w:t>
      </w:r>
      <w:r w:rsidR="00EF3156" w:rsidRPr="00F2250C">
        <w:t xml:space="preserve">, for </w:t>
      </w:r>
      <w:r w:rsidR="00591C1C" w:rsidRPr="00F2250C">
        <w:t>example</w:t>
      </w:r>
      <w:r w:rsidR="00EF3156" w:rsidRPr="00F2250C">
        <w:t xml:space="preserve">. </w:t>
      </w:r>
      <w:r w:rsidR="002263C2" w:rsidRPr="00F2250C">
        <w:t>To</w:t>
      </w:r>
      <w:r w:rsidR="00546242" w:rsidRPr="00F2250C">
        <w:t xml:space="preserve"> play vst-files, plugins </w:t>
      </w:r>
      <w:r w:rsidR="008F16D3" w:rsidRPr="00F2250C">
        <w:t>must</w:t>
      </w:r>
      <w:r w:rsidR="00546242" w:rsidRPr="00F2250C">
        <w:t xml:space="preserve"> be used. A plugin for Pure Data has been found and some example vst-files as well; however, </w:t>
      </w:r>
      <w:r w:rsidR="00D61992">
        <w:t>the files</w:t>
      </w:r>
      <w:r w:rsidR="00546242" w:rsidRPr="00F2250C">
        <w:t xml:space="preserve"> could not be </w:t>
      </w:r>
      <w:r w:rsidR="008F16D3" w:rsidRPr="00F2250C">
        <w:t>run.</w:t>
      </w:r>
      <w:r w:rsidR="0045410D" w:rsidRPr="00F2250C">
        <w:t xml:space="preserve"> </w:t>
      </w:r>
    </w:p>
    <w:p w14:paraId="6956E068" w14:textId="66BE579A" w:rsidR="002263C2" w:rsidRDefault="002263C2" w:rsidP="00086576">
      <w:r>
        <w:t xml:space="preserve">As the last step, the final abstract sound files had to be programmed and tweaked for a specific daily object. Therefore, the final abstract instruments had </w:t>
      </w:r>
      <w:r w:rsidRPr="00964A3F">
        <w:t xml:space="preserve">to be defined. </w:t>
      </w:r>
    </w:p>
    <w:p w14:paraId="1FD1CF8A" w14:textId="77777777" w:rsidR="00A77F71" w:rsidRPr="00F2250C" w:rsidRDefault="00A77F71" w:rsidP="00086576"/>
    <w:p w14:paraId="2646B9F9" w14:textId="1833B893" w:rsidR="00086576" w:rsidRPr="00F2250C" w:rsidRDefault="00855E83" w:rsidP="00086576">
      <w:pPr>
        <w:pStyle w:val="berschrift1"/>
        <w:rPr>
          <w:rFonts w:cs="Arial"/>
        </w:rPr>
      </w:pPr>
      <w:r w:rsidRPr="00F2250C">
        <w:rPr>
          <w:rFonts w:cs="Arial"/>
        </w:rPr>
        <w:t>3</w:t>
      </w:r>
      <w:r w:rsidR="00086576" w:rsidRPr="00F2250C">
        <w:rPr>
          <w:rFonts w:cs="Arial"/>
        </w:rPr>
        <w:t xml:space="preserve"> Design thinking </w:t>
      </w:r>
    </w:p>
    <w:p w14:paraId="45EBA9C2" w14:textId="77777777" w:rsidR="00C169A0" w:rsidRPr="00F2250C" w:rsidRDefault="00C169A0" w:rsidP="00096BB4"/>
    <w:p w14:paraId="481CB170" w14:textId="21AA2A58" w:rsidR="0066372D" w:rsidRPr="00F2250C" w:rsidRDefault="00C169A0" w:rsidP="0066372D">
      <w:pPr>
        <w:spacing w:after="0"/>
      </w:pPr>
      <w:r w:rsidRPr="00F2250C">
        <w:rPr>
          <w:szCs w:val="24"/>
        </w:rPr>
        <w:t xml:space="preserve">In the meanwhile, </w:t>
      </w:r>
      <w:r w:rsidR="002374CF">
        <w:rPr>
          <w:szCs w:val="24"/>
        </w:rPr>
        <w:t>a case for the electronics had to be designed. Therefore,</w:t>
      </w:r>
      <w:r w:rsidR="00763D46" w:rsidRPr="00F2250C">
        <w:t xml:space="preserve"> design</w:t>
      </w:r>
      <w:r w:rsidR="002374CF">
        <w:t xml:space="preserve">s have been developed </w:t>
      </w:r>
      <w:r w:rsidR="00002ED7">
        <w:t>and discussed in</w:t>
      </w:r>
      <w:r w:rsidR="002374CF">
        <w:t xml:space="preserve"> meeting</w:t>
      </w:r>
      <w:r w:rsidR="00002ED7">
        <w:t>s</w:t>
      </w:r>
      <w:r w:rsidR="002374CF">
        <w:t xml:space="preserve">. </w:t>
      </w:r>
      <w:r w:rsidR="00831C86">
        <w:t>The shape but also the connection between the module and the instrument has been debated</w:t>
      </w:r>
      <w:r w:rsidR="0066372D" w:rsidRPr="00F2250C">
        <w:t xml:space="preserve"> (see </w:t>
      </w:r>
      <w:r w:rsidR="0066372D" w:rsidRPr="00F2250C">
        <w:fldChar w:fldCharType="begin"/>
      </w:r>
      <w:r w:rsidR="0066372D" w:rsidRPr="00F2250C">
        <w:instrText xml:space="preserve"> REF _Ref32092058 \h  \* MERGEFORMAT </w:instrText>
      </w:r>
      <w:r w:rsidR="0066372D" w:rsidRPr="00F2250C">
        <w:fldChar w:fldCharType="separate"/>
      </w:r>
      <w:r w:rsidR="00E85326" w:rsidRPr="00E85326">
        <w:t xml:space="preserve">Figure </w:t>
      </w:r>
      <w:r w:rsidR="00E85326" w:rsidRPr="00E85326">
        <w:rPr>
          <w:noProof/>
        </w:rPr>
        <w:t>9</w:t>
      </w:r>
      <w:r w:rsidR="0066372D" w:rsidRPr="00F2250C">
        <w:fldChar w:fldCharType="end"/>
      </w:r>
      <w:r w:rsidR="0066372D" w:rsidRPr="00F2250C">
        <w:t>)</w:t>
      </w:r>
      <w:r w:rsidR="00763D46" w:rsidRPr="00F2250C">
        <w:t>.</w:t>
      </w:r>
      <w:r w:rsidR="0066372D" w:rsidRPr="00F2250C">
        <w:t xml:space="preserve"> </w:t>
      </w:r>
    </w:p>
    <w:p w14:paraId="681EFB5A" w14:textId="41FFDC33" w:rsidR="0066372D" w:rsidRPr="00F2250C" w:rsidRDefault="0066372D" w:rsidP="00EA01BF">
      <w:pPr>
        <w:keepNext/>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1939"/>
      </w:tblGrid>
      <w:tr w:rsidR="00C842AD" w:rsidRPr="00F2250C" w14:paraId="70D3BC10" w14:textId="77777777" w:rsidTr="00C842AD">
        <w:tc>
          <w:tcPr>
            <w:tcW w:w="2323" w:type="dxa"/>
          </w:tcPr>
          <w:p w14:paraId="2D9857F2" w14:textId="385DCA85" w:rsidR="00C842AD" w:rsidRPr="00F2250C" w:rsidRDefault="00C842AD" w:rsidP="0066372D">
            <w:pPr>
              <w:keepNext/>
              <w:jc w:val="center"/>
            </w:pPr>
            <w:r w:rsidRPr="00F2250C">
              <w:rPr>
                <w:noProof/>
                <w:lang w:val="de-DE" w:eastAsia="zh-CN"/>
              </w:rPr>
              <w:drawing>
                <wp:inline distT="0" distB="0" distL="0" distR="0" wp14:anchorId="012F1C5F" wp14:editId="07602A01">
                  <wp:extent cx="1708950" cy="1727666"/>
                  <wp:effectExtent l="0" t="0" r="5715"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26047" cy="1744951"/>
                          </a:xfrm>
                          <a:prstGeom prst="rect">
                            <a:avLst/>
                          </a:prstGeom>
                          <a:noFill/>
                          <a:ln>
                            <a:noFill/>
                          </a:ln>
                        </pic:spPr>
                      </pic:pic>
                    </a:graphicData>
                  </a:graphic>
                </wp:inline>
              </w:drawing>
            </w:r>
          </w:p>
        </w:tc>
        <w:tc>
          <w:tcPr>
            <w:tcW w:w="2324" w:type="dxa"/>
          </w:tcPr>
          <w:p w14:paraId="4872A293" w14:textId="3F57282B" w:rsidR="00C842AD" w:rsidRPr="00F2250C" w:rsidRDefault="00C842AD" w:rsidP="0066372D">
            <w:pPr>
              <w:keepNext/>
              <w:jc w:val="center"/>
            </w:pPr>
            <w:r w:rsidRPr="00F2250C">
              <w:rPr>
                <w:noProof/>
                <w:lang w:val="de-DE" w:eastAsia="zh-CN"/>
              </w:rPr>
              <w:drawing>
                <wp:inline distT="0" distB="0" distL="0" distR="0" wp14:anchorId="0DACDAF5" wp14:editId="407D89B0">
                  <wp:extent cx="1171936" cy="1728000"/>
                  <wp:effectExtent l="0" t="0" r="952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947" t="32291" r="33403" b="28282"/>
                          <a:stretch/>
                        </pic:blipFill>
                        <pic:spPr bwMode="auto">
                          <a:xfrm>
                            <a:off x="0" y="0"/>
                            <a:ext cx="1171936" cy="1728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C82172" w14:textId="5E04E33F" w:rsidR="008A0B86" w:rsidRPr="008A3EDA" w:rsidRDefault="0066372D" w:rsidP="00EA01BF">
      <w:pPr>
        <w:pStyle w:val="Beschriftung"/>
        <w:rPr>
          <w:b w:val="0"/>
          <w:bCs w:val="0"/>
          <w:i/>
          <w:iCs/>
        </w:rPr>
      </w:pPr>
      <w:bookmarkStart w:id="13" w:name="_Ref3209205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E85326">
        <w:rPr>
          <w:b w:val="0"/>
          <w:bCs w:val="0"/>
          <w:i/>
          <w:iCs/>
          <w:noProof/>
        </w:rPr>
        <w:t>9</w:t>
      </w:r>
      <w:r w:rsidR="008C1F7D" w:rsidRPr="008A3EDA">
        <w:rPr>
          <w:b w:val="0"/>
          <w:bCs w:val="0"/>
          <w:i/>
          <w:iCs/>
        </w:rPr>
        <w:fldChar w:fldCharType="end"/>
      </w:r>
      <w:bookmarkEnd w:id="13"/>
      <w:r w:rsidRPr="008A3EDA">
        <w:rPr>
          <w:b w:val="0"/>
          <w:bCs w:val="0"/>
          <w:i/>
          <w:iCs/>
        </w:rPr>
        <w:t xml:space="preserve"> shows sketched ideas of how the sensor module could look like</w:t>
      </w:r>
      <w:r w:rsidR="00C842AD" w:rsidRPr="008A3EDA">
        <w:rPr>
          <w:b w:val="0"/>
          <w:bCs w:val="0"/>
          <w:i/>
          <w:iCs/>
        </w:rPr>
        <w:t xml:space="preserve"> and the favorite idea</w:t>
      </w:r>
      <w:r w:rsidRPr="008A3EDA">
        <w:rPr>
          <w:b w:val="0"/>
          <w:bCs w:val="0"/>
          <w:i/>
          <w:iCs/>
        </w:rPr>
        <w:t>.</w:t>
      </w:r>
    </w:p>
    <w:p w14:paraId="2478C28D" w14:textId="77777777" w:rsidR="008A0B86" w:rsidRPr="00F2250C" w:rsidRDefault="008A0B86" w:rsidP="00763D46">
      <w:pPr>
        <w:spacing w:after="0"/>
      </w:pPr>
    </w:p>
    <w:p w14:paraId="52CE28CD" w14:textId="0B4E3B2E" w:rsidR="007F1CC9" w:rsidRPr="00F2250C" w:rsidRDefault="009D42AE" w:rsidP="00420B2A">
      <w:pPr>
        <w:spacing w:after="0"/>
      </w:pPr>
      <w:r>
        <w:t>T</w:t>
      </w:r>
      <w:r w:rsidR="00420B2A" w:rsidRPr="00F2250C">
        <w:t xml:space="preserve">he </w:t>
      </w:r>
      <w:r>
        <w:t>design</w:t>
      </w:r>
      <w:r w:rsidR="00792BE0" w:rsidRPr="00F2250C">
        <w:t xml:space="preserve"> </w:t>
      </w:r>
      <w:r w:rsidR="00420B2A" w:rsidRPr="00F2250C">
        <w:t>should</w:t>
      </w:r>
      <w:r w:rsidR="00F3609E">
        <w:t xml:space="preserve"> not</w:t>
      </w:r>
      <w:r w:rsidR="00420B2A" w:rsidRPr="00F2250C">
        <w:t xml:space="preserve"> have</w:t>
      </w:r>
      <w:r>
        <w:t xml:space="preserve"> a</w:t>
      </w:r>
      <w:r w:rsidR="00420B2A" w:rsidRPr="00F2250C">
        <w:t xml:space="preserve"> </w:t>
      </w:r>
      <w:r>
        <w:t>common</w:t>
      </w:r>
      <w:r w:rsidR="00420B2A" w:rsidRPr="00F2250C">
        <w:t xml:space="preserve"> shape </w:t>
      </w:r>
      <w:r w:rsidR="00831C86">
        <w:t>like a rectangle or a cylinder</w:t>
      </w:r>
      <w:r w:rsidR="00420B2A" w:rsidRPr="00F2250C">
        <w:t xml:space="preserve">. </w:t>
      </w:r>
      <w:r w:rsidR="00B34DF4" w:rsidRPr="00F2250C">
        <w:t>Instead, i</w:t>
      </w:r>
      <w:r w:rsidR="00420B2A" w:rsidRPr="00F2250C">
        <w:t xml:space="preserve">t should look interesting, so people want to </w:t>
      </w:r>
      <w:r w:rsidR="00511FB5" w:rsidRPr="00F2250C">
        <w:t>interact</w:t>
      </w:r>
      <w:r w:rsidR="00420B2A" w:rsidRPr="00F2250C">
        <w:t xml:space="preserve"> and experience </w:t>
      </w:r>
      <w:r w:rsidR="00B34DF4" w:rsidRPr="00F2250C">
        <w:t>what it is</w:t>
      </w:r>
      <w:r w:rsidR="00420B2A" w:rsidRPr="00F2250C">
        <w:t xml:space="preserve">. </w:t>
      </w:r>
      <w:r w:rsidR="00591C1C" w:rsidRPr="00F2250C">
        <w:t>At</w:t>
      </w:r>
      <w:r w:rsidR="00B34DF4" w:rsidRPr="00F2250C">
        <w:t xml:space="preserve"> the end of the meeting, </w:t>
      </w:r>
      <w:r w:rsidR="005724B9">
        <w:t>it has been</w:t>
      </w:r>
      <w:r w:rsidR="00B34DF4" w:rsidRPr="00F2250C">
        <w:t xml:space="preserve"> decided to design </w:t>
      </w:r>
      <w:r w:rsidR="00420B2A" w:rsidRPr="00F2250C">
        <w:t xml:space="preserve">an abstract </w:t>
      </w:r>
      <w:r w:rsidR="0071144F">
        <w:t>form</w:t>
      </w:r>
      <w:r w:rsidR="00420B2A" w:rsidRPr="00F2250C">
        <w:t xml:space="preserve"> of a brain.</w:t>
      </w:r>
      <w:r w:rsidR="00B34DF4" w:rsidRPr="00F2250C">
        <w:t xml:space="preserve"> The brain concept is not linked to music. Instead, it has the meaning of including </w:t>
      </w:r>
      <w:r w:rsidR="00BE3287">
        <w:t>everything necessary to generate the sound</w:t>
      </w:r>
      <w:r w:rsidR="00B34DF4" w:rsidRPr="00F2250C">
        <w:t xml:space="preserve">. </w:t>
      </w:r>
      <w:r w:rsidRPr="00F2250C">
        <w:t>This, at least, was the intention and the metaphor as a concept</w:t>
      </w:r>
      <w:r w:rsidRPr="00BE3287">
        <w:t>.</w:t>
      </w:r>
      <w:r>
        <w:t xml:space="preserve"> The daily</w:t>
      </w:r>
      <w:r w:rsidR="00420B2A" w:rsidRPr="00F2250C">
        <w:t xml:space="preserve"> objects</w:t>
      </w:r>
      <w:r>
        <w:t xml:space="preserve"> and the tokens can get</w:t>
      </w:r>
      <w:r w:rsidR="00C842AD" w:rsidRPr="00F2250C">
        <w:t xml:space="preserve"> attached to th</w:t>
      </w:r>
      <w:r w:rsidR="00BE3287">
        <w:t>is module</w:t>
      </w:r>
      <w:r w:rsidR="00420B2A" w:rsidRPr="00F2250C">
        <w:t xml:space="preserve">. </w:t>
      </w:r>
    </w:p>
    <w:p w14:paraId="1340B895" w14:textId="77777777" w:rsidR="00420B2A" w:rsidRPr="00F2250C" w:rsidRDefault="00420B2A" w:rsidP="00420B2A">
      <w:pPr>
        <w:spacing w:after="0"/>
      </w:pPr>
    </w:p>
    <w:p w14:paraId="2B7CA3FD" w14:textId="51B56EEF" w:rsidR="00C842AD" w:rsidRPr="00F2250C" w:rsidRDefault="00420B2A" w:rsidP="00420B2A">
      <w:pPr>
        <w:spacing w:after="0"/>
      </w:pPr>
      <w:r w:rsidRPr="00F2250C">
        <w:lastRenderedPageBreak/>
        <w:t xml:space="preserve">Also, </w:t>
      </w:r>
      <w:r w:rsidR="00F37F2B" w:rsidRPr="00F2250C">
        <w:t xml:space="preserve">the connection between the module and the constraints </w:t>
      </w:r>
      <w:r w:rsidR="00591C1C" w:rsidRPr="00F2250C">
        <w:t>were</w:t>
      </w:r>
      <w:r w:rsidR="00F37F2B" w:rsidRPr="00F2250C">
        <w:t xml:space="preserve"> </w:t>
      </w:r>
      <w:r w:rsidR="009D42AE">
        <w:t>discussed</w:t>
      </w:r>
      <w:r w:rsidRPr="00F2250C">
        <w:t xml:space="preserve">. </w:t>
      </w:r>
      <w:r w:rsidR="00F37F2B" w:rsidRPr="00F2250C">
        <w:t>Two ideas were prioritized</w:t>
      </w:r>
      <w:r w:rsidR="00E918F8" w:rsidRPr="00F2250C">
        <w:t xml:space="preserve">. </w:t>
      </w:r>
    </w:p>
    <w:p w14:paraId="6C019B8B" w14:textId="1CC31235" w:rsidR="00763D46" w:rsidRPr="00F2250C" w:rsidRDefault="00E918F8" w:rsidP="00C842AD">
      <w:pPr>
        <w:spacing w:after="0"/>
      </w:pPr>
      <w:r w:rsidRPr="00F2250C">
        <w:t xml:space="preserve">The first one was </w:t>
      </w:r>
      <w:r w:rsidR="009D42AE">
        <w:t xml:space="preserve">that </w:t>
      </w:r>
      <w:r w:rsidRPr="00F2250C">
        <w:t>magnets</w:t>
      </w:r>
      <w:r w:rsidR="009D42AE">
        <w:t xml:space="preserve"> are used to connect the module with the daily object</w:t>
      </w:r>
      <w:r w:rsidRPr="00F2250C">
        <w:t xml:space="preserve">. </w:t>
      </w:r>
      <w:r w:rsidR="00C842AD" w:rsidRPr="00F2250C">
        <w:t xml:space="preserve">This idea has </w:t>
      </w:r>
      <w:r w:rsidR="00591C1C" w:rsidRPr="00F2250C">
        <w:t>a</w:t>
      </w:r>
      <w:r w:rsidR="00C842AD" w:rsidRPr="00F2250C">
        <w:t xml:space="preserve"> positive aspect that no </w:t>
      </w:r>
      <w:r w:rsidRPr="00F2250C">
        <w:t xml:space="preserve">connections </w:t>
      </w:r>
      <w:r w:rsidR="00554702" w:rsidRPr="00F2250C">
        <w:t>must</w:t>
      </w:r>
      <w:r w:rsidR="00C842AD" w:rsidRPr="00F2250C">
        <w:t xml:space="preserve"> be shown</w:t>
      </w:r>
      <w:r w:rsidRPr="00F2250C">
        <w:t>.</w:t>
      </w:r>
      <w:r w:rsidR="00C842AD" w:rsidRPr="00F2250C">
        <w:t xml:space="preserve"> However, this also is the biggest drawback because people would</w:t>
      </w:r>
      <w:r w:rsidR="00F3609E">
        <w:t xml:space="preserve"> not</w:t>
      </w:r>
      <w:r w:rsidR="00C842AD" w:rsidRPr="00F2250C">
        <w:t xml:space="preserve"> know how to link everything (affordance</w:t>
      </w:r>
      <w:r w:rsidR="00F37F2B" w:rsidRPr="00F2250C">
        <w:t xml:space="preserve"> </w:t>
      </w:r>
      <w:r w:rsidR="00C842AD" w:rsidRPr="00F2250C">
        <w:t xml:space="preserve">issues). Furthermore, the magnets </w:t>
      </w:r>
      <w:r w:rsidR="00554702" w:rsidRPr="00F2250C">
        <w:t>must</w:t>
      </w:r>
      <w:r w:rsidR="00C842AD" w:rsidRPr="00F2250C">
        <w:t xml:space="preserve"> </w:t>
      </w:r>
      <w:r w:rsidR="00F37F2B" w:rsidRPr="00F2250C">
        <w:t xml:space="preserve">have a </w:t>
      </w:r>
      <w:r w:rsidR="00C842AD" w:rsidRPr="00F2250C">
        <w:t>big magnetic effect; otherwise, the module would lose the connection to the object</w:t>
      </w:r>
      <w:r w:rsidR="00BE3287">
        <w:t xml:space="preserve"> when the user is doing some fast movements. </w:t>
      </w:r>
    </w:p>
    <w:p w14:paraId="1D22941E" w14:textId="7A8B3DF4" w:rsidR="00420B2A" w:rsidRPr="00F2250C" w:rsidRDefault="001D4D68" w:rsidP="00420B2A">
      <w:pPr>
        <w:spacing w:after="0"/>
      </w:pPr>
      <w:r w:rsidRPr="00F2250C">
        <w:t xml:space="preserve">Because of this problem, </w:t>
      </w:r>
      <w:r w:rsidR="00F37F2B" w:rsidRPr="00F2250C">
        <w:t xml:space="preserve">other </w:t>
      </w:r>
      <w:r w:rsidRPr="00F2250C">
        <w:t xml:space="preserve">linking </w:t>
      </w:r>
      <w:r w:rsidR="00C842AD" w:rsidRPr="00F2250C">
        <w:t>mechanisms</w:t>
      </w:r>
      <w:r w:rsidR="00F37F2B" w:rsidRPr="00F2250C">
        <w:t xml:space="preserve"> were tried to be found</w:t>
      </w:r>
      <w:r w:rsidRPr="00F2250C">
        <w:t xml:space="preserve">. </w:t>
      </w:r>
      <w:r w:rsidR="005724B9" w:rsidRPr="005724B9">
        <w:t>Hook-and-loop fastener</w:t>
      </w:r>
      <w:r w:rsidR="005724B9">
        <w:rPr>
          <w:rStyle w:val="Funotenzeichen"/>
        </w:rPr>
        <w:footnoteReference w:id="2"/>
      </w:r>
      <w:r w:rsidR="00725A59">
        <w:t xml:space="preserve"> </w:t>
      </w:r>
      <w:r w:rsidR="005724B9">
        <w:t>was another idea</w:t>
      </w:r>
      <w:r w:rsidRPr="00F2250C">
        <w:t>.</w:t>
      </w:r>
      <w:r w:rsidR="001E23D3" w:rsidRPr="00F2250C">
        <w:t xml:space="preserve"> </w:t>
      </w:r>
      <w:r w:rsidR="005724B9">
        <w:t xml:space="preserve">This </w:t>
      </w:r>
      <w:r w:rsidR="001E23D3" w:rsidRPr="00F2250C">
        <w:t xml:space="preserve">not only </w:t>
      </w:r>
      <w:r w:rsidR="005724B9">
        <w:t>provides</w:t>
      </w:r>
      <w:r w:rsidR="001E23D3" w:rsidRPr="00F2250C">
        <w:t xml:space="preserve"> the user a hint</w:t>
      </w:r>
      <w:r w:rsidR="00511FB5" w:rsidRPr="00F2250C">
        <w:t xml:space="preserve"> </w:t>
      </w:r>
      <w:r w:rsidR="00BE3287">
        <w:t>about</w:t>
      </w:r>
      <w:r w:rsidR="001E23D3" w:rsidRPr="00F2250C">
        <w:t xml:space="preserve"> how to connect devices, </w:t>
      </w:r>
      <w:r w:rsidR="00511FB5" w:rsidRPr="00F2250C">
        <w:t xml:space="preserve">but </w:t>
      </w:r>
      <w:r w:rsidR="001E23D3" w:rsidRPr="00F2250C">
        <w:t>the connection is also very strong, so even faster movements should</w:t>
      </w:r>
      <w:r w:rsidR="00F3609E">
        <w:t xml:space="preserve"> not</w:t>
      </w:r>
      <w:r w:rsidR="001E23D3" w:rsidRPr="00F2250C">
        <w:t xml:space="preserve"> be difficult to handle. </w:t>
      </w:r>
      <w:r w:rsidR="00F37F2B" w:rsidRPr="00F2250C">
        <w:t>However, also there the direction of how to connect the constraint with the module is</w:t>
      </w:r>
      <w:r w:rsidR="00F3609E">
        <w:t xml:space="preserve"> not</w:t>
      </w:r>
      <w:r w:rsidR="00F3609E" w:rsidRPr="00F2250C">
        <w:t xml:space="preserve"> </w:t>
      </w:r>
      <w:r w:rsidR="00F37F2B" w:rsidRPr="00F2250C">
        <w:t xml:space="preserve">defined. </w:t>
      </w:r>
    </w:p>
    <w:p w14:paraId="5BD6E648" w14:textId="77777777" w:rsidR="0035199F" w:rsidRPr="00F2250C" w:rsidRDefault="0035199F" w:rsidP="004B1E9D">
      <w:pPr>
        <w:spacing w:after="0"/>
      </w:pPr>
    </w:p>
    <w:p w14:paraId="12E8C285" w14:textId="195A5128" w:rsidR="00A07C73" w:rsidRPr="00F2250C" w:rsidRDefault="002374CF" w:rsidP="006E03B5">
      <w:pPr>
        <w:spacing w:after="0"/>
      </w:pPr>
      <w:r>
        <w:t xml:space="preserve">To model the abstract brain idea, </w:t>
      </w:r>
      <w:r w:rsidR="00015689" w:rsidRPr="00F2250C">
        <w:t>a 3D program like Fusion 360</w:t>
      </w:r>
      <w:r w:rsidR="008D7A01" w:rsidRPr="00725A59">
        <w:rPr>
          <w:vertAlign w:val="superscript"/>
        </w:rPr>
        <w:fldChar w:fldCharType="begin" w:fldLock="1"/>
      </w:r>
      <w:r w:rsidR="002B7B81">
        <w:rPr>
          <w:vertAlign w:val="superscript"/>
        </w:rPr>
        <w:instrText>ADDIN CSL_CITATION {"citationItems":[{"id":"ITEM-1","itemData":{"URL":"https://www.autodesk.de/products/fusion-360/overview#banner","accessed":{"date-parts":[["2019","12","5"]]},"container-title":"Autodesk","id":"ITEM-1","issued":{"date-parts":[["2019"]]},"title":"Fusion 360 - Integrierte CAD-, CAM- und CAE-Software.","type":"webpage"},"uris":["http://www.mendeley.com/documents/?uuid=78938133-4fd7-4b16-a65e-78ace571d5a7"]}],"mendeley":{"formattedCitation":"[27]","plainTextFormattedCitation":"[27]","previouslyFormattedCitation":"[28]"},"properties":{"noteIndex":0},"schema":"https://github.com/citation-style-language/schema/raw/master/csl-citation.json"}</w:instrText>
      </w:r>
      <w:r w:rsidR="008D7A01" w:rsidRPr="00725A59">
        <w:rPr>
          <w:vertAlign w:val="superscript"/>
        </w:rPr>
        <w:fldChar w:fldCharType="separate"/>
      </w:r>
      <w:r w:rsidR="002B7B81" w:rsidRPr="002B7B81">
        <w:rPr>
          <w:noProof/>
        </w:rPr>
        <w:t>[27]</w:t>
      </w:r>
      <w:r w:rsidR="008D7A01" w:rsidRPr="00725A59">
        <w:rPr>
          <w:vertAlign w:val="superscript"/>
        </w:rPr>
        <w:fldChar w:fldCharType="end"/>
      </w:r>
      <w:r w:rsidR="00015689" w:rsidRPr="00F2250C">
        <w:t xml:space="preserve"> or Maja</w:t>
      </w:r>
      <w:r w:rsidR="008D7A01" w:rsidRPr="00725A59">
        <w:rPr>
          <w:vertAlign w:val="superscript"/>
        </w:rPr>
        <w:fldChar w:fldCharType="begin" w:fldLock="1"/>
      </w:r>
      <w:r w:rsidR="002B7B81">
        <w:rPr>
          <w:vertAlign w:val="superscript"/>
        </w:rPr>
        <w:instrText>ADDIN CSL_CITATION {"citationItems":[{"id":"ITEM-1","itemData":{"URL":"https://www.autodesk.de/products/maya/overview","accessed":{"date-parts":[["2020","1","15"]]},"container-title":"Autodesk","id":"ITEM-1","issued":{"date-parts":[["2020"]]},"title":"Maja - Software für Animation, Modellierung, Simulation und Rendering in 3D","type":"webpage"},"uris":["http://www.mendeley.com/documents/?uuid=3b69def6-3946-4bad-8fbc-72bd7d7b4a2a"]}],"mendeley":{"formattedCitation":"[28]","plainTextFormattedCitation":"[28]","previouslyFormattedCitation":"[29]"},"properties":{"noteIndex":0},"schema":"https://github.com/citation-style-language/schema/raw/master/csl-citation.json"}</w:instrText>
      </w:r>
      <w:r w:rsidR="008D7A01" w:rsidRPr="00725A59">
        <w:rPr>
          <w:vertAlign w:val="superscript"/>
        </w:rPr>
        <w:fldChar w:fldCharType="separate"/>
      </w:r>
      <w:r w:rsidR="002B7B81" w:rsidRPr="002B7B81">
        <w:rPr>
          <w:noProof/>
        </w:rPr>
        <w:t>[28]</w:t>
      </w:r>
      <w:r w:rsidR="008D7A01" w:rsidRPr="00725A59">
        <w:rPr>
          <w:vertAlign w:val="superscript"/>
        </w:rPr>
        <w:fldChar w:fldCharType="end"/>
      </w:r>
      <w:r w:rsidRPr="002374CF">
        <w:t xml:space="preserve"> can be used</w:t>
      </w:r>
      <w:r w:rsidR="00015689" w:rsidRPr="00F2250C">
        <w:t xml:space="preserve">. </w:t>
      </w:r>
      <w:r w:rsidR="000B0917" w:rsidRPr="00F2250C">
        <w:t xml:space="preserve">Fusion </w:t>
      </w:r>
      <w:r w:rsidR="000B0917">
        <w:t>360 is very useful since the program can easily be used to model 3D printing models</w:t>
      </w:r>
      <w:r w:rsidR="00554702">
        <w:t xml:space="preserve">. The </w:t>
      </w:r>
      <w:r w:rsidR="000B0917">
        <w:t>model</w:t>
      </w:r>
      <w:r w:rsidR="00554702">
        <w:t xml:space="preserve"> can later</w:t>
      </w:r>
      <w:r w:rsidR="006E03B5" w:rsidRPr="00F2250C">
        <w:t xml:space="preserve"> </w:t>
      </w:r>
      <w:r w:rsidR="00184189" w:rsidRPr="00F2250C">
        <w:t xml:space="preserve">be </w:t>
      </w:r>
      <w:r w:rsidR="006E03B5" w:rsidRPr="00F2250C">
        <w:t>export</w:t>
      </w:r>
      <w:r w:rsidR="00184189" w:rsidRPr="00F2250C">
        <w:t xml:space="preserve">ed </w:t>
      </w:r>
      <w:r w:rsidR="006E03B5" w:rsidRPr="00F2250C">
        <w:t xml:space="preserve">into </w:t>
      </w:r>
      <w:r w:rsidR="00591C1C" w:rsidRPr="00F2250C">
        <w:t xml:space="preserve">a </w:t>
      </w:r>
      <w:r w:rsidR="006E03B5" w:rsidRPr="00F2250C">
        <w:t>3D printer readable file</w:t>
      </w:r>
      <w:r w:rsidR="00184189" w:rsidRPr="00F2250C">
        <w:t xml:space="preserve">. </w:t>
      </w:r>
      <w:r w:rsidR="00A07C73" w:rsidRPr="00F2250C">
        <w:t xml:space="preserve">A first version can be found in </w:t>
      </w:r>
      <w:r w:rsidR="00A07C73" w:rsidRPr="00BE3287">
        <w:fldChar w:fldCharType="begin"/>
      </w:r>
      <w:r w:rsidR="00A07C73" w:rsidRPr="00BE3287">
        <w:instrText xml:space="preserve"> REF _Ref30280066 \h </w:instrText>
      </w:r>
      <w:r w:rsidR="00BE3287" w:rsidRPr="00BE3287">
        <w:instrText xml:space="preserve"> \* MERGEFORMAT </w:instrText>
      </w:r>
      <w:r w:rsidR="00A07C73" w:rsidRPr="00BE3287">
        <w:fldChar w:fldCharType="separate"/>
      </w:r>
      <w:r w:rsidR="00E85326" w:rsidRPr="00E85326">
        <w:t xml:space="preserve">Figure </w:t>
      </w:r>
      <w:r w:rsidR="00E85326" w:rsidRPr="00E85326">
        <w:rPr>
          <w:noProof/>
        </w:rPr>
        <w:t>10</w:t>
      </w:r>
      <w:r w:rsidR="00A07C73" w:rsidRPr="00BE3287">
        <w:fldChar w:fldCharType="end"/>
      </w:r>
      <w:r w:rsidR="00A07C73" w:rsidRPr="00F2250C">
        <w:t>.</w:t>
      </w:r>
    </w:p>
    <w:p w14:paraId="3C7B9EC7" w14:textId="12AC4C87" w:rsidR="00A07C73" w:rsidRPr="00F2250C" w:rsidRDefault="00A07C73" w:rsidP="006E03B5">
      <w:pPr>
        <w:spacing w:after="0"/>
        <w:rPr>
          <w:noProof/>
        </w:rPr>
      </w:pPr>
    </w:p>
    <w:p w14:paraId="770088DE" w14:textId="77777777" w:rsidR="00DD7704" w:rsidRPr="00F2250C" w:rsidRDefault="00DD7704" w:rsidP="006E03B5">
      <w:pPr>
        <w:spacing w:after="0"/>
        <w:rPr>
          <w:noProof/>
        </w:rPr>
      </w:pPr>
    </w:p>
    <w:p w14:paraId="01EFAD4D" w14:textId="77777777" w:rsidR="00A07C73" w:rsidRPr="00F2250C" w:rsidRDefault="00A07C73" w:rsidP="00A07C73">
      <w:pPr>
        <w:keepNext/>
        <w:spacing w:after="0"/>
      </w:pPr>
      <w:r w:rsidRPr="00F2250C">
        <w:rPr>
          <w:noProof/>
          <w:lang w:val="de-DE" w:eastAsia="zh-CN"/>
        </w:rPr>
        <w:drawing>
          <wp:inline distT="0" distB="0" distL="0" distR="0" wp14:anchorId="2B80D570" wp14:editId="02D2875B">
            <wp:extent cx="2956734" cy="151645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1619" b="14277"/>
                    <a:stretch/>
                  </pic:blipFill>
                  <pic:spPr bwMode="auto">
                    <a:xfrm>
                      <a:off x="0" y="0"/>
                      <a:ext cx="2957195" cy="1516691"/>
                    </a:xfrm>
                    <a:prstGeom prst="rect">
                      <a:avLst/>
                    </a:prstGeom>
                    <a:noFill/>
                    <a:ln>
                      <a:noFill/>
                    </a:ln>
                    <a:extLst>
                      <a:ext uri="{53640926-AAD7-44D8-BBD7-CCE9431645EC}">
                        <a14:shadowObscured xmlns:a14="http://schemas.microsoft.com/office/drawing/2010/main"/>
                      </a:ext>
                    </a:extLst>
                  </pic:spPr>
                </pic:pic>
              </a:graphicData>
            </a:graphic>
          </wp:inline>
        </w:drawing>
      </w:r>
    </w:p>
    <w:p w14:paraId="7B88BA60" w14:textId="24BDFD49" w:rsidR="00CA7F87" w:rsidRPr="008A3EDA" w:rsidRDefault="00A07C73" w:rsidP="00EA01BF">
      <w:pPr>
        <w:pStyle w:val="Beschriftung"/>
        <w:rPr>
          <w:b w:val="0"/>
          <w:bCs w:val="0"/>
          <w:i/>
          <w:iCs/>
        </w:rPr>
      </w:pPr>
      <w:bookmarkStart w:id="14" w:name="_Ref30280066"/>
      <w:bookmarkStart w:id="15" w:name="_Ref30280061"/>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E85326">
        <w:rPr>
          <w:b w:val="0"/>
          <w:bCs w:val="0"/>
          <w:i/>
          <w:iCs/>
          <w:noProof/>
        </w:rPr>
        <w:t>10</w:t>
      </w:r>
      <w:r w:rsidR="008C1F7D" w:rsidRPr="008A3EDA">
        <w:rPr>
          <w:b w:val="0"/>
          <w:bCs w:val="0"/>
          <w:i/>
          <w:iCs/>
        </w:rPr>
        <w:fldChar w:fldCharType="end"/>
      </w:r>
      <w:bookmarkEnd w:id="14"/>
      <w:r w:rsidRPr="008A3EDA">
        <w:rPr>
          <w:b w:val="0"/>
          <w:bCs w:val="0"/>
          <w:i/>
          <w:iCs/>
        </w:rPr>
        <w:t xml:space="preserve"> shows the first version of a 3D model of the </w:t>
      </w:r>
      <w:r w:rsidR="00792BE0" w:rsidRPr="008A3EDA">
        <w:rPr>
          <w:b w:val="0"/>
          <w:bCs w:val="0"/>
          <w:i/>
          <w:iCs/>
        </w:rPr>
        <w:t>sensor module</w:t>
      </w:r>
      <w:r w:rsidRPr="008A3EDA">
        <w:rPr>
          <w:b w:val="0"/>
          <w:bCs w:val="0"/>
          <w:i/>
          <w:iCs/>
        </w:rPr>
        <w:t>.</w:t>
      </w:r>
      <w:bookmarkEnd w:id="15"/>
    </w:p>
    <w:p w14:paraId="6104CAD4" w14:textId="77777777" w:rsidR="00184189" w:rsidRPr="00F2250C" w:rsidRDefault="00184189" w:rsidP="004B1E9D">
      <w:pPr>
        <w:spacing w:after="0"/>
      </w:pPr>
    </w:p>
    <w:p w14:paraId="14ACE84D" w14:textId="04F8D1C7" w:rsidR="00184189" w:rsidRDefault="002357E1" w:rsidP="004B1E9D">
      <w:pPr>
        <w:spacing w:after="0"/>
      </w:pPr>
      <w:r w:rsidRPr="00F2250C">
        <w:t xml:space="preserve">The main problem </w:t>
      </w:r>
      <w:r w:rsidR="00511FB5" w:rsidRPr="00F2250C">
        <w:t>with</w:t>
      </w:r>
      <w:r w:rsidRPr="00F2250C">
        <w:t xml:space="preserve"> this model is that it is </w:t>
      </w:r>
      <w:r w:rsidR="00184189" w:rsidRPr="00F2250C">
        <w:t>symmetry</w:t>
      </w:r>
      <w:r w:rsidRPr="00F2250C">
        <w:t>. This leads to the problem that users d</w:t>
      </w:r>
      <w:r w:rsidR="00F3609E">
        <w:t>o not</w:t>
      </w:r>
      <w:r w:rsidRPr="00F2250C">
        <w:t xml:space="preserve"> know how to connect it to </w:t>
      </w:r>
      <w:r w:rsidR="00184189" w:rsidRPr="00F2250C">
        <w:t>an object</w:t>
      </w:r>
      <w:r w:rsidRPr="00F2250C">
        <w:t xml:space="preserve">. Since </w:t>
      </w:r>
      <w:r w:rsidR="00184189" w:rsidRPr="00F2250C">
        <w:t>only one</w:t>
      </w:r>
      <w:r w:rsidRPr="00F2250C">
        <w:t xml:space="preserve"> distance sensor</w:t>
      </w:r>
      <w:r w:rsidR="00184189" w:rsidRPr="00F2250C">
        <w:t xml:space="preserve"> is used, the direction of the module is important; otherwise, the </w:t>
      </w:r>
      <w:r w:rsidR="000B0917">
        <w:t xml:space="preserve">observation of the </w:t>
      </w:r>
      <w:r w:rsidR="00002ED7">
        <w:t>user’s</w:t>
      </w:r>
      <w:r w:rsidR="000B0917">
        <w:t xml:space="preserve"> </w:t>
      </w:r>
      <w:r w:rsidR="00184189" w:rsidRPr="00F2250C">
        <w:t xml:space="preserve">interaction </w:t>
      </w:r>
      <w:r w:rsidR="000B0917">
        <w:t>will be interpreted wrong</w:t>
      </w:r>
      <w:r w:rsidRPr="00F2250C">
        <w:t>.</w:t>
      </w:r>
    </w:p>
    <w:p w14:paraId="46CA364F" w14:textId="77777777" w:rsidR="00182F31" w:rsidRPr="00F2250C" w:rsidRDefault="00182F31" w:rsidP="004B1E9D">
      <w:pPr>
        <w:spacing w:after="0"/>
      </w:pPr>
    </w:p>
    <w:p w14:paraId="49BB7D48" w14:textId="1F21C60E" w:rsidR="00B739F8" w:rsidRDefault="00182F31" w:rsidP="004B1E9D">
      <w:pPr>
        <w:spacing w:after="0"/>
      </w:pPr>
      <w:r>
        <w:t xml:space="preserve">To hold everything in place in place, an </w:t>
      </w:r>
      <w:r w:rsidR="002357E1" w:rsidRPr="00F2250C">
        <w:t>asymmetric</w:t>
      </w:r>
      <w:r>
        <w:t xml:space="preserve"> design </w:t>
      </w:r>
      <w:r w:rsidR="00554702">
        <w:t>must</w:t>
      </w:r>
      <w:r>
        <w:t xml:space="preserve"> be found</w:t>
      </w:r>
      <w:r w:rsidR="000B0917">
        <w:t>, so the users automatically know how to place the module</w:t>
      </w:r>
      <w:r w:rsidR="002357E1" w:rsidRPr="00F2250C">
        <w:t>.</w:t>
      </w:r>
      <w:r w:rsidR="00184189" w:rsidRPr="00F2250C">
        <w:t xml:space="preserve"> </w:t>
      </w:r>
      <w:r w:rsidR="000B0917">
        <w:t xml:space="preserve">Therefore, a </w:t>
      </w:r>
      <w:r w:rsidR="00184189" w:rsidRPr="00F2250C">
        <w:t>base</w:t>
      </w:r>
      <w:r w:rsidR="000B0917">
        <w:t xml:space="preserve"> </w:t>
      </w:r>
      <w:r w:rsidR="00554702">
        <w:t>must</w:t>
      </w:r>
      <w:r w:rsidR="000B0917">
        <w:t xml:space="preserve"> be modeled. This can, for example, </w:t>
      </w:r>
      <w:r w:rsidR="00184189" w:rsidRPr="00F2250C">
        <w:t>be connect</w:t>
      </w:r>
      <w:r w:rsidR="00FB7D6D">
        <w:t>ed to</w:t>
      </w:r>
      <w:r w:rsidR="000B0917">
        <w:t xml:space="preserve"> the interaction object and the sensor module</w:t>
      </w:r>
      <w:r w:rsidR="00184189" w:rsidRPr="00F2250C">
        <w:t xml:space="preserve"> via</w:t>
      </w:r>
      <w:r w:rsidR="00BE3287">
        <w:t xml:space="preserve"> c</w:t>
      </w:r>
      <w:r w:rsidR="00BE3287" w:rsidRPr="00BE3287">
        <w:t>able ties</w:t>
      </w:r>
      <w:r w:rsidR="000B0917">
        <w:t>.</w:t>
      </w:r>
    </w:p>
    <w:p w14:paraId="34BD284D" w14:textId="57BFE2D2" w:rsidR="000B0917" w:rsidRDefault="000B0917" w:rsidP="004B1E9D">
      <w:pPr>
        <w:spacing w:after="0"/>
      </w:pPr>
    </w:p>
    <w:p w14:paraId="7F87D06E" w14:textId="56DC65C1" w:rsidR="00E87257" w:rsidRPr="00F2250C" w:rsidRDefault="000B0917" w:rsidP="000B0917">
      <w:pPr>
        <w:spacing w:after="0"/>
      </w:pPr>
      <w:r>
        <w:t xml:space="preserve">To be more efficient with space and the case dimensions, the first model has been </w:t>
      </w:r>
      <w:r w:rsidRPr="00BE3287">
        <w:t>flattened</w:t>
      </w:r>
      <w:r>
        <w:t xml:space="preserve">, </w:t>
      </w:r>
      <w:r w:rsidRPr="00BE3287">
        <w:t>so the height of the overall</w:t>
      </w:r>
      <w:r w:rsidRPr="00F2250C">
        <w:t xml:space="preserve"> model shrinks</w:t>
      </w:r>
      <w:r>
        <w:t xml:space="preserve">. </w:t>
      </w:r>
      <w:r w:rsidRPr="00F2250C">
        <w:t xml:space="preserve">Furthermore, more space for the sensors has been added, so all devices fit in the sensor </w:t>
      </w:r>
      <w:r w:rsidRPr="00F2250C">
        <w:t xml:space="preserve">module. In addition, an opening and closing mechanism have been added, so the </w:t>
      </w:r>
      <w:r>
        <w:t>device</w:t>
      </w:r>
      <w:r w:rsidRPr="00F2250C">
        <w:t xml:space="preserve"> can </w:t>
      </w:r>
      <w:r>
        <w:t xml:space="preserve">be </w:t>
      </w:r>
      <w:r w:rsidRPr="00F2250C">
        <w:t>debug</w:t>
      </w:r>
      <w:r>
        <w:t>ged</w:t>
      </w:r>
      <w:r w:rsidRPr="00F2250C">
        <w:t xml:space="preserve"> if needed</w:t>
      </w:r>
      <w:r w:rsidRPr="000B0917">
        <w:t xml:space="preserve"> </w:t>
      </w:r>
      <w:r w:rsidRPr="00BE3287">
        <w:t xml:space="preserve">(see </w:t>
      </w:r>
      <w:r w:rsidRPr="00BE3287">
        <w:fldChar w:fldCharType="begin"/>
      </w:r>
      <w:r w:rsidRPr="00BE3287">
        <w:instrText xml:space="preserve"> REF _Ref30836653 \h  \* MERGEFORMAT </w:instrText>
      </w:r>
      <w:r w:rsidRPr="00BE3287">
        <w:fldChar w:fldCharType="separate"/>
      </w:r>
      <w:r w:rsidR="00E85326" w:rsidRPr="00E85326">
        <w:t xml:space="preserve">Figure </w:t>
      </w:r>
      <w:r w:rsidR="00E85326" w:rsidRPr="00E85326">
        <w:rPr>
          <w:noProof/>
        </w:rPr>
        <w:t>11</w:t>
      </w:r>
      <w:r w:rsidRPr="00BE3287">
        <w:fldChar w:fldCharType="end"/>
      </w:r>
      <w:r w:rsidRPr="00BE3287">
        <w:t>)</w:t>
      </w:r>
      <w:r w:rsidR="00724906" w:rsidRPr="00F2250C">
        <w:t xml:space="preserve">. </w:t>
      </w:r>
    </w:p>
    <w:p w14:paraId="1ABD1BD7" w14:textId="77777777" w:rsidR="00DD7704" w:rsidRPr="00F2250C" w:rsidRDefault="00DD7704" w:rsidP="004B1E9D">
      <w:pPr>
        <w:spacing w:after="0"/>
        <w:rPr>
          <w:noProof/>
        </w:rPr>
      </w:pPr>
    </w:p>
    <w:p w14:paraId="3977FC90" w14:textId="77777777" w:rsidR="00CA7F87" w:rsidRPr="00F2250C" w:rsidRDefault="00CA7F87" w:rsidP="004B1E9D">
      <w:pPr>
        <w:spacing w:after="0"/>
        <w:rPr>
          <w:noProof/>
        </w:rPr>
      </w:pPr>
    </w:p>
    <w:p w14:paraId="0908982A" w14:textId="77777777" w:rsidR="00E87257" w:rsidRPr="00F2250C" w:rsidRDefault="00E87257" w:rsidP="00E87257">
      <w:pPr>
        <w:keepNext/>
        <w:spacing w:after="0"/>
      </w:pPr>
      <w:r w:rsidRPr="00F2250C">
        <w:rPr>
          <w:noProof/>
          <w:lang w:val="de-DE" w:eastAsia="zh-CN"/>
        </w:rPr>
        <w:drawing>
          <wp:inline distT="0" distB="0" distL="0" distR="0" wp14:anchorId="1C6CE6FD" wp14:editId="1D24C7A3">
            <wp:extent cx="2954769" cy="851026"/>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6468" b="9784"/>
                    <a:stretch/>
                  </pic:blipFill>
                  <pic:spPr bwMode="auto">
                    <a:xfrm>
                      <a:off x="0" y="0"/>
                      <a:ext cx="2955925" cy="851359"/>
                    </a:xfrm>
                    <a:prstGeom prst="rect">
                      <a:avLst/>
                    </a:prstGeom>
                    <a:noFill/>
                    <a:ln>
                      <a:noFill/>
                    </a:ln>
                    <a:extLst>
                      <a:ext uri="{53640926-AAD7-44D8-BBD7-CCE9431645EC}">
                        <a14:shadowObscured xmlns:a14="http://schemas.microsoft.com/office/drawing/2010/main"/>
                      </a:ext>
                    </a:extLst>
                  </pic:spPr>
                </pic:pic>
              </a:graphicData>
            </a:graphic>
          </wp:inline>
        </w:drawing>
      </w:r>
    </w:p>
    <w:p w14:paraId="7E5C4121" w14:textId="77F71AFB" w:rsidR="00E87257" w:rsidRPr="008A3EDA" w:rsidRDefault="00E87257" w:rsidP="00E87257">
      <w:pPr>
        <w:pStyle w:val="Beschriftung"/>
        <w:rPr>
          <w:b w:val="0"/>
          <w:bCs w:val="0"/>
          <w:i/>
          <w:iCs/>
        </w:rPr>
      </w:pPr>
      <w:bookmarkStart w:id="16" w:name="_Ref3083665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E85326">
        <w:rPr>
          <w:b w:val="0"/>
          <w:bCs w:val="0"/>
          <w:i/>
          <w:iCs/>
          <w:noProof/>
        </w:rPr>
        <w:t>11</w:t>
      </w:r>
      <w:r w:rsidR="008C1F7D" w:rsidRPr="008A3EDA">
        <w:rPr>
          <w:b w:val="0"/>
          <w:bCs w:val="0"/>
          <w:i/>
          <w:iCs/>
        </w:rPr>
        <w:fldChar w:fldCharType="end"/>
      </w:r>
      <w:bookmarkEnd w:id="16"/>
      <w:r w:rsidRPr="008A3EDA">
        <w:rPr>
          <w:b w:val="0"/>
          <w:bCs w:val="0"/>
          <w:i/>
          <w:iCs/>
        </w:rPr>
        <w:t xml:space="preserve"> shows the second iteration of the </w:t>
      </w:r>
      <w:r w:rsidR="0071144F" w:rsidRPr="008A3EDA">
        <w:rPr>
          <w:b w:val="0"/>
          <w:bCs w:val="0"/>
          <w:i/>
          <w:iCs/>
        </w:rPr>
        <w:t xml:space="preserve">abstract form of a </w:t>
      </w:r>
      <w:r w:rsidRPr="008A3EDA">
        <w:rPr>
          <w:b w:val="0"/>
          <w:bCs w:val="0"/>
          <w:i/>
          <w:iCs/>
        </w:rPr>
        <w:t>brain.</w:t>
      </w:r>
    </w:p>
    <w:p w14:paraId="30313973" w14:textId="45563C51" w:rsidR="00764A3A" w:rsidRPr="00F2250C" w:rsidRDefault="00764A3A" w:rsidP="0053463B"/>
    <w:p w14:paraId="145D05D4" w14:textId="419C4BD7" w:rsidR="0053463B" w:rsidRPr="00002ED7" w:rsidRDefault="005E7ECA" w:rsidP="005E7ECA">
      <w:r w:rsidRPr="00F2250C">
        <w:t>In a third iteration of the sensor module design,</w:t>
      </w:r>
      <w:r w:rsidR="006876C5" w:rsidRPr="00F2250C">
        <w:t xml:space="preserve"> some space has been added to the top,</w:t>
      </w:r>
      <w:r w:rsidR="0053463B" w:rsidRPr="00F2250C">
        <w:t xml:space="preserve"> so the RFID chip </w:t>
      </w:r>
      <w:r w:rsidR="006876C5" w:rsidRPr="00F2250C">
        <w:t>could also be</w:t>
      </w:r>
      <w:r w:rsidR="0053463B" w:rsidRPr="00F2250C">
        <w:t xml:space="preserve"> added</w:t>
      </w:r>
      <w:r w:rsidR="006876C5" w:rsidRPr="00F2250C">
        <w:t xml:space="preserve"> there</w:t>
      </w:r>
      <w:r w:rsidR="0053463B" w:rsidRPr="00F2250C">
        <w:t>.</w:t>
      </w:r>
      <w:r w:rsidR="006876C5" w:rsidRPr="00F2250C">
        <w:t xml:space="preserve"> This version has been 3D printed. The whole process can be found </w:t>
      </w:r>
      <w:r w:rsidR="006876C5" w:rsidRPr="00002ED7">
        <w:t xml:space="preserve">in </w:t>
      </w:r>
      <w:r w:rsidR="006876C5" w:rsidRPr="00002ED7">
        <w:fldChar w:fldCharType="begin"/>
      </w:r>
      <w:r w:rsidR="006876C5" w:rsidRPr="00002ED7">
        <w:instrText xml:space="preserve"> REF _Ref33099604 \h </w:instrText>
      </w:r>
      <w:r w:rsidR="00002ED7" w:rsidRPr="00002ED7">
        <w:instrText xml:space="preserve"> \* MERGEFORMAT </w:instrText>
      </w:r>
      <w:r w:rsidR="006876C5" w:rsidRPr="00002ED7">
        <w:fldChar w:fldCharType="separate"/>
      </w:r>
      <w:r w:rsidR="00E85326" w:rsidRPr="00E85326">
        <w:t xml:space="preserve">Table </w:t>
      </w:r>
      <w:r w:rsidR="00E85326" w:rsidRPr="00E85326">
        <w:rPr>
          <w:noProof/>
        </w:rPr>
        <w:t>2</w:t>
      </w:r>
      <w:r w:rsidR="006876C5" w:rsidRPr="00002ED7">
        <w:fldChar w:fldCharType="end"/>
      </w:r>
      <w:r w:rsidR="006876C5" w:rsidRPr="00002ED7">
        <w:t>.</w:t>
      </w:r>
      <w:r w:rsidR="0053463B" w:rsidRPr="00002ED7">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8"/>
        <w:gridCol w:w="2329"/>
      </w:tblGrid>
      <w:tr w:rsidR="002B32D6" w:rsidRPr="00F2250C" w14:paraId="5DC02FF9" w14:textId="77777777" w:rsidTr="002B32D6">
        <w:tc>
          <w:tcPr>
            <w:tcW w:w="2328" w:type="dxa"/>
            <w:vAlign w:val="center"/>
          </w:tcPr>
          <w:p w14:paraId="63B57B6E" w14:textId="3D463780" w:rsidR="002B32D6" w:rsidRPr="00F2250C" w:rsidRDefault="002B32D6" w:rsidP="002B32D6">
            <w:pPr>
              <w:jc w:val="center"/>
            </w:pPr>
            <w:r w:rsidRPr="00F2250C">
              <w:rPr>
                <w:noProof/>
                <w:lang w:val="de-DE" w:eastAsia="zh-CN"/>
              </w:rPr>
              <w:drawing>
                <wp:inline distT="0" distB="0" distL="0" distR="0" wp14:anchorId="1A7122A3" wp14:editId="7F215852">
                  <wp:extent cx="881300" cy="6679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6286" t="37394" r="33871" b="3864"/>
                          <a:stretch/>
                        </pic:blipFill>
                        <pic:spPr bwMode="auto">
                          <a:xfrm>
                            <a:off x="0" y="0"/>
                            <a:ext cx="882502" cy="6688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9" w:type="dxa"/>
            <w:vAlign w:val="center"/>
          </w:tcPr>
          <w:p w14:paraId="444D1F8D" w14:textId="5350E0CE" w:rsidR="002B32D6" w:rsidRPr="00F2250C" w:rsidRDefault="002B32D6" w:rsidP="002B32D6">
            <w:pPr>
              <w:jc w:val="center"/>
            </w:pPr>
            <w:r w:rsidRPr="00F2250C">
              <w:rPr>
                <w:noProof/>
                <w:lang w:val="de-DE" w:eastAsia="zh-CN"/>
              </w:rPr>
              <w:drawing>
                <wp:inline distT="0" distB="0" distL="0" distR="0" wp14:anchorId="7735D59E" wp14:editId="596DBA9F">
                  <wp:extent cx="1440000" cy="1079769"/>
                  <wp:effectExtent l="0" t="0" r="8255"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r w:rsidR="002B32D6" w:rsidRPr="00F2250C" w14:paraId="56900BCB" w14:textId="77777777" w:rsidTr="002B32D6">
        <w:tc>
          <w:tcPr>
            <w:tcW w:w="2328" w:type="dxa"/>
            <w:vAlign w:val="center"/>
          </w:tcPr>
          <w:p w14:paraId="30FD55CD" w14:textId="37E9ECEB" w:rsidR="002B32D6" w:rsidRPr="00F2250C" w:rsidRDefault="002B32D6" w:rsidP="002B32D6">
            <w:pPr>
              <w:jc w:val="center"/>
            </w:pPr>
            <w:r w:rsidRPr="00F2250C">
              <w:rPr>
                <w:noProof/>
                <w:lang w:val="de-DE" w:eastAsia="zh-CN"/>
              </w:rPr>
              <w:drawing>
                <wp:inline distT="0" distB="0" distL="0" distR="0" wp14:anchorId="74914384" wp14:editId="558184B9">
                  <wp:extent cx="1440000" cy="1079769"/>
                  <wp:effectExtent l="0" t="0" r="8255" b="635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c>
          <w:tcPr>
            <w:tcW w:w="2329" w:type="dxa"/>
            <w:vAlign w:val="center"/>
          </w:tcPr>
          <w:p w14:paraId="01D153FF" w14:textId="24A0D8C1" w:rsidR="002B32D6" w:rsidRPr="00F2250C" w:rsidRDefault="002B32D6" w:rsidP="002B32D6">
            <w:pPr>
              <w:jc w:val="center"/>
            </w:pPr>
            <w:r w:rsidRPr="00F2250C">
              <w:rPr>
                <w:noProof/>
                <w:lang w:val="de-DE" w:eastAsia="zh-CN"/>
              </w:rPr>
              <w:drawing>
                <wp:inline distT="0" distB="0" distL="0" distR="0" wp14:anchorId="33D9839F" wp14:editId="02334863">
                  <wp:extent cx="1440000" cy="1079769"/>
                  <wp:effectExtent l="0" t="0" r="8255" b="635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0000" cy="1079769"/>
                          </a:xfrm>
                          <a:prstGeom prst="rect">
                            <a:avLst/>
                          </a:prstGeom>
                          <a:noFill/>
                          <a:ln>
                            <a:noFill/>
                          </a:ln>
                        </pic:spPr>
                      </pic:pic>
                    </a:graphicData>
                  </a:graphic>
                </wp:inline>
              </w:drawing>
            </w:r>
          </w:p>
        </w:tc>
      </w:tr>
    </w:tbl>
    <w:p w14:paraId="7DAC10A5" w14:textId="2B24017E" w:rsidR="00E87257" w:rsidRPr="008A3EDA" w:rsidRDefault="002B32D6" w:rsidP="00E87257">
      <w:pPr>
        <w:rPr>
          <w:i/>
          <w:iCs/>
        </w:rPr>
      </w:pPr>
      <w:bookmarkStart w:id="17" w:name="_Ref33099604"/>
      <w:r w:rsidRPr="008A3EDA">
        <w:rPr>
          <w:i/>
          <w:iCs/>
        </w:rPr>
        <w:t xml:space="preserve">Table </w:t>
      </w:r>
      <w:r w:rsidRPr="008A3EDA">
        <w:rPr>
          <w:i/>
          <w:iCs/>
        </w:rPr>
        <w:fldChar w:fldCharType="begin"/>
      </w:r>
      <w:r w:rsidRPr="008A3EDA">
        <w:rPr>
          <w:i/>
          <w:iCs/>
        </w:rPr>
        <w:instrText xml:space="preserve"> SEQ Table \* ARABIC </w:instrText>
      </w:r>
      <w:r w:rsidRPr="008A3EDA">
        <w:rPr>
          <w:i/>
          <w:iCs/>
        </w:rPr>
        <w:fldChar w:fldCharType="separate"/>
      </w:r>
      <w:r w:rsidR="00E85326">
        <w:rPr>
          <w:i/>
          <w:iCs/>
          <w:noProof/>
        </w:rPr>
        <w:t>2</w:t>
      </w:r>
      <w:r w:rsidRPr="008A3EDA">
        <w:rPr>
          <w:i/>
          <w:iCs/>
        </w:rPr>
        <w:fldChar w:fldCharType="end"/>
      </w:r>
      <w:bookmarkEnd w:id="17"/>
      <w:r w:rsidRPr="008A3EDA">
        <w:rPr>
          <w:i/>
          <w:iCs/>
        </w:rPr>
        <w:t xml:space="preserve"> shows</w:t>
      </w:r>
      <w:r w:rsidR="008A3EDA">
        <w:rPr>
          <w:i/>
          <w:iCs/>
        </w:rPr>
        <w:t xml:space="preserve"> </w:t>
      </w:r>
      <w:r w:rsidRPr="008A3EDA">
        <w:rPr>
          <w:i/>
          <w:iCs/>
        </w:rPr>
        <w:t>the</w:t>
      </w:r>
      <w:r w:rsidR="008A3EDA">
        <w:rPr>
          <w:i/>
          <w:iCs/>
        </w:rPr>
        <w:t xml:space="preserve"> first 3D</w:t>
      </w:r>
      <w:r w:rsidRPr="008A3EDA">
        <w:rPr>
          <w:i/>
          <w:iCs/>
        </w:rPr>
        <w:t xml:space="preserve"> printing process.</w:t>
      </w:r>
    </w:p>
    <w:p w14:paraId="50F07993" w14:textId="77777777" w:rsidR="006876C5" w:rsidRPr="00F2250C" w:rsidRDefault="006876C5" w:rsidP="00E87257"/>
    <w:p w14:paraId="68E4FDF1" w14:textId="7C75625A" w:rsidR="00C00253" w:rsidRPr="00F2250C" w:rsidRDefault="005D5A80" w:rsidP="00E87257">
      <w:r w:rsidRPr="00F2250C">
        <w:t xml:space="preserve">After printing out the </w:t>
      </w:r>
      <w:r w:rsidR="00BE3287">
        <w:t>sensor</w:t>
      </w:r>
      <w:r w:rsidRPr="00F2250C">
        <w:t xml:space="preserve"> model, </w:t>
      </w:r>
      <w:r w:rsidR="006876C5" w:rsidRPr="00F2250C">
        <w:t>sensors ha</w:t>
      </w:r>
      <w:r w:rsidR="004546E9" w:rsidRPr="00F2250C">
        <w:t>ve</w:t>
      </w:r>
      <w:r w:rsidR="006876C5" w:rsidRPr="00F2250C">
        <w:t xml:space="preserve"> been</w:t>
      </w:r>
      <w:r w:rsidRPr="00F2250C">
        <w:t xml:space="preserve"> checked if </w:t>
      </w:r>
      <w:r w:rsidR="00D61992">
        <w:t>the sensors</w:t>
      </w:r>
      <w:r w:rsidR="006876C5" w:rsidRPr="00F2250C">
        <w:t xml:space="preserve"> fit</w:t>
      </w:r>
      <w:r w:rsidR="00BE3287">
        <w:t xml:space="preserve">; some </w:t>
      </w:r>
      <w:r w:rsidR="004546E9" w:rsidRPr="00F2250C">
        <w:t xml:space="preserve">space </w:t>
      </w:r>
      <w:r w:rsidR="00BE3287">
        <w:t>could</w:t>
      </w:r>
      <w:r w:rsidR="004546E9" w:rsidRPr="00F2250C">
        <w:t xml:space="preserve"> be removed. This led to a </w:t>
      </w:r>
      <w:r w:rsidRPr="00F2250C">
        <w:t>shr</w:t>
      </w:r>
      <w:r w:rsidR="00511FB5" w:rsidRPr="00F2250C">
        <w:t>u</w:t>
      </w:r>
      <w:r w:rsidRPr="00F2250C">
        <w:t>nk</w:t>
      </w:r>
      <w:r w:rsidR="004546E9" w:rsidRPr="00F2250C">
        <w:t>en model</w:t>
      </w:r>
      <w:r w:rsidRPr="00F2250C">
        <w:t xml:space="preserve">. Furthermore, </w:t>
      </w:r>
      <w:r w:rsidR="004546E9" w:rsidRPr="00F2250C">
        <w:t>some sensors did not fit</w:t>
      </w:r>
      <w:r w:rsidRPr="00F2250C">
        <w:t>,</w:t>
      </w:r>
      <w:r w:rsidR="004546E9" w:rsidRPr="00F2250C">
        <w:t xml:space="preserve"> so some bigger holes </w:t>
      </w:r>
      <w:r w:rsidR="00BE3287">
        <w:t xml:space="preserve">have </w:t>
      </w:r>
      <w:r w:rsidR="004546E9" w:rsidRPr="00F2250C">
        <w:t>been added</w:t>
      </w:r>
      <w:r w:rsidRPr="00F2250C">
        <w:t>.</w:t>
      </w:r>
      <w:r w:rsidR="004546E9" w:rsidRPr="00F2250C">
        <w:t xml:space="preserve"> </w:t>
      </w:r>
      <w:r w:rsidR="00BE3287">
        <w:t>The sensors did not fit because</w:t>
      </w:r>
      <w:r w:rsidR="00EE4156">
        <w:t xml:space="preserve"> there was a</w:t>
      </w:r>
      <w:r w:rsidR="004546E9" w:rsidRPr="00F2250C">
        <w:t xml:space="preserve"> misunderstanding in the width and height values of some sensors.</w:t>
      </w:r>
      <w:r w:rsidRPr="00F2250C">
        <w:t xml:space="preserve"> </w:t>
      </w:r>
      <w:r w:rsidR="004546E9" w:rsidRPr="00F2250C">
        <w:t>The</w:t>
      </w:r>
      <w:r w:rsidRPr="00F2250C">
        <w:t xml:space="preserve"> datasheets used inches and not centimeters or millimeters. In addition, </w:t>
      </w:r>
      <w:r w:rsidR="004546E9" w:rsidRPr="00F2250C">
        <w:t xml:space="preserve">holes for </w:t>
      </w:r>
      <w:r w:rsidRPr="00F2250C">
        <w:t>the Micro-USB cable</w:t>
      </w:r>
      <w:r w:rsidR="004546E9" w:rsidRPr="00F2250C">
        <w:t xml:space="preserve"> ha</w:t>
      </w:r>
      <w:r w:rsidR="005724B9">
        <w:t>ve</w:t>
      </w:r>
      <w:r w:rsidR="004546E9" w:rsidRPr="00F2250C">
        <w:t xml:space="preserve"> been added. So, the</w:t>
      </w:r>
      <w:r w:rsidRPr="00F2250C">
        <w:t xml:space="preserve"> batter</w:t>
      </w:r>
      <w:r w:rsidR="003820BB" w:rsidRPr="00F2250C">
        <w:t>y</w:t>
      </w:r>
      <w:r w:rsidRPr="00F2250C">
        <w:t xml:space="preserve"> that is linked </w:t>
      </w:r>
      <w:r w:rsidR="003820BB" w:rsidRPr="00F2250C">
        <w:t>to</w:t>
      </w:r>
      <w:r w:rsidRPr="00F2250C">
        <w:t xml:space="preserve"> the microcontroller </w:t>
      </w:r>
      <w:r w:rsidR="003820BB" w:rsidRPr="00F2250C">
        <w:t xml:space="preserve">can be charged. </w:t>
      </w:r>
      <w:r w:rsidR="00C660E7" w:rsidRPr="00F2250C">
        <w:t>Also, the space on the back of the top has be</w:t>
      </w:r>
      <w:r w:rsidR="00591C1C" w:rsidRPr="00F2250C">
        <w:t xml:space="preserve">en </w:t>
      </w:r>
      <w:r w:rsidR="00C660E7" w:rsidRPr="00F2250C">
        <w:t xml:space="preserve">added again because the group decided to have the RFID reader on the ground. </w:t>
      </w:r>
    </w:p>
    <w:p w14:paraId="6A90A74D" w14:textId="77777777" w:rsidR="00376691" w:rsidRPr="00F2250C" w:rsidRDefault="00376691" w:rsidP="00E87257"/>
    <w:p w14:paraId="3A5E261B" w14:textId="6BEB4ECD" w:rsidR="00764A3A" w:rsidRPr="00F2250C" w:rsidRDefault="007E2669" w:rsidP="00E87257">
      <w:r w:rsidRPr="00F2250C">
        <w:t xml:space="preserve">In addition, </w:t>
      </w:r>
      <w:r w:rsidR="00C660E7" w:rsidRPr="00F2250C">
        <w:t xml:space="preserve">the connection base </w:t>
      </w:r>
      <w:r w:rsidR="005724B9">
        <w:t>(</w:t>
      </w:r>
      <w:r w:rsidR="005724B9" w:rsidRPr="00EE4156">
        <w:t xml:space="preserve">see </w:t>
      </w:r>
      <w:r w:rsidR="005724B9" w:rsidRPr="00EE4156">
        <w:fldChar w:fldCharType="begin"/>
      </w:r>
      <w:r w:rsidR="005724B9" w:rsidRPr="00EE4156">
        <w:instrText xml:space="preserve"> REF _Ref33353873 \h  \* MERGEFORMAT </w:instrText>
      </w:r>
      <w:r w:rsidR="005724B9" w:rsidRPr="00EE4156">
        <w:fldChar w:fldCharType="separate"/>
      </w:r>
      <w:r w:rsidR="00E85326" w:rsidRPr="00E85326">
        <w:t xml:space="preserve">Figure </w:t>
      </w:r>
      <w:r w:rsidR="00E85326" w:rsidRPr="00E85326">
        <w:rPr>
          <w:noProof/>
        </w:rPr>
        <w:t>12</w:t>
      </w:r>
      <w:r w:rsidR="005724B9" w:rsidRPr="00EE4156">
        <w:fldChar w:fldCharType="end"/>
      </w:r>
      <w:r w:rsidR="005724B9">
        <w:t xml:space="preserve">) </w:t>
      </w:r>
      <w:r w:rsidR="00C660E7" w:rsidRPr="00F2250C">
        <w:t>that connects the object with the sensor module has been designed.</w:t>
      </w:r>
      <w:r w:rsidRPr="00F2250C">
        <w:t xml:space="preserve"> </w:t>
      </w:r>
      <w:r w:rsidR="0080755D" w:rsidRPr="00F2250C">
        <w:t xml:space="preserve">However, </w:t>
      </w:r>
      <w:r w:rsidR="00C660E7" w:rsidRPr="00F2250C">
        <w:t>it ha</w:t>
      </w:r>
      <w:r w:rsidR="00F3609E">
        <w:t>s not</w:t>
      </w:r>
      <w:r w:rsidR="00C660E7" w:rsidRPr="00F2250C">
        <w:t xml:space="preserve"> been </w:t>
      </w:r>
      <w:r w:rsidR="0080755D" w:rsidRPr="00F2250C">
        <w:t>print</w:t>
      </w:r>
      <w:r w:rsidR="00C660E7" w:rsidRPr="00F2250C">
        <w:t>ed because a new printer had to be found first</w:t>
      </w:r>
      <w:r w:rsidR="0080755D" w:rsidRPr="00F2250C">
        <w:t>.</w:t>
      </w:r>
      <w:r w:rsidR="00002ED7">
        <w:t xml:space="preserve"> The other one used a material </w:t>
      </w:r>
      <w:r w:rsidR="00002ED7">
        <w:lastRenderedPageBreak/>
        <w:t>that is too heavy.</w:t>
      </w:r>
      <w:r w:rsidR="00370AD2" w:rsidRPr="00F2250C">
        <w:t xml:space="preserve"> This </w:t>
      </w:r>
      <w:r w:rsidR="00C660E7" w:rsidRPr="00F2250C">
        <w:t>base</w:t>
      </w:r>
      <w:r w:rsidR="00370AD2" w:rsidRPr="00F2250C">
        <w:t xml:space="preserve"> has four holes. These are used to wire the base to the instrument. Furthermore, </w:t>
      </w:r>
      <w:r w:rsidR="00177B15" w:rsidRPr="00F2250C">
        <w:t xml:space="preserve">a </w:t>
      </w:r>
      <w:r w:rsidR="00370AD2" w:rsidRPr="00F2250C">
        <w:t>slider bar</w:t>
      </w:r>
      <w:r w:rsidR="00177B15" w:rsidRPr="00F2250C">
        <w:t xml:space="preserve"> has been added. This </w:t>
      </w:r>
      <w:r w:rsidR="00370AD2" w:rsidRPr="00F2250C">
        <w:t xml:space="preserve">holds the </w:t>
      </w:r>
      <w:r w:rsidR="00BE3287">
        <w:t>sensor</w:t>
      </w:r>
      <w:r w:rsidR="00370AD2" w:rsidRPr="00F2250C">
        <w:t xml:space="preserve"> model in place even if users move the model fast.</w:t>
      </w:r>
    </w:p>
    <w:p w14:paraId="4228101A" w14:textId="77777777" w:rsidR="00C46BC2" w:rsidRPr="00F2250C" w:rsidRDefault="00C46BC2" w:rsidP="00E87257"/>
    <w:p w14:paraId="10296333" w14:textId="052D0807" w:rsidR="00FD4302" w:rsidRPr="00F2250C" w:rsidRDefault="00C46BC2" w:rsidP="00FD4302">
      <w:pPr>
        <w:keepNext/>
        <w:jc w:val="center"/>
      </w:pPr>
      <w:r w:rsidRPr="00F2250C">
        <w:rPr>
          <w:noProof/>
          <w:lang w:val="de-DE" w:eastAsia="zh-CN"/>
        </w:rPr>
        <w:drawing>
          <wp:inline distT="0" distB="0" distL="0" distR="0" wp14:anchorId="06191265" wp14:editId="2EEC46EE">
            <wp:extent cx="2957195" cy="1022350"/>
            <wp:effectExtent l="0" t="0" r="0" b="635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3606" b="10867"/>
                    <a:stretch/>
                  </pic:blipFill>
                  <pic:spPr bwMode="auto">
                    <a:xfrm>
                      <a:off x="0" y="0"/>
                      <a:ext cx="2957195" cy="1022350"/>
                    </a:xfrm>
                    <a:prstGeom prst="rect">
                      <a:avLst/>
                    </a:prstGeom>
                    <a:noFill/>
                    <a:ln>
                      <a:noFill/>
                    </a:ln>
                    <a:extLst>
                      <a:ext uri="{53640926-AAD7-44D8-BBD7-CCE9431645EC}">
                        <a14:shadowObscured xmlns:a14="http://schemas.microsoft.com/office/drawing/2010/main"/>
                      </a:ext>
                    </a:extLst>
                  </pic:spPr>
                </pic:pic>
              </a:graphicData>
            </a:graphic>
          </wp:inline>
        </w:drawing>
      </w:r>
    </w:p>
    <w:p w14:paraId="73591BAE" w14:textId="0CD07FEC" w:rsidR="00FD4302" w:rsidRPr="008A3EDA" w:rsidRDefault="00FD4302" w:rsidP="00644AF7">
      <w:pPr>
        <w:pStyle w:val="Beschriftung"/>
        <w:jc w:val="left"/>
        <w:rPr>
          <w:b w:val="0"/>
          <w:bCs w:val="0"/>
          <w:i/>
          <w:iCs/>
        </w:rPr>
      </w:pPr>
      <w:bookmarkStart w:id="18" w:name="_Ref33353873"/>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E85326">
        <w:rPr>
          <w:b w:val="0"/>
          <w:bCs w:val="0"/>
          <w:i/>
          <w:iCs/>
          <w:noProof/>
        </w:rPr>
        <w:t>12</w:t>
      </w:r>
      <w:r w:rsidR="008C1F7D" w:rsidRPr="008A3EDA">
        <w:rPr>
          <w:b w:val="0"/>
          <w:bCs w:val="0"/>
          <w:i/>
          <w:iCs/>
        </w:rPr>
        <w:fldChar w:fldCharType="end"/>
      </w:r>
      <w:bookmarkEnd w:id="18"/>
      <w:r w:rsidRPr="008A3EDA">
        <w:rPr>
          <w:b w:val="0"/>
          <w:bCs w:val="0"/>
          <w:i/>
          <w:iCs/>
        </w:rPr>
        <w:t xml:space="preserve"> </w:t>
      </w:r>
      <w:r w:rsidR="00C660E7" w:rsidRPr="008A3EDA">
        <w:rPr>
          <w:b w:val="0"/>
          <w:bCs w:val="0"/>
          <w:i/>
          <w:iCs/>
        </w:rPr>
        <w:t>s</w:t>
      </w:r>
      <w:r w:rsidRPr="008A3EDA">
        <w:rPr>
          <w:b w:val="0"/>
          <w:bCs w:val="0"/>
          <w:i/>
          <w:iCs/>
        </w:rPr>
        <w:t xml:space="preserve">hows the </w:t>
      </w:r>
      <w:r w:rsidR="00C660E7" w:rsidRPr="008A3EDA">
        <w:rPr>
          <w:b w:val="0"/>
          <w:bCs w:val="0"/>
          <w:i/>
          <w:iCs/>
        </w:rPr>
        <w:t>base</w:t>
      </w:r>
      <w:r w:rsidRPr="008A3EDA">
        <w:rPr>
          <w:b w:val="0"/>
          <w:bCs w:val="0"/>
          <w:i/>
          <w:iCs/>
        </w:rPr>
        <w:t xml:space="preserve"> model that has been designed</w:t>
      </w:r>
      <w:r w:rsidR="008A3EDA">
        <w:rPr>
          <w:b w:val="0"/>
          <w:bCs w:val="0"/>
          <w:i/>
          <w:iCs/>
        </w:rPr>
        <w:t xml:space="preserve"> to lock the sensor module. So, the module cannot move after locking it on the base</w:t>
      </w:r>
      <w:r w:rsidRPr="008A3EDA">
        <w:rPr>
          <w:b w:val="0"/>
          <w:bCs w:val="0"/>
          <w:i/>
          <w:iCs/>
        </w:rPr>
        <w:t>.</w:t>
      </w:r>
    </w:p>
    <w:p w14:paraId="60AC421F" w14:textId="77777777" w:rsidR="00C46BC2" w:rsidRPr="00F2250C" w:rsidRDefault="00C46BC2" w:rsidP="00787069"/>
    <w:p w14:paraId="712004AA" w14:textId="2B70D095" w:rsidR="008F255F" w:rsidRPr="00F2250C" w:rsidRDefault="00376691" w:rsidP="00EE4156">
      <w:r w:rsidRPr="00F2250C">
        <w:t xml:space="preserve">Because of using a server-client wireless network for the communication between two ESP8266 microcontrollers, </w:t>
      </w:r>
      <w:r w:rsidR="00C660E7" w:rsidRPr="00F2250C">
        <w:t>a receiver module had to be designed. The</w:t>
      </w:r>
      <w:r w:rsidRPr="00F2250C">
        <w:t xml:space="preserve"> client </w:t>
      </w:r>
      <w:r w:rsidR="00D929FC" w:rsidRPr="00F2250C">
        <w:t>is</w:t>
      </w:r>
      <w:r w:rsidR="00C660E7" w:rsidRPr="00F2250C">
        <w:t xml:space="preserve"> placed in the inside of it. Later, the client </w:t>
      </w:r>
      <w:r w:rsidR="00DB0FB8">
        <w:t>is</w:t>
      </w:r>
      <w:r w:rsidR="00C660E7" w:rsidRPr="00F2250C">
        <w:t xml:space="preserve"> </w:t>
      </w:r>
      <w:r w:rsidRPr="00F2250C">
        <w:t xml:space="preserve">linked </w:t>
      </w:r>
      <w:r w:rsidR="00C660E7" w:rsidRPr="00F2250C">
        <w:t>to</w:t>
      </w:r>
      <w:r w:rsidRPr="00F2250C">
        <w:t xml:space="preserve"> the computer by a USB cable (</w:t>
      </w:r>
      <w:r w:rsidRPr="00EE4156">
        <w:t xml:space="preserve">see </w:t>
      </w:r>
      <w:r w:rsidRPr="00EE4156">
        <w:fldChar w:fldCharType="begin"/>
      </w:r>
      <w:r w:rsidRPr="00EE4156">
        <w:instrText xml:space="preserve"> REF _Ref31977471 \h </w:instrText>
      </w:r>
      <w:r w:rsidR="00EE4156" w:rsidRPr="00EE4156">
        <w:instrText xml:space="preserve"> \* MERGEFORMAT </w:instrText>
      </w:r>
      <w:r w:rsidRPr="00EE4156">
        <w:fldChar w:fldCharType="separate"/>
      </w:r>
      <w:r w:rsidR="00E85326" w:rsidRPr="00E85326">
        <w:t xml:space="preserve">Figure </w:t>
      </w:r>
      <w:r w:rsidR="00E85326" w:rsidRPr="00E85326">
        <w:rPr>
          <w:noProof/>
        </w:rPr>
        <w:t>13</w:t>
      </w:r>
      <w:r w:rsidRPr="00EE4156">
        <w:fldChar w:fldCharType="end"/>
      </w:r>
      <w:r w:rsidRPr="00F2250C">
        <w:t>).</w:t>
      </w:r>
      <w:r w:rsidR="00792BE0" w:rsidRPr="00F2250C">
        <w:t xml:space="preserve"> </w:t>
      </w:r>
    </w:p>
    <w:p w14:paraId="6D44CECC" w14:textId="77777777" w:rsidR="008F255F" w:rsidRPr="00F2250C" w:rsidRDefault="008F255F" w:rsidP="009B742E">
      <w:pPr>
        <w:keepNext/>
        <w:rPr>
          <w:noProof/>
        </w:rPr>
      </w:pPr>
    </w:p>
    <w:p w14:paraId="621CD4A4" w14:textId="4F878E65" w:rsidR="009B742E" w:rsidRPr="00F2250C" w:rsidRDefault="00E15C1E" w:rsidP="008F255F">
      <w:pPr>
        <w:keepNext/>
        <w:jc w:val="center"/>
      </w:pPr>
      <w:r w:rsidRPr="00F2250C">
        <w:rPr>
          <w:noProof/>
          <w:lang w:val="de-DE" w:eastAsia="zh-CN"/>
        </w:rPr>
        <w:drawing>
          <wp:inline distT="0" distB="0" distL="0" distR="0" wp14:anchorId="45C89BCE" wp14:editId="668C66F6">
            <wp:extent cx="1759926" cy="81771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33886" t="31807" r="31171" b="26025"/>
                    <a:stretch/>
                  </pic:blipFill>
                  <pic:spPr bwMode="auto">
                    <a:xfrm>
                      <a:off x="0" y="0"/>
                      <a:ext cx="1790880" cy="832092"/>
                    </a:xfrm>
                    <a:prstGeom prst="rect">
                      <a:avLst/>
                    </a:prstGeom>
                    <a:noFill/>
                    <a:ln>
                      <a:noFill/>
                    </a:ln>
                    <a:extLst>
                      <a:ext uri="{53640926-AAD7-44D8-BBD7-CCE9431645EC}">
                        <a14:shadowObscured xmlns:a14="http://schemas.microsoft.com/office/drawing/2010/main"/>
                      </a:ext>
                    </a:extLst>
                  </pic:spPr>
                </pic:pic>
              </a:graphicData>
            </a:graphic>
          </wp:inline>
        </w:drawing>
      </w:r>
    </w:p>
    <w:p w14:paraId="7FE1EF39" w14:textId="3C319ECC" w:rsidR="003257F7" w:rsidRPr="008A3EDA" w:rsidRDefault="009B742E" w:rsidP="003257F7">
      <w:pPr>
        <w:pStyle w:val="Beschriftung"/>
        <w:rPr>
          <w:b w:val="0"/>
          <w:bCs w:val="0"/>
          <w:i/>
          <w:iCs/>
        </w:rPr>
      </w:pPr>
      <w:bookmarkStart w:id="19" w:name="_Ref31977471"/>
      <w:bookmarkStart w:id="20" w:name="_Ref32654728"/>
      <w:r w:rsidRPr="008A3EDA">
        <w:rPr>
          <w:b w:val="0"/>
          <w:bCs w:val="0"/>
          <w:i/>
          <w:iCs/>
        </w:rPr>
        <w:t xml:space="preserve">Figure </w:t>
      </w:r>
      <w:r w:rsidR="008C1F7D" w:rsidRPr="008A3EDA">
        <w:rPr>
          <w:b w:val="0"/>
          <w:bCs w:val="0"/>
          <w:i/>
          <w:iCs/>
        </w:rPr>
        <w:fldChar w:fldCharType="begin"/>
      </w:r>
      <w:r w:rsidR="008C1F7D" w:rsidRPr="008A3EDA">
        <w:rPr>
          <w:b w:val="0"/>
          <w:bCs w:val="0"/>
          <w:i/>
          <w:iCs/>
        </w:rPr>
        <w:instrText xml:space="preserve"> SEQ Figure \* ARABIC </w:instrText>
      </w:r>
      <w:r w:rsidR="008C1F7D" w:rsidRPr="008A3EDA">
        <w:rPr>
          <w:b w:val="0"/>
          <w:bCs w:val="0"/>
          <w:i/>
          <w:iCs/>
        </w:rPr>
        <w:fldChar w:fldCharType="separate"/>
      </w:r>
      <w:r w:rsidR="00E85326">
        <w:rPr>
          <w:b w:val="0"/>
          <w:bCs w:val="0"/>
          <w:i/>
          <w:iCs/>
          <w:noProof/>
        </w:rPr>
        <w:t>13</w:t>
      </w:r>
      <w:r w:rsidR="008C1F7D" w:rsidRPr="008A3EDA">
        <w:rPr>
          <w:b w:val="0"/>
          <w:bCs w:val="0"/>
          <w:i/>
          <w:iCs/>
        </w:rPr>
        <w:fldChar w:fldCharType="end"/>
      </w:r>
      <w:bookmarkEnd w:id="19"/>
      <w:r w:rsidRPr="008A3EDA">
        <w:rPr>
          <w:b w:val="0"/>
          <w:bCs w:val="0"/>
          <w:i/>
          <w:iCs/>
        </w:rPr>
        <w:t xml:space="preserve"> shows the </w:t>
      </w:r>
      <w:r w:rsidR="00792BE0" w:rsidRPr="008A3EDA">
        <w:rPr>
          <w:b w:val="0"/>
          <w:bCs w:val="0"/>
          <w:i/>
          <w:iCs/>
        </w:rPr>
        <w:t xml:space="preserve">receiver module </w:t>
      </w:r>
      <w:r w:rsidRPr="008A3EDA">
        <w:rPr>
          <w:b w:val="0"/>
          <w:bCs w:val="0"/>
          <w:i/>
          <w:iCs/>
        </w:rPr>
        <w:t>for the ESP8266 client</w:t>
      </w:r>
      <w:r w:rsidR="008A3EDA">
        <w:rPr>
          <w:b w:val="0"/>
          <w:bCs w:val="0"/>
          <w:i/>
          <w:iCs/>
        </w:rPr>
        <w:t xml:space="preserve"> that is spired by the sensor module’s case but around half the size</w:t>
      </w:r>
      <w:r w:rsidRPr="008A3EDA">
        <w:rPr>
          <w:b w:val="0"/>
          <w:bCs w:val="0"/>
          <w:i/>
          <w:iCs/>
        </w:rPr>
        <w:t>.</w:t>
      </w:r>
      <w:bookmarkEnd w:id="20"/>
    </w:p>
    <w:p w14:paraId="0D627601" w14:textId="7DFE20A7" w:rsidR="00FB1647" w:rsidRPr="00F2250C" w:rsidRDefault="00FB1647" w:rsidP="00FB1647"/>
    <w:p w14:paraId="1F191C56" w14:textId="3A9A4112" w:rsidR="00DB0FB8" w:rsidRDefault="00C660E7" w:rsidP="00177B15">
      <w:r w:rsidRPr="00F2250C">
        <w:t>However, after all</w:t>
      </w:r>
      <w:r w:rsidR="00D929FC" w:rsidRPr="00F2250C">
        <w:t xml:space="preserve"> </w:t>
      </w:r>
      <w:r w:rsidR="00D13A0C" w:rsidRPr="00F2250C">
        <w:t>these</w:t>
      </w:r>
      <w:r w:rsidR="00D929FC" w:rsidRPr="00F2250C">
        <w:t xml:space="preserve"> changes in the </w:t>
      </w:r>
      <w:r w:rsidRPr="00F2250C">
        <w:t xml:space="preserve">programming part </w:t>
      </w:r>
      <w:r w:rsidR="00EE4156">
        <w:t xml:space="preserve">(see </w:t>
      </w:r>
      <w:r w:rsidR="00EE4156">
        <w:fldChar w:fldCharType="begin"/>
      </w:r>
      <w:r w:rsidR="00EE4156">
        <w:instrText xml:space="preserve"> REF _Ref33256327 \h </w:instrText>
      </w:r>
      <w:r w:rsidR="00EE4156">
        <w:fldChar w:fldCharType="separate"/>
      </w:r>
      <w:r w:rsidR="00E85326" w:rsidRPr="00F2250C">
        <w:rPr>
          <w:rFonts w:cs="Arial"/>
        </w:rPr>
        <w:t>1. Programming</w:t>
      </w:r>
      <w:r w:rsidR="00EE4156">
        <w:fldChar w:fldCharType="end"/>
      </w:r>
      <w:r w:rsidR="00EE4156">
        <w:t xml:space="preserve">) </w:t>
      </w:r>
      <w:r w:rsidRPr="00F2250C">
        <w:t xml:space="preserve">and what kind of communication </w:t>
      </w:r>
      <w:r w:rsidR="00DB0FB8">
        <w:t>is</w:t>
      </w:r>
      <w:r w:rsidRPr="00F2250C">
        <w:t xml:space="preserve"> used, the</w:t>
      </w:r>
      <w:r w:rsidR="00C11EE3" w:rsidRPr="00F2250C">
        <w:t xml:space="preserve"> receiver module </w:t>
      </w:r>
      <w:r w:rsidR="00D6015B" w:rsidRPr="00F2250C">
        <w:t>does</w:t>
      </w:r>
      <w:r w:rsidR="00F3609E">
        <w:t xml:space="preserve"> not</w:t>
      </w:r>
      <w:r w:rsidR="00F3609E" w:rsidRPr="00F2250C">
        <w:t xml:space="preserve"> </w:t>
      </w:r>
      <w:r w:rsidR="00C11EE3" w:rsidRPr="00F2250C">
        <w:t xml:space="preserve">need to be printed. </w:t>
      </w:r>
    </w:p>
    <w:p w14:paraId="2E3F12EC" w14:textId="6D2AFC1E" w:rsidR="006B78F5" w:rsidRPr="00002ED7" w:rsidRDefault="00C11EE3" w:rsidP="00177B15">
      <w:r w:rsidRPr="00F2250C">
        <w:t xml:space="preserve">The sensors module </w:t>
      </w:r>
      <w:r w:rsidR="00DB0FB8">
        <w:t>is</w:t>
      </w:r>
      <w:r w:rsidRPr="00F2250C">
        <w:t xml:space="preserve"> </w:t>
      </w:r>
      <w:r w:rsidR="00D6015B" w:rsidRPr="00F2250C">
        <w:t xml:space="preserve">printed </w:t>
      </w:r>
      <w:r w:rsidRPr="00F2250C">
        <w:t xml:space="preserve">with some slight changed. </w:t>
      </w:r>
      <w:r w:rsidR="00D6015B" w:rsidRPr="00F2250C">
        <w:t>F</w:t>
      </w:r>
      <w:r w:rsidRPr="00F2250C">
        <w:t>irst and foremost, the top of the module is</w:t>
      </w:r>
      <w:r w:rsidR="00F3609E">
        <w:t xml:space="preserve"> not</w:t>
      </w:r>
      <w:r w:rsidRPr="00F2250C">
        <w:t xml:space="preserve"> </w:t>
      </w:r>
      <w:r w:rsidR="00D929FC" w:rsidRPr="00F2250C">
        <w:t>around</w:t>
      </w:r>
      <w:r w:rsidRPr="00F2250C">
        <w:t xml:space="preserve"> anymore. The reason for this is the </w:t>
      </w:r>
      <w:r w:rsidR="00D6015B" w:rsidRPr="00F2250C">
        <w:t xml:space="preserve">new </w:t>
      </w:r>
      <w:r w:rsidRPr="00F2250C">
        <w:t xml:space="preserve">printer </w:t>
      </w:r>
      <w:r w:rsidR="00D6015B" w:rsidRPr="00F2250C">
        <w:t>that has been used</w:t>
      </w:r>
      <w:r w:rsidRPr="00F2250C">
        <w:t>. It would be difficult</w:t>
      </w:r>
      <w:r w:rsidR="00DB0FB8">
        <w:t xml:space="preserve"> for the printer and the outcome would probably look bad</w:t>
      </w:r>
      <w:r w:rsidRPr="00F2250C">
        <w:t xml:space="preserve">, so a flat top </w:t>
      </w:r>
      <w:r w:rsidR="00DB0FB8">
        <w:t xml:space="preserve">is </w:t>
      </w:r>
      <w:r w:rsidRPr="00F2250C">
        <w:t xml:space="preserve">printed instead. </w:t>
      </w:r>
      <w:r w:rsidR="00D6015B" w:rsidRPr="00F2250C">
        <w:t xml:space="preserve">Some smaller changes in the body of the sensor module </w:t>
      </w:r>
      <w:r w:rsidR="00D929FC" w:rsidRPr="00F2250C">
        <w:t>have</w:t>
      </w:r>
      <w:r w:rsidR="00D6015B" w:rsidRPr="00F2250C">
        <w:t xml:space="preserve"> been done as well. In printing process can be found </w:t>
      </w:r>
      <w:r w:rsidR="00D6015B" w:rsidRPr="00002ED7">
        <w:t>i</w:t>
      </w:r>
      <w:r w:rsidR="00177B15" w:rsidRPr="00002ED7">
        <w:t>n</w:t>
      </w:r>
      <w:r w:rsidR="00002ED7" w:rsidRPr="00002ED7">
        <w:t xml:space="preserve"> </w:t>
      </w:r>
      <w:r w:rsidR="00002ED7" w:rsidRPr="00002ED7">
        <w:fldChar w:fldCharType="begin"/>
      </w:r>
      <w:r w:rsidR="00002ED7" w:rsidRPr="00002ED7">
        <w:instrText xml:space="preserve"> REF _Ref39410271 \h  \* MERGEFORMAT </w:instrText>
      </w:r>
      <w:r w:rsidR="00002ED7" w:rsidRPr="00002ED7">
        <w:fldChar w:fldCharType="separate"/>
      </w:r>
      <w:r w:rsidR="00E85326" w:rsidRPr="00E85326">
        <w:t xml:space="preserve">Figure </w:t>
      </w:r>
      <w:r w:rsidR="00E85326" w:rsidRPr="00E85326">
        <w:rPr>
          <w:noProof/>
        </w:rPr>
        <w:t>14</w:t>
      </w:r>
      <w:r w:rsidR="00002ED7" w:rsidRPr="00002ED7">
        <w:fldChar w:fldCharType="end"/>
      </w:r>
      <w:r w:rsidR="00177B15" w:rsidRPr="00002ED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7"/>
      </w:tblGrid>
      <w:tr w:rsidR="00C11EE3" w:rsidRPr="00F2250C" w14:paraId="277A68EC" w14:textId="77777777" w:rsidTr="006B78F5">
        <w:tc>
          <w:tcPr>
            <w:tcW w:w="4647" w:type="dxa"/>
          </w:tcPr>
          <w:p w14:paraId="3D07BB1D" w14:textId="77777777" w:rsidR="00002ED7" w:rsidRPr="00002ED7" w:rsidRDefault="007C59F4" w:rsidP="00002ED7">
            <w:pPr>
              <w:keepNext/>
              <w:jc w:val="center"/>
              <w:rPr>
                <w:i/>
                <w:iCs/>
              </w:rPr>
            </w:pPr>
            <w:r w:rsidRPr="00002ED7">
              <w:rPr>
                <w:i/>
                <w:iCs/>
                <w:noProof/>
                <w:lang w:val="de-DE" w:eastAsia="zh-CN"/>
              </w:rPr>
              <w:drawing>
                <wp:inline distT="0" distB="0" distL="0" distR="0" wp14:anchorId="4895A948" wp14:editId="458A7427">
                  <wp:extent cx="1749600" cy="1312293"/>
                  <wp:effectExtent l="0" t="0" r="3175" b="254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49600" cy="1312293"/>
                          </a:xfrm>
                          <a:prstGeom prst="rect">
                            <a:avLst/>
                          </a:prstGeom>
                          <a:noFill/>
                          <a:ln>
                            <a:noFill/>
                          </a:ln>
                        </pic:spPr>
                      </pic:pic>
                    </a:graphicData>
                  </a:graphic>
                </wp:inline>
              </w:drawing>
            </w:r>
          </w:p>
          <w:p w14:paraId="75505FDC" w14:textId="3A120993" w:rsidR="00C11EE3" w:rsidRPr="00002ED7" w:rsidRDefault="00002ED7" w:rsidP="00002ED7">
            <w:pPr>
              <w:pStyle w:val="Beschriftung"/>
              <w:jc w:val="left"/>
              <w:rPr>
                <w:i/>
                <w:iCs/>
              </w:rPr>
            </w:pPr>
            <w:bookmarkStart w:id="21" w:name="_Ref39410271"/>
            <w:r w:rsidRPr="00002ED7">
              <w:rPr>
                <w:b w:val="0"/>
                <w:bCs w:val="0"/>
                <w:i/>
                <w:iCs/>
              </w:rPr>
              <w:t xml:space="preserve">Figure </w:t>
            </w:r>
            <w:r w:rsidRPr="00002ED7">
              <w:rPr>
                <w:b w:val="0"/>
                <w:bCs w:val="0"/>
                <w:i/>
                <w:iCs/>
              </w:rPr>
              <w:fldChar w:fldCharType="begin"/>
            </w:r>
            <w:r w:rsidRPr="00002ED7">
              <w:rPr>
                <w:b w:val="0"/>
                <w:bCs w:val="0"/>
                <w:i/>
                <w:iCs/>
              </w:rPr>
              <w:instrText xml:space="preserve"> SEQ Figure \* ARABIC </w:instrText>
            </w:r>
            <w:r w:rsidRPr="00002ED7">
              <w:rPr>
                <w:b w:val="0"/>
                <w:bCs w:val="0"/>
                <w:i/>
                <w:iCs/>
              </w:rPr>
              <w:fldChar w:fldCharType="separate"/>
            </w:r>
            <w:r w:rsidR="00E85326">
              <w:rPr>
                <w:b w:val="0"/>
                <w:bCs w:val="0"/>
                <w:i/>
                <w:iCs/>
                <w:noProof/>
              </w:rPr>
              <w:t>14</w:t>
            </w:r>
            <w:r w:rsidRPr="00002ED7">
              <w:rPr>
                <w:b w:val="0"/>
                <w:bCs w:val="0"/>
                <w:i/>
                <w:iCs/>
              </w:rPr>
              <w:fldChar w:fldCharType="end"/>
            </w:r>
            <w:bookmarkEnd w:id="21"/>
            <w:r w:rsidRPr="00002ED7">
              <w:rPr>
                <w:b w:val="0"/>
                <w:bCs w:val="0"/>
                <w:i/>
                <w:iCs/>
              </w:rPr>
              <w:t xml:space="preserve"> shows the final printing process.</w:t>
            </w:r>
          </w:p>
        </w:tc>
      </w:tr>
    </w:tbl>
    <w:p w14:paraId="3F7F3AD3" w14:textId="77777777" w:rsidR="008A3EDA" w:rsidRPr="008A3EDA" w:rsidRDefault="008A3EDA" w:rsidP="00FB1647">
      <w:pPr>
        <w:rPr>
          <w:i/>
          <w:iCs/>
        </w:rPr>
      </w:pPr>
    </w:p>
    <w:p w14:paraId="5704A3B0" w14:textId="741175DA" w:rsidR="00177B15" w:rsidRPr="00F2250C" w:rsidRDefault="00D6015B" w:rsidP="00FB1647">
      <w:r w:rsidRPr="00F2250C">
        <w:t xml:space="preserve">The printer uses </w:t>
      </w:r>
      <w:r w:rsidR="005724B9" w:rsidRPr="005724B9">
        <w:t xml:space="preserve">Polylactide </w:t>
      </w:r>
      <w:r w:rsidRPr="00F2250C">
        <w:t>(</w:t>
      </w:r>
      <w:r w:rsidR="005724B9">
        <w:t>PLA</w:t>
      </w:r>
      <w:r w:rsidRPr="00F2250C">
        <w:t>)</w:t>
      </w:r>
      <w:r w:rsidRPr="00725A59">
        <w:rPr>
          <w:vertAlign w:val="superscript"/>
        </w:rPr>
        <w:fldChar w:fldCharType="begin" w:fldLock="1"/>
      </w:r>
      <w:r w:rsidR="002B7B81">
        <w:rPr>
          <w:vertAlign w:val="superscript"/>
        </w:rPr>
        <w:instrText>ADDIN CSL_CITATION {"citationItems":[{"id":"ITEM-1","itemData":{"URL":"https://www.sciencedirect.com/topics/medicine-and-dentistry/polylactide","accessed":{"date-parts":[["2020","2","20"]]},"author":[{"dropping-particle":"","family":"HILL","given":"ROBERT G.","non-dropping-particle":"","parse-names":false,"suffix":""}],"container-title":"Science Direct","id":"ITEM-1","issued":{"date-parts":[["0"]]},"title":"Biomaterials, Artificial Organs and Tissue Engineering","type":"webpage"},"uris":["http://www.mendeley.com/documents/?uuid=45b460e0-d531-4baa-b68d-830ed4a52556"]}],"mendeley":{"formattedCitation":"[29]","plainTextFormattedCitation":"[29]","previouslyFormattedCitation":"[30]"},"properties":{"noteIndex":0},"schema":"https://github.com/citation-style-language/schema/raw/master/csl-citation.json"}</w:instrText>
      </w:r>
      <w:r w:rsidRPr="00725A59">
        <w:rPr>
          <w:vertAlign w:val="superscript"/>
        </w:rPr>
        <w:fldChar w:fldCharType="separate"/>
      </w:r>
      <w:r w:rsidR="002B7B81" w:rsidRPr="002B7B81">
        <w:rPr>
          <w:noProof/>
        </w:rPr>
        <w:t>[29]</w:t>
      </w:r>
      <w:r w:rsidRPr="00725A59">
        <w:rPr>
          <w:vertAlign w:val="superscript"/>
        </w:rPr>
        <w:fldChar w:fldCharType="end"/>
      </w:r>
      <w:r w:rsidRPr="00255B0C">
        <w:t>.</w:t>
      </w:r>
      <w:r w:rsidRPr="00F2250C">
        <w:t xml:space="preserve"> This material </w:t>
      </w:r>
      <w:r w:rsidR="00EE4156">
        <w:t xml:space="preserve">shape </w:t>
      </w:r>
      <w:r w:rsidR="00CC6245">
        <w:t>changes</w:t>
      </w:r>
      <w:r w:rsidR="00EE4156">
        <w:t xml:space="preserve"> if the t</w:t>
      </w:r>
      <w:r w:rsidR="00177B15" w:rsidRPr="00F2250C">
        <w:t>emperature</w:t>
      </w:r>
      <w:r w:rsidR="00EE4156">
        <w:t xml:space="preserve"> is higher than around </w:t>
      </w:r>
      <w:r w:rsidR="00177B15" w:rsidRPr="00F2250C">
        <w:t xml:space="preserve">max. </w:t>
      </w:r>
      <w:r w:rsidR="00824149">
        <w:t xml:space="preserve">around </w:t>
      </w:r>
      <w:r w:rsidR="00177B15" w:rsidRPr="00F2250C">
        <w:t>50°C.</w:t>
      </w:r>
      <w:r w:rsidR="00EE4156">
        <w:t xml:space="preserve"> </w:t>
      </w:r>
      <w:r w:rsidR="00177B15" w:rsidRPr="00F2250C">
        <w:t xml:space="preserve">The final sensor module can be seen </w:t>
      </w:r>
      <w:r w:rsidR="00177B15" w:rsidRPr="00002ED7">
        <w:t xml:space="preserve">in </w:t>
      </w:r>
      <w:r w:rsidR="006B78F5" w:rsidRPr="00002ED7">
        <w:fldChar w:fldCharType="begin"/>
      </w:r>
      <w:r w:rsidR="006B78F5" w:rsidRPr="00002ED7">
        <w:instrText xml:space="preserve"> REF _Ref33267107 \h </w:instrText>
      </w:r>
      <w:r w:rsidR="00002ED7" w:rsidRPr="00002ED7">
        <w:instrText xml:space="preserve"> \* MERGEFORMAT </w:instrText>
      </w:r>
      <w:r w:rsidR="006B78F5" w:rsidRPr="00002ED7">
        <w:fldChar w:fldCharType="separate"/>
      </w:r>
      <w:r w:rsidR="00E85326" w:rsidRPr="00E85326">
        <w:t xml:space="preserve">Figure </w:t>
      </w:r>
      <w:r w:rsidR="00E85326" w:rsidRPr="00E85326">
        <w:rPr>
          <w:noProof/>
        </w:rPr>
        <w:t>15</w:t>
      </w:r>
      <w:r w:rsidR="006B78F5" w:rsidRPr="00002ED7">
        <w:fldChar w:fldCharType="end"/>
      </w:r>
      <w:r w:rsidR="006B78F5" w:rsidRPr="00F2250C">
        <w:t>.</w:t>
      </w:r>
    </w:p>
    <w:p w14:paraId="7035795D" w14:textId="2027B995" w:rsidR="00177B15" w:rsidRPr="00F2250C" w:rsidRDefault="00177B15" w:rsidP="00FB1647"/>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2324"/>
      </w:tblGrid>
      <w:tr w:rsidR="006B78F5" w:rsidRPr="00F2250C" w14:paraId="7F142509" w14:textId="77777777" w:rsidTr="006B78F5">
        <w:tc>
          <w:tcPr>
            <w:tcW w:w="2323" w:type="dxa"/>
          </w:tcPr>
          <w:p w14:paraId="547C41CC" w14:textId="2641845E" w:rsidR="006B78F5" w:rsidRPr="00F2250C" w:rsidRDefault="006B78F5" w:rsidP="006B78F5">
            <w:pPr>
              <w:keepNext/>
              <w:jc w:val="center"/>
            </w:pPr>
            <w:r w:rsidRPr="00F2250C">
              <w:rPr>
                <w:noProof/>
                <w:lang w:val="de-DE" w:eastAsia="zh-CN"/>
              </w:rPr>
              <w:drawing>
                <wp:inline distT="0" distB="0" distL="0" distR="0" wp14:anchorId="6BE1ACBB" wp14:editId="0C09BCCD">
                  <wp:extent cx="1028148" cy="821940"/>
                  <wp:effectExtent l="0" t="0" r="63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721" t="7277" r="26087" b="29634"/>
                          <a:stretch/>
                        </pic:blipFill>
                        <pic:spPr bwMode="auto">
                          <a:xfrm>
                            <a:off x="0" y="0"/>
                            <a:ext cx="1045816" cy="83606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324" w:type="dxa"/>
          </w:tcPr>
          <w:p w14:paraId="3DF51ADB" w14:textId="31956F57" w:rsidR="006B78F5" w:rsidRPr="00F2250C" w:rsidRDefault="006B78F5" w:rsidP="006B78F5">
            <w:pPr>
              <w:jc w:val="center"/>
            </w:pPr>
            <w:r w:rsidRPr="00F2250C">
              <w:rPr>
                <w:noProof/>
                <w:lang w:val="de-DE" w:eastAsia="zh-CN"/>
              </w:rPr>
              <w:drawing>
                <wp:inline distT="0" distB="0" distL="0" distR="0" wp14:anchorId="5C037346" wp14:editId="5B73265D">
                  <wp:extent cx="767250" cy="90178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25961" t="3086" r="12193"/>
                          <a:stretch/>
                        </pic:blipFill>
                        <pic:spPr bwMode="auto">
                          <a:xfrm>
                            <a:off x="0" y="0"/>
                            <a:ext cx="769429" cy="90434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B6DE56D" w14:textId="028870C0" w:rsidR="00D6015B" w:rsidRPr="000B0917" w:rsidRDefault="006B78F5" w:rsidP="00FB1647">
      <w:pPr>
        <w:rPr>
          <w:i/>
          <w:iCs/>
        </w:rPr>
      </w:pPr>
      <w:bookmarkStart w:id="22" w:name="_Ref33267107"/>
      <w:r w:rsidRPr="000B0917">
        <w:rPr>
          <w:i/>
          <w:iCs/>
        </w:rPr>
        <w:t xml:space="preserve">Figure </w:t>
      </w:r>
      <w:r w:rsidR="008C1F7D" w:rsidRPr="000B0917">
        <w:rPr>
          <w:i/>
          <w:iCs/>
        </w:rPr>
        <w:fldChar w:fldCharType="begin"/>
      </w:r>
      <w:r w:rsidR="008C1F7D" w:rsidRPr="000B0917">
        <w:rPr>
          <w:i/>
          <w:iCs/>
        </w:rPr>
        <w:instrText xml:space="preserve"> SEQ Figure \* ARABIC </w:instrText>
      </w:r>
      <w:r w:rsidR="008C1F7D" w:rsidRPr="000B0917">
        <w:rPr>
          <w:i/>
          <w:iCs/>
        </w:rPr>
        <w:fldChar w:fldCharType="separate"/>
      </w:r>
      <w:r w:rsidR="00E85326">
        <w:rPr>
          <w:i/>
          <w:iCs/>
          <w:noProof/>
        </w:rPr>
        <w:t>15</w:t>
      </w:r>
      <w:r w:rsidR="008C1F7D" w:rsidRPr="000B0917">
        <w:rPr>
          <w:i/>
          <w:iCs/>
        </w:rPr>
        <w:fldChar w:fldCharType="end"/>
      </w:r>
      <w:bookmarkEnd w:id="22"/>
      <w:r w:rsidRPr="000B0917">
        <w:rPr>
          <w:i/>
          <w:iCs/>
        </w:rPr>
        <w:t xml:space="preserve"> show</w:t>
      </w:r>
      <w:r w:rsidR="00D929FC" w:rsidRPr="000B0917">
        <w:rPr>
          <w:i/>
          <w:iCs/>
        </w:rPr>
        <w:t>s</w:t>
      </w:r>
      <w:r w:rsidRPr="000B0917">
        <w:rPr>
          <w:i/>
          <w:iCs/>
        </w:rPr>
        <w:t xml:space="preserve"> the final sensor module</w:t>
      </w:r>
      <w:r w:rsidR="00032497" w:rsidRPr="000B0917">
        <w:rPr>
          <w:i/>
          <w:iCs/>
        </w:rPr>
        <w:t>’s case with the ESP8266 that is linked to the acceleration sensor, distance sensor</w:t>
      </w:r>
      <w:r w:rsidR="00887030">
        <w:rPr>
          <w:i/>
          <w:iCs/>
        </w:rPr>
        <w:t>,</w:t>
      </w:r>
      <w:r w:rsidR="00FB7D6D">
        <w:rPr>
          <w:i/>
          <w:iCs/>
        </w:rPr>
        <w:t xml:space="preserve"> and orientation sensor</w:t>
      </w:r>
      <w:r w:rsidRPr="000B0917">
        <w:rPr>
          <w:i/>
          <w:iCs/>
        </w:rPr>
        <w:t>.</w:t>
      </w:r>
    </w:p>
    <w:p w14:paraId="48BB99ED" w14:textId="77777777" w:rsidR="006B78F5" w:rsidRPr="00F2250C" w:rsidRDefault="006B78F5" w:rsidP="00FB1647"/>
    <w:p w14:paraId="3FF9BFB1" w14:textId="0F1B0770" w:rsidR="00D82E5F" w:rsidRPr="00F2250C" w:rsidRDefault="00362029" w:rsidP="00D82E5F">
      <w:pPr>
        <w:pStyle w:val="berschrift1"/>
        <w:rPr>
          <w:rFonts w:cs="Arial"/>
        </w:rPr>
      </w:pPr>
      <w:r w:rsidRPr="00F2250C">
        <w:rPr>
          <w:rFonts w:cs="Arial"/>
        </w:rPr>
        <w:t>4</w:t>
      </w:r>
      <w:r w:rsidR="00D82E5F" w:rsidRPr="00F2250C">
        <w:rPr>
          <w:rFonts w:cs="Arial"/>
        </w:rPr>
        <w:t>. Body</w:t>
      </w:r>
      <w:r w:rsidR="00D929FC" w:rsidRPr="00F2250C">
        <w:rPr>
          <w:rFonts w:cs="Arial"/>
        </w:rPr>
        <w:t>STorming</w:t>
      </w:r>
    </w:p>
    <w:p w14:paraId="5A859355" w14:textId="1A4D129D" w:rsidR="00D82E5F" w:rsidRPr="00F2250C" w:rsidRDefault="00D82E5F" w:rsidP="00D82E5F">
      <w:pPr>
        <w:pStyle w:val="berschrift1"/>
        <w:rPr>
          <w:rFonts w:cs="Arial"/>
        </w:rPr>
      </w:pPr>
    </w:p>
    <w:p w14:paraId="1945CCB1" w14:textId="71BECA1D" w:rsidR="00D34DC1" w:rsidRDefault="00A715D1" w:rsidP="0086659D">
      <w:pPr>
        <w:pBdr>
          <w:bottom w:val="single" w:sz="12" w:space="1" w:color="auto"/>
        </w:pBdr>
      </w:pPr>
      <w:r w:rsidRPr="00F2250C">
        <w:t>In order to get more inspiration on how to use the prototype and to find more constraints, a bodystorming session has been held. Like mentioned before, a bodystorming session has been done before; however, only the group participated</w:t>
      </w:r>
      <w:r w:rsidR="00002ED7">
        <w:t xml:space="preserve"> to </w:t>
      </w:r>
      <w:r w:rsidR="00D34DC1">
        <w:t xml:space="preserve">find out what kind of data </w:t>
      </w:r>
      <w:r w:rsidR="00554702">
        <w:t>must</w:t>
      </w:r>
      <w:r w:rsidR="00D34DC1">
        <w:t xml:space="preserve"> be gathered to detect motion</w:t>
      </w:r>
      <w:r w:rsidRPr="00F2250C">
        <w:t>. This time, new inspiration has been found from people who have different background</w:t>
      </w:r>
      <w:r w:rsidR="00D025C9" w:rsidRPr="00F2250C">
        <w:t>s</w:t>
      </w:r>
      <w:r w:rsidRPr="00F2250C">
        <w:t xml:space="preserve">. </w:t>
      </w:r>
      <w:r w:rsidR="00D34DC1">
        <w:t xml:space="preserve">They had the task to find daily objects that can be linked </w:t>
      </w:r>
      <w:r w:rsidR="00554702">
        <w:t xml:space="preserve">to </w:t>
      </w:r>
      <w:r w:rsidR="00D34DC1">
        <w:t xml:space="preserve">the system and what kind of sound the interaction should make. </w:t>
      </w:r>
    </w:p>
    <w:p w14:paraId="1F31EBA1" w14:textId="60B19FA1" w:rsidR="0086659D" w:rsidRPr="00F2250C" w:rsidRDefault="00A715D1" w:rsidP="0086659D">
      <w:pPr>
        <w:pBdr>
          <w:bottom w:val="single" w:sz="12" w:space="1" w:color="auto"/>
        </w:pBdr>
      </w:pPr>
      <w:r w:rsidRPr="00F2250C">
        <w:t xml:space="preserve">In total, </w:t>
      </w:r>
      <w:r w:rsidR="00D025C9" w:rsidRPr="00F2250C">
        <w:t xml:space="preserve">three students from the </w:t>
      </w:r>
      <w:r w:rsidRPr="00F2250C">
        <w:t>Bauhaus University</w:t>
      </w:r>
      <w:r w:rsidR="00D025C9" w:rsidRPr="00F2250C">
        <w:t xml:space="preserve"> </w:t>
      </w:r>
      <w:r w:rsidR="00AD771E" w:rsidRPr="00F2250C">
        <w:t>have</w:t>
      </w:r>
      <w:r w:rsidR="00D025C9" w:rsidRPr="00F2250C">
        <w:t xml:space="preserve"> </w:t>
      </w:r>
      <w:r w:rsidR="00D13A0C" w:rsidRPr="00F2250C">
        <w:t>participated</w:t>
      </w:r>
      <w:r w:rsidR="002E5750">
        <w:t>,</w:t>
      </w:r>
      <w:r w:rsidR="00D025C9" w:rsidRPr="00F2250C">
        <w:t xml:space="preserve"> two male</w:t>
      </w:r>
      <w:r w:rsidR="00D13A0C" w:rsidRPr="00F2250C">
        <w:t>s</w:t>
      </w:r>
      <w:r w:rsidR="00D025C9" w:rsidRPr="00F2250C">
        <w:t xml:space="preserve"> and one female. The </w:t>
      </w:r>
      <w:r w:rsidR="00A74312">
        <w:t>average</w:t>
      </w:r>
      <w:r w:rsidR="00D025C9" w:rsidRPr="00F2250C">
        <w:t xml:space="preserve"> age</w:t>
      </w:r>
      <w:r w:rsidR="00A74312">
        <w:t xml:space="preserve"> of these three people</w:t>
      </w:r>
      <w:r w:rsidR="00D025C9" w:rsidRPr="00F2250C">
        <w:t xml:space="preserve"> was 31.3. The first participant studies </w:t>
      </w:r>
      <w:r w:rsidRPr="00F2250C">
        <w:t>Human</w:t>
      </w:r>
      <w:r w:rsidR="00D929FC" w:rsidRPr="00F2250C">
        <w:t>-</w:t>
      </w:r>
      <w:r w:rsidRPr="00F2250C">
        <w:t xml:space="preserve">Computer Interaction </w:t>
      </w:r>
      <w:r w:rsidR="00D025C9" w:rsidRPr="00F2250C">
        <w:t xml:space="preserve">but also </w:t>
      </w:r>
      <w:r w:rsidR="00D929FC" w:rsidRPr="00F2250C">
        <w:t>has</w:t>
      </w:r>
      <w:r w:rsidR="00D025C9" w:rsidRPr="00F2250C">
        <w:t xml:space="preserve"> a background in</w:t>
      </w:r>
      <w:r w:rsidRPr="00F2250C">
        <w:t xml:space="preserve"> Design. </w:t>
      </w:r>
      <w:r w:rsidR="00D025C9" w:rsidRPr="00F2250C">
        <w:t xml:space="preserve">The second, on the other hand, is studying </w:t>
      </w:r>
      <w:r w:rsidRPr="00F2250C">
        <w:t xml:space="preserve">Media Arts and Design and has a background in Music. </w:t>
      </w:r>
      <w:r w:rsidR="00D025C9" w:rsidRPr="00F2250C">
        <w:t>The third</w:t>
      </w:r>
      <w:r w:rsidRPr="00F2250C">
        <w:t xml:space="preserve"> participant </w:t>
      </w:r>
      <w:r w:rsidR="00D025C9" w:rsidRPr="00F2250C">
        <w:t xml:space="preserve">is also </w:t>
      </w:r>
      <w:r w:rsidRPr="00F2250C">
        <w:t xml:space="preserve">studying Media Arts and Design. </w:t>
      </w:r>
      <w:r w:rsidR="00AD771E" w:rsidRPr="00F2250C">
        <w:t>The bodystorming session has been h</w:t>
      </w:r>
      <w:r w:rsidR="00990352">
        <w:t>e</w:t>
      </w:r>
      <w:r w:rsidR="00AD771E" w:rsidRPr="00F2250C">
        <w:t>ld between 1 and 3</w:t>
      </w:r>
      <w:r w:rsidR="00990352">
        <w:t xml:space="preserve"> </w:t>
      </w:r>
      <w:r w:rsidR="00AD771E" w:rsidRPr="00F2250C">
        <w:t>pm.</w:t>
      </w:r>
      <w:r w:rsidR="00316165">
        <w:t xml:space="preserve"> The </w:t>
      </w:r>
      <w:r w:rsidRPr="00F2250C">
        <w:t>Human-Computer Interaction Lab</w:t>
      </w:r>
      <w:r w:rsidR="0086659D" w:rsidRPr="00F2250C">
        <w:t xml:space="preserve"> </w:t>
      </w:r>
      <w:r w:rsidR="00316165" w:rsidRPr="00316165">
        <w:t>in the Karl-Haußknecht Strasse 7</w:t>
      </w:r>
      <w:r w:rsidR="00316165">
        <w:t xml:space="preserve"> </w:t>
      </w:r>
      <w:r w:rsidR="0086659D" w:rsidRPr="00F2250C">
        <w:t xml:space="preserve">has been chosen to hold the session. In the lab, participants can find a wide range of devices and interaction properties. </w:t>
      </w:r>
    </w:p>
    <w:p w14:paraId="151836BC" w14:textId="77777777" w:rsidR="00316165" w:rsidRDefault="0086659D" w:rsidP="0086659D">
      <w:pPr>
        <w:pBdr>
          <w:bottom w:val="single" w:sz="12" w:space="1" w:color="auto"/>
        </w:pBdr>
      </w:pPr>
      <w:r w:rsidRPr="00F2250C">
        <w:t xml:space="preserve">A </w:t>
      </w:r>
      <w:r w:rsidR="00A715D1" w:rsidRPr="00F2250C">
        <w:t xml:space="preserve">brief introduction </w:t>
      </w:r>
      <w:r w:rsidR="00D929FC" w:rsidRPr="00F2250C">
        <w:t>to</w:t>
      </w:r>
      <w:r w:rsidR="00A715D1" w:rsidRPr="00F2250C">
        <w:t xml:space="preserve"> </w:t>
      </w:r>
      <w:r w:rsidRPr="00F2250C">
        <w:t xml:space="preserve">the </w:t>
      </w:r>
      <w:r w:rsidR="00A715D1" w:rsidRPr="00F2250C">
        <w:t>project</w:t>
      </w:r>
      <w:r w:rsidRPr="00F2250C">
        <w:t xml:space="preserve"> has been given. Sensors ha</w:t>
      </w:r>
      <w:r w:rsidR="00D13A0C" w:rsidRPr="00F2250C">
        <w:t>ve</w:t>
      </w:r>
      <w:r w:rsidRPr="00F2250C">
        <w:t xml:space="preserve"> been defined, so the participants knew what kind of interactions are possible. In addition, the sensor module has been presented and explained how it works and how it </w:t>
      </w:r>
      <w:r w:rsidR="00316165">
        <w:t>can be used to</w:t>
      </w:r>
      <w:r w:rsidRPr="00F2250C">
        <w:t xml:space="preserve"> generate sound. An example has been used to explain bodystorming</w:t>
      </w:r>
      <w:r w:rsidR="00316165">
        <w:t>,</w:t>
      </w:r>
      <w:r w:rsidRPr="00F2250C">
        <w:t xml:space="preserve"> and how the device </w:t>
      </w:r>
      <w:r w:rsidR="00316165">
        <w:t>can</w:t>
      </w:r>
      <w:r w:rsidRPr="00F2250C">
        <w:t xml:space="preserve"> be used. </w:t>
      </w:r>
    </w:p>
    <w:p w14:paraId="05D59998" w14:textId="11C96BEA" w:rsidR="008C1F7D" w:rsidRDefault="00316165" w:rsidP="008C1F7D">
      <w:pPr>
        <w:keepNext/>
        <w:pBdr>
          <w:bottom w:val="single" w:sz="12" w:space="1" w:color="auto"/>
        </w:pBdr>
      </w:pPr>
      <w:r>
        <w:lastRenderedPageBreak/>
        <w:t xml:space="preserve">Afterward, every participant had three sessions of 10 minutes. In this period, they had the chance to look around and use every </w:t>
      </w:r>
      <w:r w:rsidR="00EA0F2D">
        <w:t>object</w:t>
      </w:r>
      <w:r>
        <w:t xml:space="preserve"> that </w:t>
      </w:r>
      <w:r w:rsidR="00EA0F2D">
        <w:t>is</w:t>
      </w:r>
      <w:r>
        <w:t xml:space="preserve"> </w:t>
      </w:r>
      <w:r w:rsidR="00EA0F2D">
        <w:t xml:space="preserve">in </w:t>
      </w:r>
      <w:r>
        <w:t>the lab</w:t>
      </w:r>
      <w:r w:rsidR="00EA0F2D">
        <w:t xml:space="preserve">or. These devices are later used to describe how they would interact with the object to create music. Furthermore, they tried to describe a sound the sensor module should create. </w:t>
      </w:r>
      <w:r w:rsidR="00D74AA1" w:rsidRPr="00F2250C">
        <w:t xml:space="preserve">After this time, </w:t>
      </w:r>
      <w:r w:rsidR="00D61992">
        <w:t xml:space="preserve">the participants and the </w:t>
      </w:r>
      <w:r w:rsidR="006030E5" w:rsidRPr="006030E5">
        <w:t xml:space="preserve">observer </w:t>
      </w:r>
      <w:r w:rsidR="00D74AA1" w:rsidRPr="00F2250C">
        <w:t>talked about their ideas</w:t>
      </w:r>
      <w:r w:rsidR="008C1F7D">
        <w:t xml:space="preserve"> (</w:t>
      </w:r>
      <w:r w:rsidR="008C1F7D" w:rsidRPr="008C1F7D">
        <w:t>see</w:t>
      </w:r>
      <w:r w:rsidR="00554702">
        <w:t xml:space="preserve"> </w:t>
      </w:r>
      <w:r w:rsidR="008C1F7D" w:rsidRPr="008C1F7D">
        <w:fldChar w:fldCharType="begin"/>
      </w:r>
      <w:r w:rsidR="008C1F7D" w:rsidRPr="008C1F7D">
        <w:instrText xml:space="preserve"> REF _Ref39387726 \h  \* MERGEFORMAT </w:instrText>
      </w:r>
      <w:r w:rsidR="008C1F7D" w:rsidRPr="008C1F7D">
        <w:fldChar w:fldCharType="separate"/>
      </w:r>
      <w:r w:rsidR="00E85326" w:rsidRPr="00E85326">
        <w:t xml:space="preserve">Figure </w:t>
      </w:r>
      <w:r w:rsidR="00E85326" w:rsidRPr="00E85326">
        <w:rPr>
          <w:noProof/>
        </w:rPr>
        <w:t>16</w:t>
      </w:r>
      <w:r w:rsidR="008C1F7D" w:rsidRPr="008C1F7D">
        <w:fldChar w:fldCharType="end"/>
      </w:r>
      <w:r w:rsidR="008C1F7D">
        <w:t>).</w:t>
      </w:r>
      <w:r w:rsidR="008C1F7D" w:rsidRPr="008C1F7D">
        <w:t xml:space="preserve"> </w:t>
      </w:r>
      <w:r w:rsidR="008C1F7D" w:rsidRPr="008C1F7D">
        <w:rPr>
          <w:noProof/>
        </w:rPr>
        <w:drawing>
          <wp:inline distT="0" distB="0" distL="0" distR="0" wp14:anchorId="5768423B" wp14:editId="5CCFD3D0">
            <wp:extent cx="2957195" cy="3193415"/>
            <wp:effectExtent l="0" t="0" r="0" b="698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2957195" cy="3193415"/>
                    </a:xfrm>
                    <a:prstGeom prst="rect">
                      <a:avLst/>
                    </a:prstGeom>
                  </pic:spPr>
                </pic:pic>
              </a:graphicData>
            </a:graphic>
          </wp:inline>
        </w:drawing>
      </w:r>
    </w:p>
    <w:p w14:paraId="6BCC885B" w14:textId="00C94560" w:rsidR="008C1F7D" w:rsidRPr="008A3EDA" w:rsidRDefault="008C1F7D" w:rsidP="00032497">
      <w:pPr>
        <w:pStyle w:val="Beschriftung"/>
        <w:rPr>
          <w:b w:val="0"/>
          <w:bCs w:val="0"/>
          <w:i/>
          <w:iCs/>
        </w:rPr>
      </w:pPr>
      <w:bookmarkStart w:id="23" w:name="_Ref39387726"/>
      <w:r w:rsidRPr="008A3EDA">
        <w:rPr>
          <w:b w:val="0"/>
          <w:bCs w:val="0"/>
          <w:i/>
          <w:iCs/>
        </w:rPr>
        <w:t xml:space="preserve">Figure </w:t>
      </w:r>
      <w:r w:rsidRPr="008A3EDA">
        <w:rPr>
          <w:b w:val="0"/>
          <w:bCs w:val="0"/>
          <w:i/>
          <w:iCs/>
        </w:rPr>
        <w:fldChar w:fldCharType="begin"/>
      </w:r>
      <w:r w:rsidRPr="008A3EDA">
        <w:rPr>
          <w:b w:val="0"/>
          <w:bCs w:val="0"/>
          <w:i/>
          <w:iCs/>
        </w:rPr>
        <w:instrText xml:space="preserve"> SEQ Figure \* ARABIC </w:instrText>
      </w:r>
      <w:r w:rsidRPr="008A3EDA">
        <w:rPr>
          <w:b w:val="0"/>
          <w:bCs w:val="0"/>
          <w:i/>
          <w:iCs/>
        </w:rPr>
        <w:fldChar w:fldCharType="separate"/>
      </w:r>
      <w:r w:rsidR="00E85326">
        <w:rPr>
          <w:b w:val="0"/>
          <w:bCs w:val="0"/>
          <w:i/>
          <w:iCs/>
          <w:noProof/>
        </w:rPr>
        <w:t>16</w:t>
      </w:r>
      <w:r w:rsidRPr="008A3EDA">
        <w:rPr>
          <w:b w:val="0"/>
          <w:bCs w:val="0"/>
          <w:i/>
          <w:iCs/>
        </w:rPr>
        <w:fldChar w:fldCharType="end"/>
      </w:r>
      <w:bookmarkEnd w:id="23"/>
      <w:r w:rsidRPr="008A3EDA">
        <w:rPr>
          <w:b w:val="0"/>
          <w:bCs w:val="0"/>
          <w:i/>
          <w:iCs/>
        </w:rPr>
        <w:t xml:space="preserve"> show</w:t>
      </w:r>
      <w:r w:rsidR="00FB7D6D">
        <w:rPr>
          <w:b w:val="0"/>
          <w:bCs w:val="0"/>
          <w:i/>
          <w:iCs/>
        </w:rPr>
        <w:t>s</w:t>
      </w:r>
      <w:r w:rsidRPr="008A3EDA">
        <w:rPr>
          <w:b w:val="0"/>
          <w:bCs w:val="0"/>
          <w:i/>
          <w:iCs/>
        </w:rPr>
        <w:t xml:space="preserve"> an overview of how the bodystorming session for </w:t>
      </w:r>
      <w:r w:rsidR="00032497" w:rsidRPr="008A3EDA">
        <w:rPr>
          <w:b w:val="0"/>
          <w:bCs w:val="0"/>
          <w:i/>
          <w:iCs/>
        </w:rPr>
        <w:t xml:space="preserve">every </w:t>
      </w:r>
      <w:r w:rsidRPr="008A3EDA">
        <w:rPr>
          <w:b w:val="0"/>
          <w:bCs w:val="0"/>
          <w:i/>
          <w:iCs/>
        </w:rPr>
        <w:t>participant was structured.</w:t>
      </w:r>
    </w:p>
    <w:p w14:paraId="2D421FEF" w14:textId="77777777" w:rsidR="00032497" w:rsidRPr="00032497" w:rsidRDefault="00032497" w:rsidP="00032497"/>
    <w:p w14:paraId="3C80E87F" w14:textId="4BF38B03" w:rsidR="00B846B5" w:rsidRDefault="00B846B5" w:rsidP="00353CC3">
      <w:pPr>
        <w:pBdr>
          <w:bottom w:val="single" w:sz="12" w:space="1" w:color="auto"/>
        </w:pBdr>
      </w:pPr>
      <w:r>
        <w:t xml:space="preserve">The outcome of the bodystorming session can be found in </w:t>
      </w:r>
      <w:r w:rsidRPr="00F2250C">
        <w:fldChar w:fldCharType="begin"/>
      </w:r>
      <w:r w:rsidRPr="00F2250C">
        <w:instrText xml:space="preserve"> REF _Ref33258980 \h </w:instrText>
      </w:r>
      <w:r w:rsidRPr="00F2250C">
        <w:fldChar w:fldCharType="separate"/>
      </w:r>
      <w:r w:rsidR="00E85326" w:rsidRPr="00027F9F">
        <w:t xml:space="preserve">Table </w:t>
      </w:r>
      <w:r w:rsidR="00E85326">
        <w:rPr>
          <w:noProof/>
        </w:rPr>
        <w:t>3</w:t>
      </w:r>
      <w:r w:rsidRPr="00F2250C">
        <w:fldChar w:fldCharType="end"/>
      </w:r>
      <w:r w:rsidRPr="00F2250C">
        <w:t xml:space="preserve"> in the Appendix</w:t>
      </w:r>
      <w:r>
        <w:t xml:space="preserve">. In general, some new ideas and inspiration </w:t>
      </w:r>
      <w:r w:rsidR="00FB7D6D">
        <w:t>have</w:t>
      </w:r>
      <w:r>
        <w:t xml:space="preserve"> been found. For example, the first participant mentioned a rope that is used by two people. These create waves with the rope by </w:t>
      </w:r>
      <w:r w:rsidRPr="00B846B5">
        <w:t>swing</w:t>
      </w:r>
      <w:r>
        <w:t xml:space="preserve">ing it. Moreover, there was the idea </w:t>
      </w:r>
      <w:r w:rsidR="00FB7D6D">
        <w:t xml:space="preserve">of </w:t>
      </w:r>
      <w:r>
        <w:t>playing the</w:t>
      </w:r>
      <w:r w:rsidRPr="00F2250C">
        <w:t xml:space="preserve"> sensor module in a ball that is attached to a string and the other end of the string is attached to a paddle. </w:t>
      </w:r>
      <w:r>
        <w:t>T</w:t>
      </w:r>
      <w:r w:rsidR="00EA0F2D">
        <w:t>he second participant</w:t>
      </w:r>
      <w:r>
        <w:t>, on the other hand,</w:t>
      </w:r>
      <w:r w:rsidR="00EA0F2D">
        <w:t xml:space="preserve"> </w:t>
      </w:r>
      <w:r w:rsidR="00A715D1" w:rsidRPr="00F2250C">
        <w:t xml:space="preserve">had an idea where the </w:t>
      </w:r>
      <w:r w:rsidR="00EA0F2D" w:rsidRPr="00F2250C">
        <w:t>sensor</w:t>
      </w:r>
      <w:r w:rsidR="00EA0F2D">
        <w:t>s</w:t>
      </w:r>
      <w:r w:rsidR="00A715D1" w:rsidRPr="00F2250C">
        <w:t xml:space="preserve"> </w:t>
      </w:r>
      <w:r w:rsidR="00EA0F2D">
        <w:t xml:space="preserve">that are inside the sensor module actually, </w:t>
      </w:r>
      <w:r w:rsidR="00A715D1" w:rsidRPr="00F2250C">
        <w:t>are placed inside the surface or floor</w:t>
      </w:r>
      <w:r w:rsidR="00796F4D" w:rsidRPr="00F2250C">
        <w:t>; however, the</w:t>
      </w:r>
      <w:r w:rsidR="00A715D1" w:rsidRPr="00F2250C">
        <w:t xml:space="preserve"> project is based around the fact that the sensor module is </w:t>
      </w:r>
      <w:r w:rsidR="0079126B" w:rsidRPr="00F2250C">
        <w:t xml:space="preserve">mobile </w:t>
      </w:r>
      <w:r w:rsidR="00A715D1" w:rsidRPr="00F2250C">
        <w:t>and the data is gathered by the sensor modules movemen</w:t>
      </w:r>
      <w:r w:rsidR="00796F4D" w:rsidRPr="00F2250C">
        <w:t>t, so it did</w:t>
      </w:r>
      <w:r w:rsidR="00F3609E">
        <w:t xml:space="preserve"> not</w:t>
      </w:r>
      <w:r w:rsidR="00796F4D" w:rsidRPr="00F2250C">
        <w:t xml:space="preserve"> fit in the original idea of the project</w:t>
      </w:r>
      <w:r w:rsidR="00A715D1" w:rsidRPr="00F2250C">
        <w:t>. Another idea from</w:t>
      </w:r>
      <w:r w:rsidR="00FB7D6D">
        <w:t xml:space="preserve"> the</w:t>
      </w:r>
      <w:r w:rsidR="00A715D1" w:rsidRPr="00F2250C">
        <w:t xml:space="preserve"> </w:t>
      </w:r>
      <w:r w:rsidR="00EA0F2D">
        <w:t>third participant</w:t>
      </w:r>
      <w:r w:rsidR="00A715D1" w:rsidRPr="00F2250C">
        <w:t xml:space="preserve"> which </w:t>
      </w:r>
      <w:r w:rsidR="00641B38" w:rsidRPr="00F2250C">
        <w:t>was</w:t>
      </w:r>
      <w:r w:rsidR="00A715D1" w:rsidRPr="00F2250C">
        <w:t xml:space="preserve"> out of our project scope is to use vibrations. For this</w:t>
      </w:r>
      <w:r w:rsidR="00641B38" w:rsidRPr="00F2250C">
        <w:t>, an addition</w:t>
      </w:r>
      <w:r w:rsidR="00D929FC" w:rsidRPr="00F2250C">
        <w:t>al</w:t>
      </w:r>
      <w:r w:rsidR="00641B38" w:rsidRPr="00F2250C">
        <w:t xml:space="preserve"> sensor </w:t>
      </w:r>
      <w:r w:rsidR="00EA0F2D" w:rsidRPr="00F2250C">
        <w:t>must</w:t>
      </w:r>
      <w:r w:rsidR="00641B38" w:rsidRPr="00F2250C">
        <w:t xml:space="preserve"> be included</w:t>
      </w:r>
      <w:r w:rsidR="00A715D1" w:rsidRPr="00F2250C">
        <w:t>.</w:t>
      </w:r>
      <w:r w:rsidR="00641B38" w:rsidRPr="00F2250C">
        <w:t xml:space="preserve"> </w:t>
      </w:r>
    </w:p>
    <w:p w14:paraId="0C6BD96C" w14:textId="1FA0A9D9" w:rsidR="00B846B5" w:rsidRDefault="00B846B5" w:rsidP="00353CC3">
      <w:pPr>
        <w:pBdr>
          <w:bottom w:val="single" w:sz="12" w:space="1" w:color="auto"/>
        </w:pBdr>
      </w:pPr>
      <w:r>
        <w:t xml:space="preserve">Some other ideas that </w:t>
      </w:r>
      <w:r w:rsidR="00FB7D6D">
        <w:t>have</w:t>
      </w:r>
      <w:r>
        <w:t xml:space="preserve"> been mentioned by the participants ha</w:t>
      </w:r>
      <w:r w:rsidR="00FB7D6D">
        <w:t>ve</w:t>
      </w:r>
      <w:r>
        <w:t xml:space="preserve"> also been mentioned</w:t>
      </w:r>
      <w:r w:rsidR="00FB7D6D">
        <w:t xml:space="preserve"> in </w:t>
      </w:r>
      <w:r>
        <w:t xml:space="preserve">the first bodystorming session of the group. For example, the sensor module can be placed inside a ball, and by throwing it, it creates a sound. Furthermore, some inspiration has been found in the guitar hero game. </w:t>
      </w:r>
      <w:r w:rsidRPr="00F2250C">
        <w:t xml:space="preserve">Another idea was when a sensor module is inside a stress ball and that ball can be squeezed or thrown around. </w:t>
      </w:r>
    </w:p>
    <w:p w14:paraId="319AB1D7" w14:textId="77777777" w:rsidR="00B97090" w:rsidRPr="00F2250C" w:rsidRDefault="00B97090" w:rsidP="00353CC3">
      <w:pPr>
        <w:pBdr>
          <w:bottom w:val="single" w:sz="12" w:space="1" w:color="auto"/>
        </w:pBdr>
      </w:pPr>
    </w:p>
    <w:p w14:paraId="72181360" w14:textId="77777777" w:rsidR="006C3602" w:rsidRPr="00F2250C" w:rsidRDefault="006C3602" w:rsidP="00353CC3">
      <w:pPr>
        <w:pStyle w:val="berschrift1"/>
        <w:rPr>
          <w:rFonts w:cs="Arial"/>
        </w:rPr>
      </w:pPr>
    </w:p>
    <w:p w14:paraId="67629FF1" w14:textId="7092D7EB" w:rsidR="00353CC3" w:rsidRPr="00F2250C" w:rsidRDefault="00353CC3" w:rsidP="00353CC3">
      <w:pPr>
        <w:pStyle w:val="berschrift1"/>
        <w:rPr>
          <w:rFonts w:cs="Arial"/>
        </w:rPr>
      </w:pPr>
      <w:r w:rsidRPr="00F2250C">
        <w:rPr>
          <w:rFonts w:cs="Arial"/>
        </w:rPr>
        <w:t>conclusion</w:t>
      </w:r>
    </w:p>
    <w:p w14:paraId="4C724D54" w14:textId="580D77BD" w:rsidR="0066006C" w:rsidRPr="00F2250C" w:rsidRDefault="0066006C" w:rsidP="0066006C"/>
    <w:p w14:paraId="6A641F67" w14:textId="28ECB2A6" w:rsidR="00096BB4" w:rsidRPr="00F2250C" w:rsidRDefault="0066006C" w:rsidP="0084401D">
      <w:r w:rsidRPr="00F2250C">
        <w:t xml:space="preserve">In this project, many problems occur </w:t>
      </w:r>
      <w:r w:rsidR="00EE4156">
        <w:t>when programming the music generation or the microcontroller:</w:t>
      </w:r>
      <w:r w:rsidR="0084401D" w:rsidRPr="00F2250C">
        <w:t xml:space="preserve"> the RFID</w:t>
      </w:r>
      <w:r w:rsidR="00D34DC1">
        <w:t xml:space="preserve"> could be used with I</w:t>
      </w:r>
      <w:r w:rsidR="00D34DC1" w:rsidRPr="00D34DC1">
        <w:rPr>
          <w:vertAlign w:val="superscript"/>
        </w:rPr>
        <w:t>2</w:t>
      </w:r>
      <w:r w:rsidR="00D34DC1">
        <w:t>C</w:t>
      </w:r>
      <w:r w:rsidR="008901E2">
        <w:rPr>
          <w:szCs w:val="24"/>
        </w:rPr>
        <w:fldChar w:fldCharType="begin" w:fldLock="1"/>
      </w:r>
      <w:r w:rsidR="002B7B81">
        <w:rPr>
          <w:szCs w:val="24"/>
        </w:rPr>
        <w:instrText>ADDIN CSL_CITATION {"citationItems":[{"id":"ITEM-1","itemData":{"URL":"https://i2c.info/","accessed":{"date-parts":[["2020","3","23"]]},"container-title":"i2c.info","id":"ITEM-1","issued":{"date-parts":[["2020"]]},"title":"I2C Info – I2C Bus, Interface and Protocol","type":"webpage"},"uris":["http://www.mendeley.com/documents/?uuid=2241a004-4490-47aa-8557-1f3557b4d527"]}],"mendeley":{"formattedCitation":"[30]","plainTextFormattedCitation":"[30]","previouslyFormattedCitation":"[31]"},"properties":{"noteIndex":0},"schema":"https://github.com/citation-style-language/schema/raw/master/csl-citation.json"}</w:instrText>
      </w:r>
      <w:r w:rsidR="008901E2">
        <w:rPr>
          <w:szCs w:val="24"/>
        </w:rPr>
        <w:fldChar w:fldCharType="separate"/>
      </w:r>
      <w:r w:rsidR="002B7B81" w:rsidRPr="002B7B81">
        <w:rPr>
          <w:noProof/>
          <w:szCs w:val="24"/>
        </w:rPr>
        <w:t>[30]</w:t>
      </w:r>
      <w:r w:rsidR="008901E2">
        <w:rPr>
          <w:szCs w:val="24"/>
        </w:rPr>
        <w:fldChar w:fldCharType="end"/>
      </w:r>
      <w:r w:rsidR="0084401D" w:rsidRPr="00F2250C">
        <w:t>, wireless connection</w:t>
      </w:r>
      <w:r w:rsidR="00D34DC1">
        <w:t>s between microcontrollers took too long,</w:t>
      </w:r>
      <w:r w:rsidR="0084401D" w:rsidRPr="00F2250C">
        <w:t xml:space="preserve"> </w:t>
      </w:r>
      <w:r w:rsidR="009848F7">
        <w:t>MrPeac</w:t>
      </w:r>
      <w:r w:rsidR="001B5648">
        <w:t>h</w:t>
      </w:r>
      <w:r w:rsidR="00D34DC1">
        <w:t xml:space="preserve"> could not receive UDP packages,</w:t>
      </w:r>
      <w:r w:rsidR="0084401D" w:rsidRPr="00F2250C">
        <w:t xml:space="preserve"> </w:t>
      </w:r>
      <w:r w:rsidR="00D34DC1">
        <w:t xml:space="preserve">and </w:t>
      </w:r>
      <w:r w:rsidR="00D929FC" w:rsidRPr="00F2250C">
        <w:t>the loading of vst-files.</w:t>
      </w:r>
    </w:p>
    <w:p w14:paraId="1A18E30D" w14:textId="7A3B050F" w:rsidR="00E51411" w:rsidRPr="00F2250C" w:rsidRDefault="0084401D" w:rsidP="00353CC3">
      <w:pPr>
        <w:pBdr>
          <w:bottom w:val="single" w:sz="12" w:space="1" w:color="auto"/>
        </w:pBdr>
        <w:rPr>
          <w:szCs w:val="24"/>
        </w:rPr>
      </w:pPr>
      <w:r w:rsidRPr="00F2250C">
        <w:rPr>
          <w:szCs w:val="24"/>
        </w:rPr>
        <w:t xml:space="preserve">The </w:t>
      </w:r>
      <w:r w:rsidR="006134B5" w:rsidRPr="00F2250C">
        <w:rPr>
          <w:szCs w:val="24"/>
        </w:rPr>
        <w:t>RFID-RC522</w:t>
      </w:r>
      <w:r w:rsidRPr="00F2250C">
        <w:rPr>
          <w:szCs w:val="24"/>
        </w:rPr>
        <w:t xml:space="preserve"> reader can technically be used </w:t>
      </w:r>
      <w:r w:rsidR="00A74312">
        <w:rPr>
          <w:szCs w:val="24"/>
        </w:rPr>
        <w:t>via</w:t>
      </w:r>
      <w:r w:rsidRPr="00F2250C">
        <w:rPr>
          <w:szCs w:val="24"/>
        </w:rPr>
        <w:t xml:space="preserve"> three different </w:t>
      </w:r>
      <w:r w:rsidR="00A74312">
        <w:rPr>
          <w:szCs w:val="24"/>
        </w:rPr>
        <w:t>serial protocols (</w:t>
      </w:r>
      <w:r w:rsidRPr="00F2250C">
        <w:rPr>
          <w:szCs w:val="24"/>
        </w:rPr>
        <w:t>UAR</w:t>
      </w:r>
      <w:r w:rsidR="001B5648">
        <w:rPr>
          <w:szCs w:val="24"/>
        </w:rPr>
        <w:t>T</w:t>
      </w:r>
      <w:r w:rsidR="008901E2">
        <w:rPr>
          <w:szCs w:val="24"/>
        </w:rPr>
        <w:fldChar w:fldCharType="begin" w:fldLock="1"/>
      </w:r>
      <w:r w:rsidR="002B7B81">
        <w:rPr>
          <w:szCs w:val="24"/>
        </w:rPr>
        <w:instrText>ADDIN CSL_CITATION {"citationItems":[{"id":"ITEM-1","itemData":{"URL":"https://learn.sparkfun.com/tutorials/serial-communication/uarts","accessed":{"date-parts":[["2020","3","23"]]},"author":[{"dropping-particle":"","family":"Jimblom","given":"","non-dropping-particle":"","parse-names":false,"suffix":""}],"container-title":"Sparkfun","id":"ITEM-1","issued":{"date-parts":[["2020"]]},"title":"Serial Communication UARTs","type":"webpage"},"uris":["http://www.mendeley.com/documents/?uuid=810a3bfe-5a16-4c05-84bc-92691a054e10"]}],"mendeley":{"formattedCitation":"[31]","plainTextFormattedCitation":"[31]","previouslyFormattedCitation":"[32]"},"properties":{"noteIndex":0},"schema":"https://github.com/citation-style-language/schema/raw/master/csl-citation.json"}</w:instrText>
      </w:r>
      <w:r w:rsidR="008901E2">
        <w:rPr>
          <w:szCs w:val="24"/>
        </w:rPr>
        <w:fldChar w:fldCharType="separate"/>
      </w:r>
      <w:r w:rsidR="002B7B81" w:rsidRPr="002B7B81">
        <w:rPr>
          <w:noProof/>
          <w:szCs w:val="24"/>
        </w:rPr>
        <w:t>[31]</w:t>
      </w:r>
      <w:r w:rsidR="008901E2">
        <w:rPr>
          <w:szCs w:val="24"/>
        </w:rPr>
        <w:fldChar w:fldCharType="end"/>
      </w:r>
      <w:r w:rsidRPr="00F2250C">
        <w:rPr>
          <w:szCs w:val="24"/>
        </w:rPr>
        <w:t>, I</w:t>
      </w:r>
      <w:r w:rsidRPr="00F2250C">
        <w:rPr>
          <w:szCs w:val="24"/>
          <w:vertAlign w:val="superscript"/>
        </w:rPr>
        <w:t>2</w:t>
      </w:r>
      <w:r w:rsidRPr="00F2250C">
        <w:rPr>
          <w:szCs w:val="24"/>
        </w:rPr>
        <w:t>C</w:t>
      </w:r>
      <w:r w:rsidR="006030E5">
        <w:rPr>
          <w:szCs w:val="24"/>
        </w:rPr>
        <w:t xml:space="preserve">, </w:t>
      </w:r>
      <w:r w:rsidRPr="00F2250C">
        <w:rPr>
          <w:szCs w:val="24"/>
        </w:rPr>
        <w:t>and SPI</w:t>
      </w:r>
      <w:r w:rsidR="001B5648" w:rsidRPr="001B5648">
        <w:rPr>
          <w:szCs w:val="24"/>
          <w:vertAlign w:val="superscript"/>
        </w:rPr>
        <w:fldChar w:fldCharType="begin" w:fldLock="1"/>
      </w:r>
      <w:r w:rsidR="002B7B81">
        <w:rPr>
          <w:szCs w:val="24"/>
          <w:vertAlign w:val="superscript"/>
        </w:rPr>
        <w:instrText>ADDIN CSL_CITATION {"citationItems":[{"id":"ITEM-1","itemData":{"URL":"https://learn.sparkfun.com/tutorials/serial-peripheral-interface-spi/all","accessed":{"date-parts":[["2020","3","23"]]},"author":[{"dropping-particle":"","family":"MIKEGRUSIN","given":"","non-dropping-particle":"","parse-names":false,"suffix":""}],"container-title":"Sparkfun","id":"ITEM-1","issued":{"date-parts":[["2020"]]},"title":"Serial Peripheral Interface (SPI)","type":"webpage"},"uris":["http://www.mendeley.com/documents/?uuid=0134ca52-396e-43e7-865b-de03a87cd5dd"]}],"mendeley":{"formattedCitation":"[32]","plainTextFormattedCitation":"[32]","previouslyFormattedCitation":"[33]"},"properties":{"noteIndex":0},"schema":"https://github.com/citation-style-language/schema/raw/master/csl-citation.json"}</w:instrText>
      </w:r>
      <w:r w:rsidR="001B5648" w:rsidRPr="001B5648">
        <w:rPr>
          <w:szCs w:val="24"/>
          <w:vertAlign w:val="superscript"/>
        </w:rPr>
        <w:fldChar w:fldCharType="separate"/>
      </w:r>
      <w:r w:rsidR="002B7B81" w:rsidRPr="002B7B81">
        <w:rPr>
          <w:noProof/>
          <w:szCs w:val="24"/>
        </w:rPr>
        <w:t>[32]</w:t>
      </w:r>
      <w:r w:rsidR="001B5648" w:rsidRPr="001B5648">
        <w:rPr>
          <w:szCs w:val="24"/>
          <w:vertAlign w:val="superscript"/>
        </w:rPr>
        <w:fldChar w:fldCharType="end"/>
      </w:r>
      <w:r w:rsidR="00A74312">
        <w:rPr>
          <w:szCs w:val="24"/>
        </w:rPr>
        <w:t>)</w:t>
      </w:r>
      <w:r w:rsidR="006134B5" w:rsidRPr="00F2250C">
        <w:rPr>
          <w:szCs w:val="24"/>
        </w:rPr>
        <w:t>.</w:t>
      </w:r>
      <w:r w:rsidRPr="00F2250C">
        <w:rPr>
          <w:szCs w:val="24"/>
        </w:rPr>
        <w:t xml:space="preserve"> All protocols have been tried but none of them worked with the ESP32 Feather</w:t>
      </w:r>
      <w:r w:rsidR="006134B5" w:rsidRPr="00F2250C">
        <w:rPr>
          <w:szCs w:val="24"/>
        </w:rPr>
        <w:t xml:space="preserve">. </w:t>
      </w:r>
      <w:r w:rsidRPr="00F2250C">
        <w:rPr>
          <w:szCs w:val="24"/>
        </w:rPr>
        <w:t xml:space="preserve">After connecting every pin correctly, the RFID reader did not respond. After two weeks </w:t>
      </w:r>
      <w:r w:rsidR="00D929FC" w:rsidRPr="00F2250C">
        <w:rPr>
          <w:szCs w:val="24"/>
        </w:rPr>
        <w:t>of</w:t>
      </w:r>
      <w:r w:rsidRPr="00F2250C">
        <w:rPr>
          <w:szCs w:val="24"/>
        </w:rPr>
        <w:t xml:space="preserve"> working on it,</w:t>
      </w:r>
      <w:r w:rsidR="006134B5" w:rsidRPr="00F2250C">
        <w:rPr>
          <w:szCs w:val="24"/>
        </w:rPr>
        <w:t xml:space="preserve"> all agreed that </w:t>
      </w:r>
      <w:r w:rsidRPr="00F2250C">
        <w:rPr>
          <w:szCs w:val="24"/>
        </w:rPr>
        <w:t>the ESP32 should</w:t>
      </w:r>
      <w:r w:rsidR="00F3609E">
        <w:rPr>
          <w:szCs w:val="24"/>
        </w:rPr>
        <w:t xml:space="preserve"> </w:t>
      </w:r>
      <w:r w:rsidR="00F3609E">
        <w:t>not</w:t>
      </w:r>
      <w:r w:rsidR="00F3609E" w:rsidRPr="00F2250C">
        <w:rPr>
          <w:szCs w:val="24"/>
        </w:rPr>
        <w:t xml:space="preserve"> </w:t>
      </w:r>
      <w:r w:rsidRPr="00F2250C">
        <w:rPr>
          <w:szCs w:val="24"/>
        </w:rPr>
        <w:t xml:space="preserve">be used anymore. Instead, the </w:t>
      </w:r>
      <w:r w:rsidR="006134B5" w:rsidRPr="00F2250C">
        <w:rPr>
          <w:szCs w:val="24"/>
        </w:rPr>
        <w:t>NodeMCU ESP8288</w:t>
      </w:r>
      <w:r w:rsidRPr="00F2250C">
        <w:rPr>
          <w:szCs w:val="24"/>
        </w:rPr>
        <w:t xml:space="preserve"> </w:t>
      </w:r>
      <w:r w:rsidR="00DB0FB8">
        <w:rPr>
          <w:szCs w:val="24"/>
        </w:rPr>
        <w:t>is used</w:t>
      </w:r>
      <w:r w:rsidR="006134B5" w:rsidRPr="00F2250C">
        <w:rPr>
          <w:szCs w:val="24"/>
        </w:rPr>
        <w:t xml:space="preserve">. With this microcontroller, everything worked well. </w:t>
      </w:r>
      <w:r w:rsidRPr="00F2250C">
        <w:rPr>
          <w:szCs w:val="24"/>
        </w:rPr>
        <w:t xml:space="preserve">The mistake that has been made </w:t>
      </w:r>
      <w:r w:rsidR="00CE6917" w:rsidRPr="00F2250C">
        <w:rPr>
          <w:szCs w:val="24"/>
        </w:rPr>
        <w:t>was never found</w:t>
      </w:r>
      <w:r w:rsidRPr="00F2250C">
        <w:rPr>
          <w:szCs w:val="24"/>
        </w:rPr>
        <w:t>.</w:t>
      </w:r>
    </w:p>
    <w:p w14:paraId="020F8C04" w14:textId="4A23C783" w:rsidR="006134B5" w:rsidRPr="00F2250C" w:rsidRDefault="00BE4500" w:rsidP="00353CC3">
      <w:pPr>
        <w:pBdr>
          <w:bottom w:val="single" w:sz="12" w:space="1" w:color="auto"/>
        </w:pBdr>
        <w:rPr>
          <w:szCs w:val="24"/>
        </w:rPr>
      </w:pPr>
      <w:r w:rsidRPr="00F2250C">
        <w:rPr>
          <w:szCs w:val="24"/>
        </w:rPr>
        <w:t>Th</w:t>
      </w:r>
      <w:r w:rsidR="006134B5" w:rsidRPr="00F2250C">
        <w:rPr>
          <w:szCs w:val="24"/>
        </w:rPr>
        <w:t>e sound generation over W</w:t>
      </w:r>
      <w:r w:rsidR="00DB0FB8">
        <w:rPr>
          <w:szCs w:val="24"/>
        </w:rPr>
        <w:t>I</w:t>
      </w:r>
      <w:r w:rsidR="006134B5" w:rsidRPr="00F2250C">
        <w:rPr>
          <w:szCs w:val="24"/>
        </w:rPr>
        <w:t>F</w:t>
      </w:r>
      <w:r w:rsidR="00DB0FB8">
        <w:rPr>
          <w:szCs w:val="24"/>
        </w:rPr>
        <w:t>I</w:t>
      </w:r>
      <w:r w:rsidR="006134B5" w:rsidRPr="00F2250C">
        <w:rPr>
          <w:szCs w:val="24"/>
        </w:rPr>
        <w:t xml:space="preserve"> stopped </w:t>
      </w:r>
      <w:r w:rsidR="003A70EB">
        <w:rPr>
          <w:szCs w:val="24"/>
        </w:rPr>
        <w:t>the group</w:t>
      </w:r>
      <w:r w:rsidR="006134B5" w:rsidRPr="00F2250C">
        <w:rPr>
          <w:szCs w:val="24"/>
        </w:rPr>
        <w:t xml:space="preserve"> for a long time</w:t>
      </w:r>
      <w:r w:rsidRPr="00F2250C">
        <w:rPr>
          <w:szCs w:val="24"/>
        </w:rPr>
        <w:t xml:space="preserve"> as well</w:t>
      </w:r>
      <w:r w:rsidR="006134B5" w:rsidRPr="00F2250C">
        <w:rPr>
          <w:szCs w:val="24"/>
        </w:rPr>
        <w:t xml:space="preserve">. The MrPeach </w:t>
      </w:r>
      <w:r w:rsidRPr="00F2250C">
        <w:rPr>
          <w:szCs w:val="24"/>
        </w:rPr>
        <w:t>patch</w:t>
      </w:r>
      <w:r w:rsidR="006134B5" w:rsidRPr="00F2250C">
        <w:rPr>
          <w:szCs w:val="24"/>
        </w:rPr>
        <w:t xml:space="preserve"> could</w:t>
      </w:r>
      <w:r w:rsidR="00F3609E">
        <w:t xml:space="preserve"> not</w:t>
      </w:r>
      <w:r w:rsidR="006134B5" w:rsidRPr="00F2250C">
        <w:rPr>
          <w:szCs w:val="24"/>
        </w:rPr>
        <w:t xml:space="preserve"> be included properly</w:t>
      </w:r>
      <w:r w:rsidRPr="00F2250C">
        <w:rPr>
          <w:szCs w:val="24"/>
        </w:rPr>
        <w:t xml:space="preserve">, so </w:t>
      </w:r>
      <w:r w:rsidR="006134B5" w:rsidRPr="00F2250C">
        <w:rPr>
          <w:szCs w:val="24"/>
        </w:rPr>
        <w:t>a second microcontroller</w:t>
      </w:r>
      <w:r w:rsidRPr="00F2250C">
        <w:rPr>
          <w:szCs w:val="24"/>
        </w:rPr>
        <w:t xml:space="preserve"> has be</w:t>
      </w:r>
      <w:r w:rsidR="003A70EB">
        <w:rPr>
          <w:szCs w:val="24"/>
        </w:rPr>
        <w:t>en added as a</w:t>
      </w:r>
      <w:r w:rsidRPr="00F2250C">
        <w:rPr>
          <w:szCs w:val="24"/>
        </w:rPr>
        <w:t xml:space="preserve"> receiver. A wireless network between the ESP that</w:t>
      </w:r>
      <w:r w:rsidR="00DB0FB8">
        <w:rPr>
          <w:szCs w:val="24"/>
        </w:rPr>
        <w:t xml:space="preserve"> was </w:t>
      </w:r>
      <w:r w:rsidRPr="00F2250C">
        <w:rPr>
          <w:szCs w:val="24"/>
        </w:rPr>
        <w:t xml:space="preserve">attached </w:t>
      </w:r>
      <w:r w:rsidR="00D929FC" w:rsidRPr="00F2250C">
        <w:rPr>
          <w:szCs w:val="24"/>
        </w:rPr>
        <w:t>to</w:t>
      </w:r>
      <w:r w:rsidRPr="00F2250C">
        <w:rPr>
          <w:szCs w:val="24"/>
        </w:rPr>
        <w:t xml:space="preserve"> the constraint</w:t>
      </w:r>
      <w:r w:rsidR="003A70EB">
        <w:rPr>
          <w:szCs w:val="24"/>
        </w:rPr>
        <w:t>/instrument</w:t>
      </w:r>
      <w:r w:rsidRPr="00F2250C">
        <w:rPr>
          <w:szCs w:val="24"/>
        </w:rPr>
        <w:t xml:space="preserve"> and the ESP that is directly linked to the computer has been implemented to solve this problem. In this client</w:t>
      </w:r>
      <w:r w:rsidR="006134B5" w:rsidRPr="00F2250C">
        <w:rPr>
          <w:szCs w:val="24"/>
        </w:rPr>
        <w:t>-</w:t>
      </w:r>
      <w:r w:rsidRPr="00F2250C">
        <w:rPr>
          <w:szCs w:val="24"/>
        </w:rPr>
        <w:t>server</w:t>
      </w:r>
      <w:r w:rsidR="006134B5" w:rsidRPr="00F2250C">
        <w:rPr>
          <w:szCs w:val="24"/>
        </w:rPr>
        <w:t xml:space="preserve"> network</w:t>
      </w:r>
      <w:r w:rsidRPr="00F2250C">
        <w:rPr>
          <w:szCs w:val="24"/>
        </w:rPr>
        <w:t>, t</w:t>
      </w:r>
      <w:r w:rsidR="006134B5" w:rsidRPr="00F2250C">
        <w:rPr>
          <w:szCs w:val="24"/>
        </w:rPr>
        <w:t xml:space="preserve">he client </w:t>
      </w:r>
      <w:r w:rsidRPr="00F2250C">
        <w:rPr>
          <w:szCs w:val="24"/>
        </w:rPr>
        <w:t xml:space="preserve">received the interaction values from the server. </w:t>
      </w:r>
      <w:r w:rsidR="003A70EB">
        <w:rPr>
          <w:szCs w:val="24"/>
        </w:rPr>
        <w:t>The client</w:t>
      </w:r>
      <w:r w:rsidRPr="00F2250C">
        <w:rPr>
          <w:szCs w:val="24"/>
        </w:rPr>
        <w:t xml:space="preserve"> sends serial data over a cable. However, the </w:t>
      </w:r>
      <w:r w:rsidRPr="00F2250C">
        <w:rPr>
          <w:noProof/>
          <w:szCs w:val="24"/>
        </w:rPr>
        <w:t>Comport patch</w:t>
      </w:r>
      <w:r w:rsidR="003A70EB">
        <w:rPr>
          <w:noProof/>
          <w:szCs w:val="24"/>
        </w:rPr>
        <w:t xml:space="preserve"> that should have been used for this purpose can</w:t>
      </w:r>
      <w:r w:rsidRPr="00F2250C">
        <w:rPr>
          <w:noProof/>
          <w:szCs w:val="24"/>
        </w:rPr>
        <w:t xml:space="preserve">not </w:t>
      </w:r>
      <w:r w:rsidR="00A74312">
        <w:rPr>
          <w:noProof/>
          <w:szCs w:val="24"/>
        </w:rPr>
        <w:t>handle these number</w:t>
      </w:r>
      <w:r w:rsidR="006030E5">
        <w:rPr>
          <w:noProof/>
          <w:szCs w:val="24"/>
        </w:rPr>
        <w:t>s</w:t>
      </w:r>
      <w:r w:rsidR="00A74312">
        <w:rPr>
          <w:noProof/>
          <w:szCs w:val="24"/>
        </w:rPr>
        <w:t xml:space="preserve"> of data</w:t>
      </w:r>
      <w:r w:rsidRPr="00F2250C">
        <w:rPr>
          <w:noProof/>
          <w:szCs w:val="24"/>
        </w:rPr>
        <w:t xml:space="preserve"> at once, so</w:t>
      </w:r>
      <w:r w:rsidR="003A70EB">
        <w:rPr>
          <w:noProof/>
          <w:szCs w:val="24"/>
        </w:rPr>
        <w:t xml:space="preserve"> </w:t>
      </w:r>
      <w:r w:rsidR="008B47AF" w:rsidRPr="00F2250C">
        <w:rPr>
          <w:noProof/>
          <w:szCs w:val="24"/>
        </w:rPr>
        <w:t>the</w:t>
      </w:r>
      <w:r w:rsidRPr="00F2250C">
        <w:rPr>
          <w:noProof/>
          <w:szCs w:val="24"/>
        </w:rPr>
        <w:t xml:space="preserve"> notein object</w:t>
      </w:r>
      <w:r w:rsidR="008B47AF" w:rsidRPr="00F2250C">
        <w:rPr>
          <w:noProof/>
          <w:szCs w:val="24"/>
        </w:rPr>
        <w:t xml:space="preserve"> has been used</w:t>
      </w:r>
      <w:r w:rsidR="003A70EB">
        <w:rPr>
          <w:noProof/>
          <w:szCs w:val="24"/>
        </w:rPr>
        <w:t xml:space="preserve">. Later the wireless network has been removed because the delay was too </w:t>
      </w:r>
      <w:r w:rsidR="00A74312">
        <w:rPr>
          <w:noProof/>
          <w:szCs w:val="24"/>
        </w:rPr>
        <w:t>long</w:t>
      </w:r>
      <w:r w:rsidR="003A70EB">
        <w:rPr>
          <w:noProof/>
          <w:szCs w:val="24"/>
        </w:rPr>
        <w:t>.</w:t>
      </w:r>
      <w:r w:rsidRPr="00F2250C">
        <w:rPr>
          <w:szCs w:val="24"/>
        </w:rPr>
        <w:t xml:space="preserve"> </w:t>
      </w:r>
    </w:p>
    <w:p w14:paraId="286D93D6" w14:textId="679458CB" w:rsidR="009D7528" w:rsidRPr="00F2250C" w:rsidRDefault="00BE4500" w:rsidP="009D7528">
      <w:pPr>
        <w:pBdr>
          <w:bottom w:val="single" w:sz="12" w:space="1" w:color="auto"/>
        </w:pBdr>
        <w:rPr>
          <w:szCs w:val="24"/>
        </w:rPr>
      </w:pPr>
      <w:r w:rsidRPr="00F2250C">
        <w:rPr>
          <w:szCs w:val="24"/>
        </w:rPr>
        <w:t xml:space="preserve">The problem that </w:t>
      </w:r>
      <w:r w:rsidR="004E309C" w:rsidRPr="00F2250C">
        <w:rPr>
          <w:szCs w:val="24"/>
        </w:rPr>
        <w:t xml:space="preserve">kept us from using a wireless connection was the </w:t>
      </w:r>
      <w:r w:rsidR="009D7528" w:rsidRPr="00F2250C">
        <w:rPr>
          <w:szCs w:val="24"/>
        </w:rPr>
        <w:t xml:space="preserve">communication </w:t>
      </w:r>
      <w:r w:rsidR="004E309C" w:rsidRPr="00F2250C">
        <w:rPr>
          <w:szCs w:val="24"/>
        </w:rPr>
        <w:t>delay</w:t>
      </w:r>
      <w:r w:rsidR="009D7528" w:rsidRPr="00F2250C">
        <w:rPr>
          <w:szCs w:val="24"/>
        </w:rPr>
        <w:t xml:space="preserve">. The client needed too much time to receive the interaction data from the server. </w:t>
      </w:r>
      <w:r w:rsidR="008B47AF" w:rsidRPr="00F2250C">
        <w:rPr>
          <w:szCs w:val="24"/>
        </w:rPr>
        <w:t>To solve the problem, the ESP32 has been used as a client</w:t>
      </w:r>
      <w:r w:rsidR="002D04E2" w:rsidRPr="00F2250C">
        <w:rPr>
          <w:szCs w:val="24"/>
        </w:rPr>
        <w:t>; however,</w:t>
      </w:r>
      <w:r w:rsidR="009D7528" w:rsidRPr="00F2250C">
        <w:rPr>
          <w:szCs w:val="24"/>
        </w:rPr>
        <w:t xml:space="preserve"> there was no improvement</w:t>
      </w:r>
      <w:r w:rsidR="002D04E2" w:rsidRPr="00F2250C">
        <w:rPr>
          <w:szCs w:val="24"/>
        </w:rPr>
        <w:t xml:space="preserve">. </w:t>
      </w:r>
      <w:r w:rsidR="009D7528" w:rsidRPr="00F2250C">
        <w:rPr>
          <w:szCs w:val="24"/>
        </w:rPr>
        <w:t xml:space="preserve">In the end, </w:t>
      </w:r>
      <w:r w:rsidR="008B47AF" w:rsidRPr="00F2250C">
        <w:rPr>
          <w:szCs w:val="24"/>
        </w:rPr>
        <w:t>a longer cable has been used to transfer the information</w:t>
      </w:r>
      <w:r w:rsidR="009D7528" w:rsidRPr="00F2250C">
        <w:rPr>
          <w:szCs w:val="24"/>
        </w:rPr>
        <w:t xml:space="preserve">. However, there are ways to overcome this problem. </w:t>
      </w:r>
    </w:p>
    <w:p w14:paraId="568BB587" w14:textId="020F52EF" w:rsidR="009D7528" w:rsidRPr="00F2250C" w:rsidRDefault="009D7528" w:rsidP="004F0256">
      <w:pPr>
        <w:pBdr>
          <w:bottom w:val="single" w:sz="12" w:space="1" w:color="auto"/>
        </w:pBdr>
        <w:spacing w:after="0"/>
        <w:rPr>
          <w:szCs w:val="24"/>
        </w:rPr>
      </w:pPr>
      <w:r w:rsidRPr="00F2250C">
        <w:rPr>
          <w:szCs w:val="24"/>
        </w:rPr>
        <w:t>One of these solutions could be code</w:t>
      </w:r>
      <w:r w:rsidR="002E6C46" w:rsidRPr="00F2250C">
        <w:rPr>
          <w:szCs w:val="24"/>
        </w:rPr>
        <w:t>/ software</w:t>
      </w:r>
      <w:r w:rsidRPr="00F2250C">
        <w:rPr>
          <w:szCs w:val="24"/>
        </w:rPr>
        <w:t>. Perhaps the used libraries are slow because it should</w:t>
      </w:r>
      <w:r w:rsidR="00F3609E">
        <w:t xml:space="preserve"> not</w:t>
      </w:r>
      <w:r w:rsidRPr="00F2250C">
        <w:rPr>
          <w:szCs w:val="24"/>
        </w:rPr>
        <w:t xml:space="preserve"> take so long.  Libraries like ESP8266WiFi.h</w:t>
      </w:r>
      <w:r w:rsidR="009848F7" w:rsidRPr="00725A59">
        <w:rPr>
          <w:szCs w:val="24"/>
          <w:vertAlign w:val="superscript"/>
        </w:rPr>
        <w:fldChar w:fldCharType="begin" w:fldLock="1"/>
      </w:r>
      <w:r w:rsidR="002B7B81">
        <w:rPr>
          <w:szCs w:val="24"/>
          <w:vertAlign w:val="superscript"/>
        </w:rPr>
        <w:instrText>ADDIN CSL_CITATION {"citationItems":[{"id":"ITEM-1","itemData":{"URL":"https://github.com/esp8266/Arduino/blob/master/libraries/ESP8266WiFi/src/ESP8266WiFi.h","accessed":{"date-parts":[["2020","3","23"]]},"author":[{"dropping-particle":"","family":"Grokhotkov","given":"Ivan","non-dropping-particle":"","parse-names":false,"suffix":""}],"container-title":"GitHub","id":"ITEM-1","issued":{"date-parts":[["2019"]]},"title":"ESP8266WiFi.h","type":"webpage"},"uris":["http://www.mendeley.com/documents/?uuid=200f6c63-0f91-451e-9294-a02df29871df"]}],"mendeley":{"formattedCitation":"[33]","plainTextFormattedCitation":"[33]","previouslyFormattedCitation":"[34]"},"properties":{"noteIndex":0},"schema":"https://github.com/citation-style-language/schema/raw/master/csl-citation.json"}</w:instrText>
      </w:r>
      <w:r w:rsidR="009848F7" w:rsidRPr="00725A59">
        <w:rPr>
          <w:szCs w:val="24"/>
          <w:vertAlign w:val="superscript"/>
        </w:rPr>
        <w:fldChar w:fldCharType="separate"/>
      </w:r>
      <w:r w:rsidR="002B7B81" w:rsidRPr="002B7B81">
        <w:rPr>
          <w:noProof/>
          <w:szCs w:val="24"/>
        </w:rPr>
        <w:t>[33]</w:t>
      </w:r>
      <w:r w:rsidR="009848F7" w:rsidRPr="00725A59">
        <w:rPr>
          <w:szCs w:val="24"/>
          <w:vertAlign w:val="superscript"/>
        </w:rPr>
        <w:fldChar w:fldCharType="end"/>
      </w:r>
      <w:r w:rsidRPr="00F2250C">
        <w:rPr>
          <w:szCs w:val="24"/>
        </w:rPr>
        <w:t>, ESP8266WiFiMulti.h</w:t>
      </w:r>
      <w:r w:rsidR="009848F7" w:rsidRPr="00725A59">
        <w:rPr>
          <w:szCs w:val="24"/>
          <w:vertAlign w:val="superscript"/>
        </w:rPr>
        <w:fldChar w:fldCharType="begin" w:fldLock="1"/>
      </w:r>
      <w:r w:rsidR="002B7B81">
        <w:rPr>
          <w:szCs w:val="24"/>
          <w:vertAlign w:val="superscript"/>
        </w:rPr>
        <w:instrText>ADDIN CSL_CITATION {"citationItems":[{"id":"ITEM-1","itemData":{"URL":"https://github.com/esp8266/Arduino/blob/master/libraries/ESP8266WiFi/src/ESP8266WiFiMulti.h","accessed":{"date-parts":[["2020","3","23"]]},"author":[{"dropping-particle":"","family":"Sattler","given":"Markus","non-dropping-particle":"","parse-names":false,"suffix":""}],"container-title":"GitHub","id":"ITEM-1","issued":{"date-parts":[["2019"]]},"title":"ESP8266WiFiMulti.h","type":"webpage"},"uris":["http://www.mendeley.com/documents/?uuid=86ff92c5-02f5-4ada-aa7e-be618c54ac39"]}],"mendeley":{"formattedCitation":"[34]","plainTextFormattedCitation":"[34]","previouslyFormattedCitation":"[35]"},"properties":{"noteIndex":0},"schema":"https://github.com/citation-style-language/schema/raw/master/csl-citation.json"}</w:instrText>
      </w:r>
      <w:r w:rsidR="009848F7" w:rsidRPr="00725A59">
        <w:rPr>
          <w:szCs w:val="24"/>
          <w:vertAlign w:val="superscript"/>
        </w:rPr>
        <w:fldChar w:fldCharType="separate"/>
      </w:r>
      <w:r w:rsidR="002B7B81" w:rsidRPr="002B7B81">
        <w:rPr>
          <w:noProof/>
          <w:szCs w:val="24"/>
        </w:rPr>
        <w:t>[34]</w:t>
      </w:r>
      <w:r w:rsidR="009848F7" w:rsidRPr="00725A59">
        <w:rPr>
          <w:szCs w:val="24"/>
          <w:vertAlign w:val="superscript"/>
        </w:rPr>
        <w:fldChar w:fldCharType="end"/>
      </w:r>
      <w:r w:rsidRPr="00F2250C">
        <w:rPr>
          <w:szCs w:val="24"/>
        </w:rPr>
        <w:t xml:space="preserve"> and ESP8266HTTPClient.h</w:t>
      </w:r>
      <w:r w:rsidR="009848F7" w:rsidRPr="00725A59">
        <w:rPr>
          <w:szCs w:val="24"/>
          <w:vertAlign w:val="superscript"/>
        </w:rPr>
        <w:fldChar w:fldCharType="begin" w:fldLock="1"/>
      </w:r>
      <w:r w:rsidR="002B7B81">
        <w:rPr>
          <w:szCs w:val="24"/>
          <w:vertAlign w:val="superscript"/>
        </w:rPr>
        <w:instrText>ADDIN CSL_CITATION {"citationItems":[{"id":"ITEM-1","itemData":{"URL":"https://github.com/esp8266/Arduino/blob/master/libraries/ESP8266HTTPClient/examples/BasicHttpClient/BasicHttpClient.ino","accessed":{"date-parts":[["2019","7","25"]]},"author":[{"dropping-particle":"","family":"Jeroen88","given":"","non-dropping-particle":"","parse-names":false,"suffix":""}],"container-title":"GitHub","id":"ITEM-1","issued":{"date-parts":[["2018"]]},"title":"BasicHttpClient.ino","type":"webpage"},"uris":["http://www.mendeley.com/documents/?uuid=0e032b07-0748-4403-84e3-358b97520543"]}],"mendeley":{"formattedCitation":"[35]","plainTextFormattedCitation":"[35]","previouslyFormattedCitation":"[36]"},"properties":{"noteIndex":0},"schema":"https://github.com/citation-style-language/schema/raw/master/csl-citation.json"}</w:instrText>
      </w:r>
      <w:r w:rsidR="009848F7" w:rsidRPr="00725A59">
        <w:rPr>
          <w:szCs w:val="24"/>
          <w:vertAlign w:val="superscript"/>
        </w:rPr>
        <w:fldChar w:fldCharType="separate"/>
      </w:r>
      <w:r w:rsidR="002B7B81" w:rsidRPr="002B7B81">
        <w:rPr>
          <w:noProof/>
          <w:szCs w:val="24"/>
        </w:rPr>
        <w:t>[35]</w:t>
      </w:r>
      <w:r w:rsidR="009848F7" w:rsidRPr="00725A59">
        <w:rPr>
          <w:szCs w:val="24"/>
          <w:vertAlign w:val="superscript"/>
        </w:rPr>
        <w:fldChar w:fldCharType="end"/>
      </w:r>
      <w:r w:rsidRPr="00F2250C">
        <w:rPr>
          <w:szCs w:val="24"/>
        </w:rPr>
        <w:t xml:space="preserve"> should be included and tested. Also, the ESPAsyncWebServer library</w:t>
      </w:r>
      <w:r w:rsidR="009848F7" w:rsidRPr="00725A59">
        <w:rPr>
          <w:szCs w:val="24"/>
          <w:vertAlign w:val="superscript"/>
        </w:rPr>
        <w:fldChar w:fldCharType="begin" w:fldLock="1"/>
      </w:r>
      <w:r w:rsidR="002B7B81">
        <w:rPr>
          <w:szCs w:val="24"/>
          <w:vertAlign w:val="superscript"/>
        </w:rPr>
        <w:instrText>ADDIN CSL_CITATION {"citationItems":[{"id":"ITEM-1","itemData":{"URL":"https://github.com/me-no-dev/ESPAsyncWebServer","accessed":{"date-parts":[["2020","3","23"]]},"container-title":"GitHub","id":"ITEM-1","issued":{"date-parts":[["2019"]]},"title":"ESPAsyncWebServer","type":"webpage"},"uris":["http://www.mendeley.com/documents/?uuid=45b3f52d-e065-4c96-85ea-5b3349107d6a"]}],"mendeley":{"formattedCitation":"[36]","plainTextFormattedCitation":"[36]","previouslyFormattedCitation":"[37]"},"properties":{"noteIndex":0},"schema":"https://github.com/citation-style-language/schema/raw/master/csl-citation.json"}</w:instrText>
      </w:r>
      <w:r w:rsidR="009848F7" w:rsidRPr="00725A59">
        <w:rPr>
          <w:szCs w:val="24"/>
          <w:vertAlign w:val="superscript"/>
        </w:rPr>
        <w:fldChar w:fldCharType="separate"/>
      </w:r>
      <w:r w:rsidR="002B7B81" w:rsidRPr="002B7B81">
        <w:rPr>
          <w:noProof/>
          <w:szCs w:val="24"/>
        </w:rPr>
        <w:t>[36]</w:t>
      </w:r>
      <w:r w:rsidR="009848F7" w:rsidRPr="00725A59">
        <w:rPr>
          <w:szCs w:val="24"/>
          <w:vertAlign w:val="superscript"/>
        </w:rPr>
        <w:fldChar w:fldCharType="end"/>
      </w:r>
      <w:r w:rsidRPr="00F2250C">
        <w:rPr>
          <w:szCs w:val="24"/>
        </w:rPr>
        <w:t xml:space="preserve"> could be tried out.</w:t>
      </w:r>
    </w:p>
    <w:p w14:paraId="0A960B37" w14:textId="684F51B2" w:rsidR="002E6C46" w:rsidRPr="00F2250C" w:rsidRDefault="002E6C46" w:rsidP="002E6C46">
      <w:pPr>
        <w:pBdr>
          <w:bottom w:val="single" w:sz="12" w:space="1" w:color="auto"/>
        </w:pBdr>
        <w:spacing w:after="0"/>
        <w:rPr>
          <w:szCs w:val="24"/>
        </w:rPr>
      </w:pPr>
      <w:r w:rsidRPr="00F2250C">
        <w:rPr>
          <w:szCs w:val="24"/>
        </w:rPr>
        <w:t xml:space="preserve">Another solution </w:t>
      </w:r>
      <w:r w:rsidR="00D929FC" w:rsidRPr="00F2250C">
        <w:rPr>
          <w:szCs w:val="24"/>
        </w:rPr>
        <w:t>to</w:t>
      </w:r>
      <w:r w:rsidRPr="00F2250C">
        <w:rPr>
          <w:szCs w:val="24"/>
        </w:rPr>
        <w:t xml:space="preserve"> this problem could be a different sensor. The NRF24L01 chip</w:t>
      </w:r>
      <w:r w:rsidR="009848F7" w:rsidRPr="00725A59">
        <w:rPr>
          <w:szCs w:val="24"/>
          <w:vertAlign w:val="superscript"/>
        </w:rPr>
        <w:fldChar w:fldCharType="begin" w:fldLock="1"/>
      </w:r>
      <w:r w:rsidR="002B7B81">
        <w:rPr>
          <w:szCs w:val="24"/>
          <w:vertAlign w:val="superscript"/>
        </w:rPr>
        <w:instrText>ADDIN CSL_CITATION {"citationItems":[{"id":"ITEM-1","itemData":{"URL":"https://www.nordicsemi.com/Products/Low-power-short-range-wireless/nRF24-series","accessed":{"date-parts":[["2020","3","23"]]},"container-title":"Nordic Semiconductor","id":"ITEM-1","issued":{"date-parts":[["2020"]]},"title":"nRF24 Series","type":"webpage"},"uris":["http://www.mendeley.com/documents/?uuid=3497e540-0336-43fa-adef-100e225dae7a"]}],"mendeley":{"formattedCitation":"[37]","plainTextFormattedCitation":"[37]","previouslyFormattedCitation":"[38]"},"properties":{"noteIndex":0},"schema":"https://github.com/citation-style-language/schema/raw/master/csl-citation.json"}</w:instrText>
      </w:r>
      <w:r w:rsidR="009848F7" w:rsidRPr="00725A59">
        <w:rPr>
          <w:szCs w:val="24"/>
          <w:vertAlign w:val="superscript"/>
        </w:rPr>
        <w:fldChar w:fldCharType="separate"/>
      </w:r>
      <w:r w:rsidR="002B7B81" w:rsidRPr="002B7B81">
        <w:rPr>
          <w:noProof/>
          <w:szCs w:val="24"/>
        </w:rPr>
        <w:t>[37]</w:t>
      </w:r>
      <w:r w:rsidR="009848F7" w:rsidRPr="00725A59">
        <w:rPr>
          <w:szCs w:val="24"/>
          <w:vertAlign w:val="superscript"/>
        </w:rPr>
        <w:fldChar w:fldCharType="end"/>
      </w:r>
      <w:r w:rsidRPr="00F2250C">
        <w:rPr>
          <w:szCs w:val="24"/>
        </w:rPr>
        <w:t xml:space="preserve"> could be </w:t>
      </w:r>
      <w:r w:rsidR="009848F7">
        <w:rPr>
          <w:szCs w:val="24"/>
        </w:rPr>
        <w:t>tested</w:t>
      </w:r>
      <w:r w:rsidRPr="00F2250C">
        <w:rPr>
          <w:szCs w:val="24"/>
        </w:rPr>
        <w:t xml:space="preserve">, for example. </w:t>
      </w:r>
    </w:p>
    <w:p w14:paraId="0877F7BC" w14:textId="7D679D77" w:rsidR="002E6C46" w:rsidRPr="00F2250C" w:rsidRDefault="002E6C46" w:rsidP="002E6C46">
      <w:pPr>
        <w:pBdr>
          <w:bottom w:val="single" w:sz="12" w:space="1" w:color="auto"/>
        </w:pBdr>
        <w:spacing w:after="0"/>
        <w:rPr>
          <w:szCs w:val="24"/>
        </w:rPr>
      </w:pPr>
    </w:p>
    <w:p w14:paraId="228A34B9" w14:textId="79D3C593" w:rsidR="008B47AF" w:rsidRPr="00F2250C" w:rsidRDefault="002E6C46" w:rsidP="008B47AF">
      <w:pPr>
        <w:pBdr>
          <w:bottom w:val="single" w:sz="12" w:space="1" w:color="auto"/>
        </w:pBdr>
        <w:spacing w:after="0"/>
        <w:rPr>
          <w:szCs w:val="24"/>
        </w:rPr>
      </w:pPr>
      <w:r w:rsidRPr="00F2250C">
        <w:rPr>
          <w:szCs w:val="24"/>
        </w:rPr>
        <w:t>Adding vst</w:t>
      </w:r>
      <w:r w:rsidR="009339EC" w:rsidRPr="00F2250C">
        <w:rPr>
          <w:szCs w:val="24"/>
        </w:rPr>
        <w:t>-</w:t>
      </w:r>
      <w:r w:rsidRPr="00F2250C">
        <w:rPr>
          <w:szCs w:val="24"/>
        </w:rPr>
        <w:t>files to Pure Dat</w:t>
      </w:r>
      <w:r w:rsidR="009339EC" w:rsidRPr="00F2250C">
        <w:rPr>
          <w:szCs w:val="24"/>
        </w:rPr>
        <w:t xml:space="preserve">a was a major problem, and several days </w:t>
      </w:r>
      <w:r w:rsidR="003A70EB">
        <w:rPr>
          <w:szCs w:val="24"/>
        </w:rPr>
        <w:t>had to be used to find the problem with</w:t>
      </w:r>
      <w:r w:rsidR="009339EC" w:rsidRPr="00F2250C">
        <w:rPr>
          <w:szCs w:val="24"/>
        </w:rPr>
        <w:t xml:space="preserve">out much success. </w:t>
      </w:r>
      <w:r w:rsidR="003A70EB">
        <w:rPr>
          <w:szCs w:val="24"/>
        </w:rPr>
        <w:t xml:space="preserve">A solution </w:t>
      </w:r>
      <w:r w:rsidR="00990352">
        <w:rPr>
          <w:szCs w:val="24"/>
        </w:rPr>
        <w:t>to</w:t>
      </w:r>
      <w:r w:rsidR="003A70EB">
        <w:rPr>
          <w:szCs w:val="24"/>
        </w:rPr>
        <w:t xml:space="preserve"> this problem was never found</w:t>
      </w:r>
      <w:r w:rsidR="00D929FC" w:rsidRPr="00F2250C">
        <w:rPr>
          <w:szCs w:val="24"/>
        </w:rPr>
        <w:t xml:space="preserve">; otherwise, </w:t>
      </w:r>
      <w:r w:rsidR="009339EC" w:rsidRPr="00F2250C">
        <w:rPr>
          <w:szCs w:val="24"/>
        </w:rPr>
        <w:t xml:space="preserve">there </w:t>
      </w:r>
      <w:r w:rsidR="00D929FC" w:rsidRPr="00F2250C">
        <w:rPr>
          <w:szCs w:val="24"/>
        </w:rPr>
        <w:t>have</w:t>
      </w:r>
      <w:r w:rsidR="009339EC" w:rsidRPr="00F2250C">
        <w:rPr>
          <w:szCs w:val="24"/>
        </w:rPr>
        <w:t xml:space="preserve"> been found some instructions </w:t>
      </w:r>
      <w:r w:rsidR="00D929FC" w:rsidRPr="00F2250C">
        <w:rPr>
          <w:szCs w:val="24"/>
        </w:rPr>
        <w:t>on</w:t>
      </w:r>
      <w:r w:rsidR="009339EC" w:rsidRPr="00F2250C">
        <w:rPr>
          <w:szCs w:val="24"/>
        </w:rPr>
        <w:t xml:space="preserve"> the Internet.</w:t>
      </w:r>
    </w:p>
    <w:p w14:paraId="1731F6A0" w14:textId="77777777" w:rsidR="009339EC" w:rsidRPr="00F2250C" w:rsidRDefault="009339EC" w:rsidP="008B47AF">
      <w:pPr>
        <w:pBdr>
          <w:bottom w:val="single" w:sz="12" w:space="1" w:color="auto"/>
        </w:pBdr>
        <w:spacing w:after="0"/>
        <w:rPr>
          <w:szCs w:val="24"/>
        </w:rPr>
      </w:pPr>
    </w:p>
    <w:p w14:paraId="1E7AB379" w14:textId="3D199F48" w:rsidR="00947243" w:rsidRPr="00F2250C" w:rsidRDefault="008B47AF" w:rsidP="009D7528">
      <w:pPr>
        <w:pBdr>
          <w:bottom w:val="single" w:sz="12" w:space="1" w:color="auto"/>
        </w:pBdr>
        <w:rPr>
          <w:szCs w:val="24"/>
        </w:rPr>
      </w:pPr>
      <w:r w:rsidRPr="00F2250C">
        <w:rPr>
          <w:szCs w:val="24"/>
        </w:rPr>
        <w:t xml:space="preserve">However, even with </w:t>
      </w:r>
      <w:r w:rsidR="00990352">
        <w:rPr>
          <w:szCs w:val="24"/>
        </w:rPr>
        <w:t>these</w:t>
      </w:r>
      <w:r w:rsidRPr="00F2250C">
        <w:rPr>
          <w:szCs w:val="24"/>
        </w:rPr>
        <w:t xml:space="preserve"> many problems, </w:t>
      </w:r>
      <w:r w:rsidR="00A74312">
        <w:rPr>
          <w:szCs w:val="24"/>
        </w:rPr>
        <w:t>the</w:t>
      </w:r>
      <w:r w:rsidR="00A74312" w:rsidRPr="00A74312">
        <w:rPr>
          <w:szCs w:val="24"/>
        </w:rPr>
        <w:t xml:space="preserve"> aim could be reached,</w:t>
      </w:r>
      <w:r w:rsidR="00A74312">
        <w:rPr>
          <w:szCs w:val="24"/>
        </w:rPr>
        <w:t xml:space="preserve"> and a working prototype could be developed.</w:t>
      </w:r>
    </w:p>
    <w:p w14:paraId="5C903B08" w14:textId="77777777" w:rsidR="003769C6" w:rsidRPr="00F2250C" w:rsidRDefault="003769C6" w:rsidP="00353CC3">
      <w:pPr>
        <w:pBdr>
          <w:bottom w:val="single" w:sz="12" w:space="1" w:color="auto"/>
        </w:pBdr>
        <w:rPr>
          <w:szCs w:val="24"/>
        </w:rPr>
      </w:pPr>
    </w:p>
    <w:p w14:paraId="080B07FC" w14:textId="77777777" w:rsidR="006C3602" w:rsidRPr="00F2250C" w:rsidRDefault="006C3602" w:rsidP="00C01024">
      <w:pPr>
        <w:pStyle w:val="berschrift1"/>
        <w:rPr>
          <w:rFonts w:cs="Arial"/>
        </w:rPr>
      </w:pPr>
    </w:p>
    <w:p w14:paraId="384B32F4" w14:textId="20AC2B6F" w:rsidR="00C01024" w:rsidRPr="00F2250C" w:rsidRDefault="00C01024" w:rsidP="00C01024">
      <w:pPr>
        <w:pStyle w:val="berschrift1"/>
        <w:rPr>
          <w:rFonts w:cs="Arial"/>
        </w:rPr>
      </w:pPr>
      <w:r w:rsidRPr="00F2250C">
        <w:rPr>
          <w:rFonts w:cs="Arial"/>
        </w:rPr>
        <w:t>rEFLECTION</w:t>
      </w:r>
    </w:p>
    <w:p w14:paraId="3B5F538C" w14:textId="14727BA2" w:rsidR="00096BB4" w:rsidRPr="00F2250C" w:rsidRDefault="00096BB4" w:rsidP="002E4724">
      <w:pPr>
        <w:pBdr>
          <w:bottom w:val="single" w:sz="12" w:space="1" w:color="auto"/>
        </w:pBdr>
      </w:pPr>
    </w:p>
    <w:p w14:paraId="16B850E4" w14:textId="31C8929B" w:rsidR="00473F20" w:rsidRDefault="008365DD" w:rsidP="008365DD">
      <w:pPr>
        <w:pBdr>
          <w:bottom w:val="single" w:sz="12" w:space="1" w:color="auto"/>
        </w:pBdr>
      </w:pPr>
      <w:r w:rsidRPr="00F2250C">
        <w:t xml:space="preserve">The class and its final project </w:t>
      </w:r>
      <w:r w:rsidR="0066006C" w:rsidRPr="00F2250C">
        <w:t>were</w:t>
      </w:r>
      <w:r w:rsidRPr="00F2250C">
        <w:t xml:space="preserve"> interesting, </w:t>
      </w:r>
      <w:r w:rsidR="0066006C" w:rsidRPr="00F2250C">
        <w:t>the group</w:t>
      </w:r>
      <w:r w:rsidRPr="00F2250C">
        <w:t xml:space="preserve"> agree</w:t>
      </w:r>
      <w:r w:rsidR="0066006C" w:rsidRPr="00F2250C">
        <w:t>d</w:t>
      </w:r>
      <w:r w:rsidRPr="00F2250C">
        <w:t xml:space="preserve">. </w:t>
      </w:r>
      <w:r w:rsidR="00290EAA">
        <w:t xml:space="preserve">The author </w:t>
      </w:r>
      <w:r w:rsidRPr="00F2250C">
        <w:t xml:space="preserve">came across many different </w:t>
      </w:r>
      <w:r w:rsidR="00BA1EA3" w:rsidRPr="00F2250C">
        <w:t xml:space="preserve">topics and problems </w:t>
      </w:r>
      <w:r w:rsidR="003A70EB">
        <w:t>that</w:t>
      </w:r>
      <w:r w:rsidR="00BA1EA3" w:rsidRPr="00F2250C">
        <w:t xml:space="preserve"> had to </w:t>
      </w:r>
      <w:r w:rsidR="003A70EB">
        <w:t xml:space="preserve">be </w:t>
      </w:r>
      <w:r w:rsidR="00BA1EA3" w:rsidRPr="00F2250C">
        <w:t>solve</w:t>
      </w:r>
      <w:r w:rsidR="003A70EB">
        <w:t>d</w:t>
      </w:r>
      <w:r w:rsidR="00BA1EA3" w:rsidRPr="00F2250C">
        <w:t xml:space="preserve"> in a given time. Before working on the project, the class helped </w:t>
      </w:r>
      <w:r w:rsidR="00D929FC" w:rsidRPr="00F2250C">
        <w:t xml:space="preserve">to </w:t>
      </w:r>
      <w:r w:rsidR="00BA1EA3" w:rsidRPr="00F2250C">
        <w:t>learn</w:t>
      </w:r>
      <w:r w:rsidR="00D929FC" w:rsidRPr="00F2250C">
        <w:t xml:space="preserve"> </w:t>
      </w:r>
      <w:r w:rsidR="00BA1EA3" w:rsidRPr="00F2250C">
        <w:t xml:space="preserve">more about tangible user interaction and </w:t>
      </w:r>
      <w:r w:rsidR="00D929FC" w:rsidRPr="00F2250C">
        <w:t>H</w:t>
      </w:r>
      <w:r w:rsidR="00BA1EA3" w:rsidRPr="00F2250C">
        <w:t>uman</w:t>
      </w:r>
      <w:r w:rsidR="00D929FC" w:rsidRPr="00F2250C">
        <w:t>-C</w:t>
      </w:r>
      <w:r w:rsidR="00BA1EA3" w:rsidRPr="00F2250C">
        <w:t xml:space="preserve">omputer </w:t>
      </w:r>
      <w:r w:rsidR="00D929FC" w:rsidRPr="00F2250C">
        <w:t>I</w:t>
      </w:r>
      <w:r w:rsidR="00BA1EA3" w:rsidRPr="00F2250C">
        <w:t xml:space="preserve">nteraction. Still, </w:t>
      </w:r>
      <w:r w:rsidR="00290EAA">
        <w:t xml:space="preserve">the author </w:t>
      </w:r>
      <w:r w:rsidR="00BA1EA3" w:rsidRPr="00F2250C">
        <w:t xml:space="preserve">would say that </w:t>
      </w:r>
      <w:r w:rsidR="003A70EB">
        <w:t>the project should</w:t>
      </w:r>
      <w:r w:rsidR="00BA1EA3" w:rsidRPr="00F2250C">
        <w:t xml:space="preserve"> start </w:t>
      </w:r>
      <w:r w:rsidR="003A70EB">
        <w:t>sooner by</w:t>
      </w:r>
      <w:r w:rsidR="00BA1EA3" w:rsidRPr="00F2250C">
        <w:t xml:space="preserve"> finding the final project idea</w:t>
      </w:r>
      <w:r w:rsidR="003A70EB">
        <w:t xml:space="preserve"> and working on it</w:t>
      </w:r>
      <w:r w:rsidR="00BA1EA3" w:rsidRPr="00F2250C">
        <w:t xml:space="preserve">. Before working on this project, the </w:t>
      </w:r>
      <w:r w:rsidR="00D929FC" w:rsidRPr="00F2250C">
        <w:t>project meetings</w:t>
      </w:r>
      <w:r w:rsidR="00BA1EA3" w:rsidRPr="00F2250C">
        <w:t xml:space="preserve"> </w:t>
      </w:r>
      <w:r w:rsidR="00D929FC" w:rsidRPr="00F2250C">
        <w:t>were</w:t>
      </w:r>
      <w:r w:rsidR="00F3609E">
        <w:t xml:space="preserve"> not</w:t>
      </w:r>
      <w:r w:rsidR="00BA1EA3" w:rsidRPr="00F2250C">
        <w:t xml:space="preserve"> as productive as </w:t>
      </w:r>
      <w:r w:rsidR="00D13A0C" w:rsidRPr="00F2250C">
        <w:t>they</w:t>
      </w:r>
      <w:r w:rsidR="00BA1EA3" w:rsidRPr="00F2250C">
        <w:t xml:space="preserve"> could be. Still, </w:t>
      </w:r>
      <w:r w:rsidR="008348A0" w:rsidRPr="00F2250C">
        <w:t>t</w:t>
      </w:r>
      <w:r w:rsidR="00BA1EA3" w:rsidRPr="00F2250C">
        <w:t xml:space="preserve">his also gave time to get to know each other and build a group. </w:t>
      </w:r>
      <w:r w:rsidR="00473F20">
        <w:t>A solution for this could be a project that includes two semesters. Then more theory could be taught and more time for a proper idea is given. In a class called “Idea meets technology”</w:t>
      </w:r>
      <w:r w:rsidR="00D34DC1">
        <w:t>,</w:t>
      </w:r>
      <w:r w:rsidR="00473F20">
        <w:t xml:space="preserve"> students had a whole semester to find a good idea. </w:t>
      </w:r>
      <w:r w:rsidR="00D34DC1">
        <w:t xml:space="preserve">Finding good ideas are very difficult, and there should not be any hurry. </w:t>
      </w:r>
      <w:r w:rsidR="00473F20">
        <w:t xml:space="preserve">This additional time could be used to read about tangible user interaction approaches and design theory and also about finding </w:t>
      </w:r>
      <w:r w:rsidR="00990352">
        <w:t xml:space="preserve">an </w:t>
      </w:r>
      <w:r w:rsidR="00473F20">
        <w:t>idea.</w:t>
      </w:r>
    </w:p>
    <w:p w14:paraId="39A552A0" w14:textId="31E38C5A" w:rsidR="00473F20" w:rsidRDefault="00473F20" w:rsidP="008365DD">
      <w:pPr>
        <w:pBdr>
          <w:bottom w:val="single" w:sz="12" w:space="1" w:color="auto"/>
        </w:pBdr>
      </w:pPr>
      <w:r w:rsidRPr="00F2250C">
        <w:t xml:space="preserve">The project idea was never a question. We all agreed </w:t>
      </w:r>
      <w:r>
        <w:t>which</w:t>
      </w:r>
      <w:r w:rsidRPr="00F2250C">
        <w:t xml:space="preserve"> this was the best idea, so there was no disagreement in this group. Also, another discussion like the design discussion was discussed friendly and with respect. </w:t>
      </w:r>
      <w:r>
        <w:t>This shows the good communication the team had.</w:t>
      </w:r>
    </w:p>
    <w:p w14:paraId="0C86193B" w14:textId="7B79BEEB" w:rsidR="00473F20" w:rsidRDefault="00473F20" w:rsidP="008365DD">
      <w:pPr>
        <w:pBdr>
          <w:bottom w:val="single" w:sz="12" w:space="1" w:color="auto"/>
        </w:pBdr>
      </w:pPr>
      <w:r w:rsidRPr="00F2250C">
        <w:t xml:space="preserve">In this project, </w:t>
      </w:r>
      <w:r w:rsidR="00290EAA">
        <w:t xml:space="preserve">the author </w:t>
      </w:r>
      <w:r w:rsidRPr="00F2250C">
        <w:t>had the chance to touch many different topics at once, like 3D printing, music generation</w:t>
      </w:r>
      <w:r w:rsidR="00FB7D6D">
        <w:t xml:space="preserve">, </w:t>
      </w:r>
      <w:r w:rsidRPr="00F2250C">
        <w:t>and how it works</w:t>
      </w:r>
      <w:r w:rsidR="0071144F">
        <w:t xml:space="preserve"> and </w:t>
      </w:r>
      <w:r w:rsidRPr="00F2250C">
        <w:t xml:space="preserve">programming of different microcontrollers and sensors. </w:t>
      </w:r>
    </w:p>
    <w:p w14:paraId="0AF4E31C" w14:textId="0A29A8FF" w:rsidR="00BA1EA3" w:rsidRPr="00F2250C" w:rsidRDefault="00473F20" w:rsidP="008365DD">
      <w:pPr>
        <w:pBdr>
          <w:bottom w:val="single" w:sz="12" w:space="1" w:color="auto"/>
        </w:pBdr>
      </w:pPr>
      <w:r>
        <w:t xml:space="preserve">Every week and </w:t>
      </w:r>
      <w:r w:rsidR="00A74312">
        <w:t>near to the deadline</w:t>
      </w:r>
      <w:r>
        <w:t xml:space="preserve"> every day they could talk about their achievements and what they did. Splitting the team is sufficient; however, this also creates a problem because no one knows everything about the project.</w:t>
      </w:r>
    </w:p>
    <w:p w14:paraId="6800F07D" w14:textId="72951D9F" w:rsidR="008365DD" w:rsidRPr="00F2250C" w:rsidRDefault="008365DD" w:rsidP="008365DD">
      <w:pPr>
        <w:pBdr>
          <w:bottom w:val="single" w:sz="12" w:space="1" w:color="auto"/>
        </w:pBdr>
      </w:pPr>
      <w:r w:rsidRPr="00F2250C">
        <w:t xml:space="preserve">Working in a project like </w:t>
      </w:r>
      <w:r w:rsidR="008348A0" w:rsidRPr="00F2250C">
        <w:t>this</w:t>
      </w:r>
      <w:r w:rsidRPr="00F2250C">
        <w:t xml:space="preserve"> allowed us to have valuable experiences not only in situations where everything worked as planned but also in some bad cases whereas </w:t>
      </w:r>
      <w:r w:rsidR="00D13A0C" w:rsidRPr="00F2250C">
        <w:t>things were happening not as expected and how we faced those problems.</w:t>
      </w:r>
    </w:p>
    <w:p w14:paraId="7C7A8E85" w14:textId="57A1DB78" w:rsidR="00DB002D" w:rsidRDefault="00DD2FF9" w:rsidP="008365DD">
      <w:pPr>
        <w:pBdr>
          <w:bottom w:val="single" w:sz="12" w:space="1" w:color="auto"/>
        </w:pBdr>
      </w:pPr>
      <w:r w:rsidRPr="00F2250C">
        <w:t>Most problems with the electronics could be fixed even if it took a bit of time.</w:t>
      </w:r>
      <w:r w:rsidR="00DB002D">
        <w:t xml:space="preserve"> Soldering all sensors and devices should be done later in the project. Changes in the sensors or which microcontroller use which sensors appears often in the middle of the project and if the sensors are soldered already, it takes a long time to unsolder everything. However, this gave me more practice. </w:t>
      </w:r>
      <w:r w:rsidRPr="00F2250C">
        <w:t xml:space="preserve"> The group could deal with problems well and always tried to find a solution by themselves first. Still, not every problem could be fixed sufficiently.</w:t>
      </w:r>
    </w:p>
    <w:p w14:paraId="776D7477" w14:textId="01FB75D0" w:rsidR="0071144F" w:rsidRDefault="0071144F" w:rsidP="008365DD">
      <w:pPr>
        <w:pBdr>
          <w:bottom w:val="single" w:sz="12" w:space="1" w:color="auto"/>
        </w:pBdr>
      </w:pPr>
      <w:r>
        <w:t xml:space="preserve">The wireless network was a big problem in the programming process. The delay of around five seconds could not be </w:t>
      </w:r>
      <w:r w:rsidRPr="0071144F">
        <w:t>shrink</w:t>
      </w:r>
      <w:r>
        <w:t xml:space="preserve"> to an immediate respon</w:t>
      </w:r>
      <w:r w:rsidR="00633204">
        <w:t>se</w:t>
      </w:r>
      <w:r>
        <w:t xml:space="preserve"> of the system. </w:t>
      </w:r>
      <w:r w:rsidRPr="0071144F">
        <w:t xml:space="preserve">Regarding the </w:t>
      </w:r>
      <w:r>
        <w:t xml:space="preserve">documentation, the time delay should have been </w:t>
      </w:r>
      <w:r w:rsidR="00F81AFC">
        <w:t xml:space="preserve">tested </w:t>
      </w:r>
      <w:r w:rsidR="00F81AFC" w:rsidRPr="00F81AFC">
        <w:t>more precisely</w:t>
      </w:r>
      <w:r w:rsidR="00F81AFC">
        <w:t xml:space="preserve">. Therefore, the </w:t>
      </w:r>
      <w:r w:rsidR="00F81AFC">
        <w:t>function millis()</w:t>
      </w:r>
      <w:r w:rsidR="009848F7" w:rsidRPr="00725A59">
        <w:rPr>
          <w:vertAlign w:val="superscript"/>
        </w:rPr>
        <w:fldChar w:fldCharType="begin" w:fldLock="1"/>
      </w:r>
      <w:r w:rsidR="002B7B81">
        <w:rPr>
          <w:vertAlign w:val="superscript"/>
        </w:rPr>
        <w:instrText>ADDIN CSL_CITATION {"citationItems":[{"id":"ITEM-1","itemData":{"URL":"https://www.arduino.cc/reference/en/language/functions/time/millis/","accessed":{"date-parts":[["2020","3","23"]]},"container-title":"Arduino.cc","id":"ITEM-1","issued":{"date-parts":[["2019"]]},"title":"millis()","type":"webpage"},"uris":["http://www.mendeley.com/documents/?uuid=6de08a88-33f7-4cdc-bb4d-bec0615a7e94"]}],"mendeley":{"formattedCitation":"[38]","plainTextFormattedCitation":"[38]","previouslyFormattedCitation":"[39]"},"properties":{"noteIndex":0},"schema":"https://github.com/citation-style-language/schema/raw/master/csl-citation.json"}</w:instrText>
      </w:r>
      <w:r w:rsidR="009848F7" w:rsidRPr="00725A59">
        <w:rPr>
          <w:vertAlign w:val="superscript"/>
        </w:rPr>
        <w:fldChar w:fldCharType="separate"/>
      </w:r>
      <w:r w:rsidR="002B7B81" w:rsidRPr="002B7B81">
        <w:rPr>
          <w:noProof/>
        </w:rPr>
        <w:t>[38]</w:t>
      </w:r>
      <w:r w:rsidR="009848F7" w:rsidRPr="00725A59">
        <w:rPr>
          <w:vertAlign w:val="superscript"/>
        </w:rPr>
        <w:fldChar w:fldCharType="end"/>
      </w:r>
      <w:r w:rsidR="00F81AFC">
        <w:t xml:space="preserve"> should have been used</w:t>
      </w:r>
      <w:r w:rsidR="00D858EB">
        <w:t xml:space="preserve"> to test the HTTP response time</w:t>
      </w:r>
      <w:r w:rsidR="00F81AFC">
        <w:t xml:space="preserve">. </w:t>
      </w:r>
    </w:p>
    <w:p w14:paraId="6CED4319" w14:textId="58476273" w:rsidR="00DD2FF9" w:rsidRDefault="00DD2FF9" w:rsidP="008365DD">
      <w:pPr>
        <w:pBdr>
          <w:bottom w:val="single" w:sz="12" w:space="1" w:color="auto"/>
        </w:pBdr>
        <w:rPr>
          <w:szCs w:val="24"/>
        </w:rPr>
      </w:pPr>
      <w:r w:rsidRPr="00F2250C">
        <w:t xml:space="preserve">The number of participants </w:t>
      </w:r>
      <w:r w:rsidR="00DB002D">
        <w:t xml:space="preserve">with different backgrounds </w:t>
      </w:r>
      <w:r w:rsidRPr="00F2250C">
        <w:t>in a bodystorming</w:t>
      </w:r>
      <w:r w:rsidR="00B2268D">
        <w:t xml:space="preserve"> </w:t>
      </w:r>
      <w:r w:rsidRPr="00F2250C">
        <w:t xml:space="preserve">session was </w:t>
      </w:r>
      <w:r w:rsidR="009339EC" w:rsidRPr="00F2250C">
        <w:t xml:space="preserve">too </w:t>
      </w:r>
      <w:r w:rsidR="00A74312">
        <w:t>low</w:t>
      </w:r>
      <w:r w:rsidRPr="00F2250C">
        <w:t>. There was</w:t>
      </w:r>
      <w:r w:rsidR="00F3609E">
        <w:t xml:space="preserve"> not</w:t>
      </w:r>
      <w:r w:rsidRPr="00F2250C">
        <w:t xml:space="preserve"> too much overlap in </w:t>
      </w:r>
      <w:r w:rsidR="0084401D" w:rsidRPr="00F2250C">
        <w:t>their</w:t>
      </w:r>
      <w:r w:rsidRPr="00F2250C">
        <w:t xml:space="preserve"> opinions</w:t>
      </w:r>
      <w:r w:rsidR="009339EC" w:rsidRPr="00F2250C">
        <w:t>; however,</w:t>
      </w:r>
      <w:r w:rsidRPr="00F2250C">
        <w:t xml:space="preserve"> we could find out many different aspects </w:t>
      </w:r>
      <w:r w:rsidR="00B97090">
        <w:t>and ideas to</w:t>
      </w:r>
      <w:r w:rsidRPr="00F2250C">
        <w:t xml:space="preserve"> generate the sound</w:t>
      </w:r>
      <w:r w:rsidR="00DB002D">
        <w:t>. Still, t</w:t>
      </w:r>
      <w:r w:rsidR="009339EC" w:rsidRPr="00F2250C">
        <w:rPr>
          <w:szCs w:val="24"/>
        </w:rPr>
        <w:t xml:space="preserve">he bodystorming session gave the group some further inspiration for attachments and constraints. However, three participants are perhaps not enough and more different participants with different backgrounds. </w:t>
      </w:r>
    </w:p>
    <w:p w14:paraId="36615632" w14:textId="77777777" w:rsidR="00DB002D" w:rsidRPr="00DB002D" w:rsidRDefault="00DB002D" w:rsidP="008365DD">
      <w:pPr>
        <w:pBdr>
          <w:bottom w:val="single" w:sz="12" w:space="1" w:color="auto"/>
        </w:pBdr>
        <w:rPr>
          <w:szCs w:val="24"/>
        </w:rPr>
      </w:pPr>
    </w:p>
    <w:p w14:paraId="2986FED8" w14:textId="77777777" w:rsidR="006C3602" w:rsidRPr="00F2250C" w:rsidRDefault="006C3602" w:rsidP="00353CC3">
      <w:pPr>
        <w:pStyle w:val="berschrift1"/>
        <w:rPr>
          <w:rFonts w:cs="Arial"/>
        </w:rPr>
      </w:pPr>
    </w:p>
    <w:p w14:paraId="4D0EBF2E" w14:textId="2A3E0D0A" w:rsidR="00353CC3" w:rsidRPr="00F2250C" w:rsidRDefault="00353CC3" w:rsidP="00353CC3">
      <w:pPr>
        <w:pStyle w:val="berschrift1"/>
        <w:rPr>
          <w:rFonts w:cs="Arial"/>
        </w:rPr>
      </w:pPr>
      <w:r w:rsidRPr="00F2250C">
        <w:rPr>
          <w:rFonts w:cs="Arial"/>
        </w:rPr>
        <w:t>REFERENCES</w:t>
      </w:r>
    </w:p>
    <w:p w14:paraId="103096C4" w14:textId="49CAE68F" w:rsidR="00353CC3" w:rsidRPr="00F2250C" w:rsidRDefault="00353CC3" w:rsidP="00353CC3"/>
    <w:p w14:paraId="6BC41E41" w14:textId="2130F90C" w:rsidR="002B7B81" w:rsidRPr="002B7B81" w:rsidRDefault="000A4FE3" w:rsidP="002B7B81">
      <w:pPr>
        <w:widowControl w:val="0"/>
        <w:autoSpaceDE w:val="0"/>
        <w:autoSpaceDN w:val="0"/>
        <w:adjustRightInd w:val="0"/>
        <w:ind w:left="640" w:hanging="640"/>
        <w:rPr>
          <w:noProof/>
          <w:szCs w:val="24"/>
        </w:rPr>
      </w:pPr>
      <w:r w:rsidRPr="00F2250C">
        <w:fldChar w:fldCharType="begin" w:fldLock="1"/>
      </w:r>
      <w:r w:rsidRPr="00F2250C">
        <w:instrText xml:space="preserve">ADDIN Mendeley Bibliography CSL_BIBLIOGRAPHY </w:instrText>
      </w:r>
      <w:r w:rsidRPr="00F2250C">
        <w:fldChar w:fldCharType="separate"/>
      </w:r>
      <w:r w:rsidR="002B7B81" w:rsidRPr="002B7B81">
        <w:rPr>
          <w:noProof/>
          <w:szCs w:val="24"/>
        </w:rPr>
        <w:t>[1]</w:t>
      </w:r>
      <w:r w:rsidR="002B7B81" w:rsidRPr="002B7B81">
        <w:rPr>
          <w:noProof/>
          <w:szCs w:val="24"/>
        </w:rPr>
        <w:tab/>
        <w:t>B. Ullmer, H. Ishii, and R. J. K. Jacob, “Token+constraint systems for tangible interaction with digital information,” 2005.</w:t>
      </w:r>
    </w:p>
    <w:p w14:paraId="5DC9937B"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w:t>
      </w:r>
      <w:r w:rsidRPr="002B7B81">
        <w:rPr>
          <w:noProof/>
          <w:szCs w:val="24"/>
        </w:rPr>
        <w:tab/>
        <w:t>O. SHAER, N. LELAND, E. H. CALVILLO-GAMEZ, and R. J. K. JACOB, “The TAC Paradigm: Specifying Tangible User Interfaces,” 2004.</w:t>
      </w:r>
    </w:p>
    <w:p w14:paraId="192BB6DE"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w:t>
      </w:r>
      <w:r w:rsidRPr="002B7B81">
        <w:rPr>
          <w:noProof/>
          <w:szCs w:val="24"/>
        </w:rPr>
        <w:tab/>
        <w:t>B. Ullmer and H. Ishii, “Emerging Frameworks for Tangible User Interfaces,” Cambridge, 2000.</w:t>
      </w:r>
    </w:p>
    <w:p w14:paraId="3D132CAE"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4]</w:t>
      </w:r>
      <w:r w:rsidRPr="002B7B81">
        <w:rPr>
          <w:noProof/>
          <w:szCs w:val="24"/>
        </w:rPr>
        <w:tab/>
        <w:t>S. Harrison, D. Tatar, and P. Sengers, “The Three Paradigms of HCI,” Blacksburg, Ithaca, 2007.</w:t>
      </w:r>
    </w:p>
    <w:p w14:paraId="23A5D45F"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5]</w:t>
      </w:r>
      <w:r w:rsidRPr="002B7B81">
        <w:rPr>
          <w:noProof/>
          <w:szCs w:val="24"/>
        </w:rPr>
        <w:tab/>
        <w:t xml:space="preserve">“XD als Teamplayer.,” </w:t>
      </w:r>
      <w:r w:rsidRPr="002B7B81">
        <w:rPr>
          <w:i/>
          <w:iCs/>
          <w:noProof/>
          <w:szCs w:val="24"/>
        </w:rPr>
        <w:t>Adobe</w:t>
      </w:r>
      <w:r w:rsidRPr="002B7B81">
        <w:rPr>
          <w:noProof/>
          <w:szCs w:val="24"/>
        </w:rPr>
        <w:t>, 2020. [Online]. Available: https://www.adobe.com/de/products/xd.html?sdid=91BF525M&amp;mv=search&amp;ef_id=Cj0KCQjwtLT1BRD9ARIsAMH3BtXoi04SQG7o8yGwBr-gqhCmw2sMZ6IwMQ97p8UOYOM9oXjKs5R9AlQaAnn8EALw_wcB:G:s&amp;s_kwcid=AL!3085!3!394597829420!e!!g!!adobe xd. [Accessed: 02-May-2020].</w:t>
      </w:r>
    </w:p>
    <w:p w14:paraId="2BD10D17"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6]</w:t>
      </w:r>
      <w:r w:rsidRPr="002B7B81">
        <w:rPr>
          <w:noProof/>
          <w:szCs w:val="24"/>
        </w:rPr>
        <w:tab/>
        <w:t xml:space="preserve">“UXD Method 11 of 100: Bodystorming,” </w:t>
      </w:r>
      <w:r w:rsidRPr="002B7B81">
        <w:rPr>
          <w:i/>
          <w:iCs/>
          <w:noProof/>
          <w:szCs w:val="24"/>
        </w:rPr>
        <w:t>Typepad</w:t>
      </w:r>
      <w:r w:rsidRPr="002B7B81">
        <w:rPr>
          <w:noProof/>
          <w:szCs w:val="24"/>
        </w:rPr>
        <w:t>, 2011. [Online]. Available: https://dux.typepad.com/dux/2011/04/uxd-method-11-of-100-bodystorming.html. [Accessed: 24-Feb-2020].</w:t>
      </w:r>
    </w:p>
    <w:p w14:paraId="0DEFF74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7]</w:t>
      </w:r>
      <w:r w:rsidRPr="002B7B81">
        <w:rPr>
          <w:noProof/>
          <w:szCs w:val="24"/>
        </w:rPr>
        <w:tab/>
        <w:t xml:space="preserve">“How Accelerometer works? Interface ADXL335 with Arduino,” </w:t>
      </w:r>
      <w:r w:rsidRPr="002B7B81">
        <w:rPr>
          <w:i/>
          <w:iCs/>
          <w:noProof/>
          <w:szCs w:val="24"/>
        </w:rPr>
        <w:t>Last Minute Engineers</w:t>
      </w:r>
      <w:r w:rsidRPr="002B7B81">
        <w:rPr>
          <w:noProof/>
          <w:szCs w:val="24"/>
        </w:rPr>
        <w:t>, 2020. [Online]. Available: https://lastminuteengineers.com/adxl335-accelerometer-arduino-tutorial/. [Accessed: 20-Feb-2020].</w:t>
      </w:r>
    </w:p>
    <w:p w14:paraId="49ED78E4"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8]</w:t>
      </w:r>
      <w:r w:rsidRPr="002B7B81">
        <w:rPr>
          <w:noProof/>
          <w:szCs w:val="24"/>
        </w:rPr>
        <w:tab/>
        <w:t xml:space="preserve">Dejan, “MEMS Accelerometer Gyroscope Magnetometer &amp; Arduino,” </w:t>
      </w:r>
      <w:r w:rsidRPr="002B7B81">
        <w:rPr>
          <w:i/>
          <w:iCs/>
          <w:noProof/>
          <w:szCs w:val="24"/>
        </w:rPr>
        <w:t>howtomechatronics</w:t>
      </w:r>
      <w:r w:rsidRPr="002B7B81">
        <w:rPr>
          <w:noProof/>
          <w:szCs w:val="24"/>
        </w:rPr>
        <w:t>, 2018. [Online]. Available: https://howtomechatronics.com/how-it-works/electrical-engineering/mems-accelerometer-gyrocope-magnetometer-arduino/. [Accessed: 20-Feb-2020].</w:t>
      </w:r>
    </w:p>
    <w:p w14:paraId="36439B78"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9]</w:t>
      </w:r>
      <w:r w:rsidRPr="002B7B81">
        <w:rPr>
          <w:noProof/>
          <w:szCs w:val="24"/>
        </w:rPr>
        <w:tab/>
        <w:t xml:space="preserve">“Ultrasonic Ranging Module HC - SR04,” </w:t>
      </w:r>
      <w:r w:rsidRPr="002B7B81">
        <w:rPr>
          <w:i/>
          <w:iCs/>
          <w:noProof/>
          <w:szCs w:val="24"/>
        </w:rPr>
        <w:t>Elecfreaks</w:t>
      </w:r>
      <w:r w:rsidRPr="002B7B81">
        <w:rPr>
          <w:noProof/>
          <w:szCs w:val="24"/>
        </w:rPr>
        <w:t xml:space="preserve">. [Online]. Available: </w:t>
      </w:r>
      <w:r w:rsidRPr="002B7B81">
        <w:rPr>
          <w:noProof/>
          <w:szCs w:val="24"/>
        </w:rPr>
        <w:lastRenderedPageBreak/>
        <w:t>https://cdn.sparkfun.com/datasheets/Sensors/Proximity/HCSR04.pdf. [Accessed: 09-Jan-2020].</w:t>
      </w:r>
    </w:p>
    <w:p w14:paraId="5AB01FDC"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0]</w:t>
      </w:r>
      <w:r w:rsidRPr="002B7B81">
        <w:rPr>
          <w:noProof/>
          <w:szCs w:val="24"/>
        </w:rPr>
        <w:tab/>
        <w:t xml:space="preserve">Dejan, “Arduino and MPU6050 Accelerometer and Gyroscope Tutorial,” </w:t>
      </w:r>
      <w:r w:rsidRPr="002B7B81">
        <w:rPr>
          <w:i/>
          <w:iCs/>
          <w:noProof/>
          <w:szCs w:val="24"/>
        </w:rPr>
        <w:t>howtomechatronics</w:t>
      </w:r>
      <w:r w:rsidRPr="002B7B81">
        <w:rPr>
          <w:noProof/>
          <w:szCs w:val="24"/>
        </w:rPr>
        <w:t>, 2019. [Online]. Available: https://howtomechatronics.com/tutorials/arduino/arduino-and-mpu6050-accelerometer-and-gyroscope-tutorial/. [Accessed: 20-Feb-2020].</w:t>
      </w:r>
    </w:p>
    <w:p w14:paraId="31C32FE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1]</w:t>
      </w:r>
      <w:r w:rsidRPr="002B7B81">
        <w:rPr>
          <w:noProof/>
          <w:szCs w:val="24"/>
        </w:rPr>
        <w:tab/>
        <w:t xml:space="preserve">Cbenson, “Arduino 5 Minute Tutorials: Lesson 7 - Accelerometers, Gyros, IMUs,” </w:t>
      </w:r>
      <w:r w:rsidRPr="002B7B81">
        <w:rPr>
          <w:i/>
          <w:iCs/>
          <w:noProof/>
          <w:szCs w:val="24"/>
        </w:rPr>
        <w:t>Robotshop</w:t>
      </w:r>
      <w:r w:rsidRPr="002B7B81">
        <w:rPr>
          <w:noProof/>
          <w:szCs w:val="24"/>
        </w:rPr>
        <w:t>, 2019. [Online]. Available: https://www.robotshop.com/community/tutorials/show/arduino-5-minute-tutorials-lesson-7-accelerometers-gyros-imus. [Accessed: 20-Feb-2020].</w:t>
      </w:r>
    </w:p>
    <w:p w14:paraId="2810DFB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2]</w:t>
      </w:r>
      <w:r w:rsidRPr="002B7B81">
        <w:rPr>
          <w:noProof/>
          <w:szCs w:val="24"/>
        </w:rPr>
        <w:tab/>
        <w:t xml:space="preserve">“Ultra-compact high-performance eCompass module: 3D accelerometer and 3D magnetometer,” </w:t>
      </w:r>
      <w:r w:rsidRPr="002B7B81">
        <w:rPr>
          <w:i/>
          <w:iCs/>
          <w:noProof/>
          <w:szCs w:val="24"/>
        </w:rPr>
        <w:t>STMicroelectronics</w:t>
      </w:r>
      <w:r w:rsidRPr="002B7B81">
        <w:rPr>
          <w:noProof/>
          <w:szCs w:val="24"/>
        </w:rPr>
        <w:t>, 2014. [Online]. Available: https://www.st.com/resource/en/datasheet/DM00027543.pdf. [Accessed: 09-Jan-2020].</w:t>
      </w:r>
    </w:p>
    <w:p w14:paraId="2A628D67"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3]</w:t>
      </w:r>
      <w:r w:rsidRPr="002B7B81">
        <w:rPr>
          <w:noProof/>
          <w:szCs w:val="24"/>
        </w:rPr>
        <w:tab/>
        <w:t>“A new generation, long distance ranging Time-of-Flight sensor based on ST’s FlightSense</w:t>
      </w:r>
      <w:r w:rsidRPr="002B7B81">
        <w:rPr>
          <w:noProof/>
          <w:szCs w:val="24"/>
          <w:vertAlign w:val="superscript"/>
        </w:rPr>
        <w:t>TM</w:t>
      </w:r>
      <w:r w:rsidRPr="002B7B81">
        <w:rPr>
          <w:noProof/>
          <w:szCs w:val="24"/>
        </w:rPr>
        <w:t xml:space="preserve"> technology,” </w:t>
      </w:r>
      <w:r w:rsidRPr="002B7B81">
        <w:rPr>
          <w:i/>
          <w:iCs/>
          <w:noProof/>
          <w:szCs w:val="24"/>
        </w:rPr>
        <w:t>STMicroelectronics</w:t>
      </w:r>
      <w:r w:rsidRPr="002B7B81">
        <w:rPr>
          <w:noProof/>
          <w:szCs w:val="24"/>
        </w:rPr>
        <w:t>, 2018. [Online]. Available: https://www.st.com/resource/en/datasheet/vl53l1x.pdf. [Accessed: 09-Jan-2020].</w:t>
      </w:r>
    </w:p>
    <w:p w14:paraId="21D764D0"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4]</w:t>
      </w:r>
      <w:r w:rsidRPr="002B7B81">
        <w:rPr>
          <w:noProof/>
          <w:szCs w:val="24"/>
        </w:rPr>
        <w:tab/>
        <w:t xml:space="preserve">“Security Access using MFRC522 RFID Reader with Arduino,” </w:t>
      </w:r>
      <w:r w:rsidRPr="002B7B81">
        <w:rPr>
          <w:i/>
          <w:iCs/>
          <w:noProof/>
          <w:szCs w:val="24"/>
        </w:rPr>
        <w:t>Random Nerd Tutorials</w:t>
      </w:r>
      <w:r w:rsidRPr="002B7B81">
        <w:rPr>
          <w:noProof/>
          <w:szCs w:val="24"/>
        </w:rPr>
        <w:t>, 2020. [Online]. Available: https://randomnerdtutorials.com/security-access-using-mfrc522-rfid-reader-with-arduino/. [Accessed: 19-Feb-2020].</w:t>
      </w:r>
    </w:p>
    <w:p w14:paraId="5F434279"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5]</w:t>
      </w:r>
      <w:r w:rsidRPr="002B7B81">
        <w:rPr>
          <w:noProof/>
          <w:szCs w:val="24"/>
        </w:rPr>
        <w:tab/>
        <w:t xml:space="preserve">“Fritzing,” </w:t>
      </w:r>
      <w:r w:rsidRPr="002B7B81">
        <w:rPr>
          <w:i/>
          <w:iCs/>
          <w:noProof/>
          <w:szCs w:val="24"/>
        </w:rPr>
        <w:t>Fritzing</w:t>
      </w:r>
      <w:r w:rsidRPr="002B7B81">
        <w:rPr>
          <w:noProof/>
          <w:szCs w:val="24"/>
        </w:rPr>
        <w:t>. [Online]. Available: http://fritzing.org/home/. [Accessed: 21-Dec-2019].</w:t>
      </w:r>
    </w:p>
    <w:p w14:paraId="3259FDAA"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6]</w:t>
      </w:r>
      <w:r w:rsidRPr="002B7B81">
        <w:rPr>
          <w:noProof/>
          <w:szCs w:val="24"/>
        </w:rPr>
        <w:tab/>
        <w:t xml:space="preserve">“Professionelle Diagramme,” </w:t>
      </w:r>
      <w:r w:rsidRPr="002B7B81">
        <w:rPr>
          <w:i/>
          <w:iCs/>
          <w:noProof/>
          <w:szCs w:val="24"/>
        </w:rPr>
        <w:t>© 2019 Lucid Software Inc.</w:t>
      </w:r>
      <w:r w:rsidRPr="002B7B81">
        <w:rPr>
          <w:noProof/>
          <w:szCs w:val="24"/>
        </w:rPr>
        <w:t>, 2019. [Online]. Available: https://www.lucidchart.com/pages/de. [Accessed: 22-Jul-2019].</w:t>
      </w:r>
    </w:p>
    <w:p w14:paraId="41653734"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7]</w:t>
      </w:r>
      <w:r w:rsidRPr="002B7B81">
        <w:rPr>
          <w:noProof/>
          <w:szCs w:val="24"/>
        </w:rPr>
        <w:tab/>
        <w:t xml:space="preserve">F. Schäffer, </w:t>
      </w:r>
      <w:r w:rsidRPr="002B7B81">
        <w:rPr>
          <w:i/>
          <w:iCs/>
          <w:noProof/>
          <w:szCs w:val="24"/>
        </w:rPr>
        <w:t>Sensoren am Arduino</w:t>
      </w:r>
      <w:r w:rsidRPr="002B7B81">
        <w:rPr>
          <w:noProof/>
          <w:szCs w:val="24"/>
        </w:rPr>
        <w:t>, 1.Auflage. Elektor-Verlag GmbH, 2016.</w:t>
      </w:r>
    </w:p>
    <w:p w14:paraId="63039490"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8]</w:t>
      </w:r>
      <w:r w:rsidRPr="002B7B81">
        <w:rPr>
          <w:noProof/>
          <w:szCs w:val="24"/>
        </w:rPr>
        <w:tab/>
        <w:t xml:space="preserve">“FTDI Cable – USB to RS232 Converter,” </w:t>
      </w:r>
      <w:r w:rsidRPr="002B7B81">
        <w:rPr>
          <w:i/>
          <w:iCs/>
          <w:noProof/>
          <w:szCs w:val="24"/>
        </w:rPr>
        <w:t>Components 101</w:t>
      </w:r>
      <w:r w:rsidRPr="002B7B81">
        <w:rPr>
          <w:noProof/>
          <w:szCs w:val="24"/>
        </w:rPr>
        <w:t>, 2018. [Online]. Available: https://components101.com/cables/ftdi-cable-usb-to-rs232-converter. [Accessed: 22-Feb-2020].</w:t>
      </w:r>
    </w:p>
    <w:p w14:paraId="1B674DE1"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19]</w:t>
      </w:r>
      <w:r w:rsidRPr="002B7B81">
        <w:rPr>
          <w:noProof/>
          <w:szCs w:val="24"/>
        </w:rPr>
        <w:tab/>
        <w:t xml:space="preserve">“Delock USB 2.0 to Serial TTL Converter with 6 open wires 1.8 m (3.3 V),” </w:t>
      </w:r>
      <w:r w:rsidRPr="002B7B81">
        <w:rPr>
          <w:i/>
          <w:iCs/>
          <w:noProof/>
          <w:szCs w:val="24"/>
        </w:rPr>
        <w:t>Delock</w:t>
      </w:r>
      <w:r w:rsidRPr="002B7B81">
        <w:rPr>
          <w:noProof/>
          <w:szCs w:val="24"/>
        </w:rPr>
        <w:t>, 2020. [Online]. Available: https://www.delock.com/produkte/G_83117/merkmale.html. [Accessed: 12-Mar-2020].</w:t>
      </w:r>
    </w:p>
    <w:p w14:paraId="652363FD"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0]</w:t>
      </w:r>
      <w:r w:rsidRPr="002B7B81">
        <w:rPr>
          <w:noProof/>
          <w:szCs w:val="24"/>
        </w:rPr>
        <w:tab/>
        <w:t xml:space="preserve">C. Heiden, “Final Documentation,” </w:t>
      </w:r>
      <w:r w:rsidRPr="002B7B81">
        <w:rPr>
          <w:i/>
          <w:iCs/>
          <w:noProof/>
          <w:szCs w:val="24"/>
        </w:rPr>
        <w:t>GitHub</w:t>
      </w:r>
      <w:r w:rsidRPr="002B7B81">
        <w:rPr>
          <w:noProof/>
          <w:szCs w:val="24"/>
        </w:rPr>
        <w:t>, 2020. [Online]. Available: https://github.com/ChrisHeiden/Doc_Tangible_Interaction. [Accessed: 23-Mar-2020].</w:t>
      </w:r>
    </w:p>
    <w:p w14:paraId="19BFC40B"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1]</w:t>
      </w:r>
      <w:r w:rsidRPr="002B7B81">
        <w:rPr>
          <w:noProof/>
          <w:szCs w:val="24"/>
        </w:rPr>
        <w:tab/>
        <w:t xml:space="preserve">C. Heiden, “Projectflow,” </w:t>
      </w:r>
      <w:r w:rsidRPr="002B7B81">
        <w:rPr>
          <w:i/>
          <w:iCs/>
          <w:noProof/>
          <w:szCs w:val="24"/>
        </w:rPr>
        <w:t>GitHub</w:t>
      </w:r>
      <w:r w:rsidRPr="002B7B81">
        <w:rPr>
          <w:noProof/>
          <w:szCs w:val="24"/>
        </w:rPr>
        <w:t>, 2020. [Online]. Available: https://github.com/ChrisHeiden/Tangible_Interfaces_Project. [Accessed: 23-Feb-2020].</w:t>
      </w:r>
    </w:p>
    <w:p w14:paraId="6CD09962"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2]</w:t>
      </w:r>
      <w:r w:rsidRPr="002B7B81">
        <w:rPr>
          <w:noProof/>
          <w:szCs w:val="24"/>
        </w:rPr>
        <w:tab/>
        <w:t xml:space="preserve">“Axoloti,” </w:t>
      </w:r>
      <w:r w:rsidRPr="002B7B81">
        <w:rPr>
          <w:i/>
          <w:iCs/>
          <w:noProof/>
          <w:szCs w:val="24"/>
        </w:rPr>
        <w:t>Axoloti</w:t>
      </w:r>
      <w:r w:rsidRPr="002B7B81">
        <w:rPr>
          <w:noProof/>
          <w:szCs w:val="24"/>
        </w:rPr>
        <w:t>, 2020. [Online]. Available: http://www.axoloti.com/. [Accessed: 15-Jan-2020].</w:t>
      </w:r>
    </w:p>
    <w:p w14:paraId="19993812"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3]</w:t>
      </w:r>
      <w:r w:rsidRPr="002B7B81">
        <w:rPr>
          <w:noProof/>
          <w:szCs w:val="24"/>
        </w:rPr>
        <w:tab/>
        <w:t xml:space="preserve">“Welcome To The Pure Data Site!,” </w:t>
      </w:r>
      <w:r w:rsidRPr="002B7B81">
        <w:rPr>
          <w:i/>
          <w:iCs/>
          <w:noProof/>
          <w:szCs w:val="24"/>
        </w:rPr>
        <w:t>Institute of Electronic Music and Acoustics</w:t>
      </w:r>
      <w:r w:rsidRPr="002B7B81">
        <w:rPr>
          <w:noProof/>
          <w:szCs w:val="24"/>
        </w:rPr>
        <w:t>, 2020. [Online]. Available: https://puredata.info/. [Accessed: 04-Jan-2020].</w:t>
      </w:r>
    </w:p>
    <w:p w14:paraId="2608BA92"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4]</w:t>
      </w:r>
      <w:r w:rsidRPr="002B7B81">
        <w:rPr>
          <w:noProof/>
          <w:szCs w:val="24"/>
        </w:rPr>
        <w:tab/>
        <w:t xml:space="preserve">“Mr.Peach,” </w:t>
      </w:r>
      <w:r w:rsidRPr="002B7B81">
        <w:rPr>
          <w:i/>
          <w:iCs/>
          <w:noProof/>
          <w:szCs w:val="24"/>
        </w:rPr>
        <w:t>PureData</w:t>
      </w:r>
      <w:r w:rsidRPr="002B7B81">
        <w:rPr>
          <w:noProof/>
          <w:szCs w:val="24"/>
        </w:rPr>
        <w:t>, 2020. [Online]. Available: https://download.puredata.info/mrpeach. [Accessed: 19-Feb-2020].</w:t>
      </w:r>
    </w:p>
    <w:p w14:paraId="37EA371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5]</w:t>
      </w:r>
      <w:r w:rsidRPr="002B7B81">
        <w:rPr>
          <w:noProof/>
          <w:szCs w:val="24"/>
        </w:rPr>
        <w:tab/>
        <w:t xml:space="preserve">“Comport,” </w:t>
      </w:r>
      <w:r w:rsidRPr="002B7B81">
        <w:rPr>
          <w:i/>
          <w:iCs/>
          <w:noProof/>
          <w:szCs w:val="24"/>
        </w:rPr>
        <w:t>PureData</w:t>
      </w:r>
      <w:r w:rsidRPr="002B7B81">
        <w:rPr>
          <w:noProof/>
          <w:szCs w:val="24"/>
        </w:rPr>
        <w:t>. [Online]. Available: https://puredata.info/downloads/comport. [Accessed: 08-Feb-2020].</w:t>
      </w:r>
    </w:p>
    <w:p w14:paraId="2F4FAB0C"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6]</w:t>
      </w:r>
      <w:r w:rsidRPr="002B7B81">
        <w:rPr>
          <w:noProof/>
          <w:szCs w:val="24"/>
        </w:rPr>
        <w:tab/>
        <w:t xml:space="preserve">“Midi,” </w:t>
      </w:r>
      <w:r w:rsidRPr="002B7B81">
        <w:rPr>
          <w:i/>
          <w:iCs/>
          <w:noProof/>
          <w:szCs w:val="24"/>
        </w:rPr>
        <w:t>PureData</w:t>
      </w:r>
      <w:r w:rsidRPr="002B7B81">
        <w:rPr>
          <w:noProof/>
          <w:szCs w:val="24"/>
        </w:rPr>
        <w:t>, 2020. [Online]. Available: http://write.flossmanuals.net/pure-data/using-midi/. [Accessed: 19-Feb-2020].</w:t>
      </w:r>
    </w:p>
    <w:p w14:paraId="1E61A85A"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7]</w:t>
      </w:r>
      <w:r w:rsidRPr="002B7B81">
        <w:rPr>
          <w:noProof/>
          <w:szCs w:val="24"/>
        </w:rPr>
        <w:tab/>
        <w:t xml:space="preserve">“Fusion 360 - Integrierte CAD-, CAM- und CAE-Software.,” </w:t>
      </w:r>
      <w:r w:rsidRPr="002B7B81">
        <w:rPr>
          <w:i/>
          <w:iCs/>
          <w:noProof/>
          <w:szCs w:val="24"/>
        </w:rPr>
        <w:t>Autodesk</w:t>
      </w:r>
      <w:r w:rsidRPr="002B7B81">
        <w:rPr>
          <w:noProof/>
          <w:szCs w:val="24"/>
        </w:rPr>
        <w:t>, 2019. [Online]. Available: https://www.autodesk.de/products/fusion-360/overview#banner. [Accessed: 05-Dec-2019].</w:t>
      </w:r>
    </w:p>
    <w:p w14:paraId="238458FE"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8]</w:t>
      </w:r>
      <w:r w:rsidRPr="002B7B81">
        <w:rPr>
          <w:noProof/>
          <w:szCs w:val="24"/>
        </w:rPr>
        <w:tab/>
        <w:t xml:space="preserve">“Maja - Software für Animation, Modellierung, Simulation und Rendering in 3D,” </w:t>
      </w:r>
      <w:r w:rsidRPr="002B7B81">
        <w:rPr>
          <w:i/>
          <w:iCs/>
          <w:noProof/>
          <w:szCs w:val="24"/>
        </w:rPr>
        <w:t>Autodesk</w:t>
      </w:r>
      <w:r w:rsidRPr="002B7B81">
        <w:rPr>
          <w:noProof/>
          <w:szCs w:val="24"/>
        </w:rPr>
        <w:t>, 2020. [Online]. Available: https://www.autodesk.de/products/maya/overview. [Accessed: 15-Jan-2020].</w:t>
      </w:r>
    </w:p>
    <w:p w14:paraId="2756C90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29]</w:t>
      </w:r>
      <w:r w:rsidRPr="002B7B81">
        <w:rPr>
          <w:noProof/>
          <w:szCs w:val="24"/>
        </w:rPr>
        <w:tab/>
        <w:t xml:space="preserve">R. G. HILL, “Biomaterials, Artificial Organs and Tissue Engineering,” </w:t>
      </w:r>
      <w:r w:rsidRPr="002B7B81">
        <w:rPr>
          <w:i/>
          <w:iCs/>
          <w:noProof/>
          <w:szCs w:val="24"/>
        </w:rPr>
        <w:t>Science Direct</w:t>
      </w:r>
      <w:r w:rsidRPr="002B7B81">
        <w:rPr>
          <w:noProof/>
          <w:szCs w:val="24"/>
        </w:rPr>
        <w:t>. [Online]. Available: https://www.sciencedirect.com/topics/medicine-and-dentistry/polylactide. [Accessed: 20-Feb-2020].</w:t>
      </w:r>
    </w:p>
    <w:p w14:paraId="476A4F88"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0]</w:t>
      </w:r>
      <w:r w:rsidRPr="002B7B81">
        <w:rPr>
          <w:noProof/>
          <w:szCs w:val="24"/>
        </w:rPr>
        <w:tab/>
        <w:t xml:space="preserve">“I2C Info – I2C Bus, Interface and Protocol,” </w:t>
      </w:r>
      <w:r w:rsidRPr="002B7B81">
        <w:rPr>
          <w:i/>
          <w:iCs/>
          <w:noProof/>
          <w:szCs w:val="24"/>
        </w:rPr>
        <w:t>i2c.info</w:t>
      </w:r>
      <w:r w:rsidRPr="002B7B81">
        <w:rPr>
          <w:noProof/>
          <w:szCs w:val="24"/>
        </w:rPr>
        <w:t>, 2020. [Online]. Available: https://i2c.info/. [Accessed: 23-Mar-2020].</w:t>
      </w:r>
    </w:p>
    <w:p w14:paraId="5479ED45"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1]</w:t>
      </w:r>
      <w:r w:rsidRPr="002B7B81">
        <w:rPr>
          <w:noProof/>
          <w:szCs w:val="24"/>
        </w:rPr>
        <w:tab/>
        <w:t xml:space="preserve">Jimblom, “Serial Communication UARTs,” </w:t>
      </w:r>
      <w:r w:rsidRPr="002B7B81">
        <w:rPr>
          <w:i/>
          <w:iCs/>
          <w:noProof/>
          <w:szCs w:val="24"/>
        </w:rPr>
        <w:t>Sparkfun</w:t>
      </w:r>
      <w:r w:rsidRPr="002B7B81">
        <w:rPr>
          <w:noProof/>
          <w:szCs w:val="24"/>
        </w:rPr>
        <w:t>, 2020. [Online]. Available: https://learn.sparkfun.com/tutorials/serial-communication/uarts. [Accessed: 23-Mar-2020].</w:t>
      </w:r>
    </w:p>
    <w:p w14:paraId="64905A3D"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2]</w:t>
      </w:r>
      <w:r w:rsidRPr="002B7B81">
        <w:rPr>
          <w:noProof/>
          <w:szCs w:val="24"/>
        </w:rPr>
        <w:tab/>
        <w:t xml:space="preserve">MIKEGRUSIN, “Serial Peripheral Interface (SPI),” </w:t>
      </w:r>
      <w:r w:rsidRPr="002B7B81">
        <w:rPr>
          <w:i/>
          <w:iCs/>
          <w:noProof/>
          <w:szCs w:val="24"/>
        </w:rPr>
        <w:t>Sparkfun</w:t>
      </w:r>
      <w:r w:rsidRPr="002B7B81">
        <w:rPr>
          <w:noProof/>
          <w:szCs w:val="24"/>
        </w:rPr>
        <w:t>, 2020. [Online]. Available: https://learn.sparkfun.com/tutorials/serial-peripheral-interface-spi/all. [Accessed: 23-Mar-2020].</w:t>
      </w:r>
    </w:p>
    <w:p w14:paraId="10E2BEC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3]</w:t>
      </w:r>
      <w:r w:rsidRPr="002B7B81">
        <w:rPr>
          <w:noProof/>
          <w:szCs w:val="24"/>
        </w:rPr>
        <w:tab/>
        <w:t xml:space="preserve">I. Grokhotkov, “ESP8266WiFi.h,” </w:t>
      </w:r>
      <w:r w:rsidRPr="002B7B81">
        <w:rPr>
          <w:i/>
          <w:iCs/>
          <w:noProof/>
          <w:szCs w:val="24"/>
        </w:rPr>
        <w:t>GitHub</w:t>
      </w:r>
      <w:r w:rsidRPr="002B7B81">
        <w:rPr>
          <w:noProof/>
          <w:szCs w:val="24"/>
        </w:rPr>
        <w:t>, 2019. [Online]. Available: https://github.com/esp8266/Arduino/blob/master/libraries/ESP8266WiFi/src/ESP8266WiFi.h. [Accessed: 23-Mar-2020].</w:t>
      </w:r>
    </w:p>
    <w:p w14:paraId="65BD0831"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4]</w:t>
      </w:r>
      <w:r w:rsidRPr="002B7B81">
        <w:rPr>
          <w:noProof/>
          <w:szCs w:val="24"/>
        </w:rPr>
        <w:tab/>
        <w:t xml:space="preserve">M. Sattler, “ESP8266WiFiMulti.h,” </w:t>
      </w:r>
      <w:r w:rsidRPr="002B7B81">
        <w:rPr>
          <w:i/>
          <w:iCs/>
          <w:noProof/>
          <w:szCs w:val="24"/>
        </w:rPr>
        <w:t>GitHub</w:t>
      </w:r>
      <w:r w:rsidRPr="002B7B81">
        <w:rPr>
          <w:noProof/>
          <w:szCs w:val="24"/>
        </w:rPr>
        <w:t xml:space="preserve">, 2019. [Online]. Available: </w:t>
      </w:r>
      <w:r w:rsidRPr="002B7B81">
        <w:rPr>
          <w:noProof/>
          <w:szCs w:val="24"/>
        </w:rPr>
        <w:lastRenderedPageBreak/>
        <w:t>https://github.com/esp8266/Arduino/blob/master/libraries/ESP8266WiFi/src/ESP8266WiFiMulti.h. [Accessed: 23-Mar-2020].</w:t>
      </w:r>
    </w:p>
    <w:p w14:paraId="1FF03956"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5]</w:t>
      </w:r>
      <w:r w:rsidRPr="002B7B81">
        <w:rPr>
          <w:noProof/>
          <w:szCs w:val="24"/>
        </w:rPr>
        <w:tab/>
        <w:t xml:space="preserve">Jeroen88, “BasicHttpClient.ino,” </w:t>
      </w:r>
      <w:r w:rsidRPr="002B7B81">
        <w:rPr>
          <w:i/>
          <w:iCs/>
          <w:noProof/>
          <w:szCs w:val="24"/>
        </w:rPr>
        <w:t>GitHub</w:t>
      </w:r>
      <w:r w:rsidRPr="002B7B81">
        <w:rPr>
          <w:noProof/>
          <w:szCs w:val="24"/>
        </w:rPr>
        <w:t>, 2018. [Online]. Available: https://github.com/esp8266/Arduino/blob/master/libraries/ESP8266HTTPClient/examples/BasicHttpClient/BasicHttpClient.ino. [Accessed: 25-Jul-2019].</w:t>
      </w:r>
    </w:p>
    <w:p w14:paraId="5DD4638B"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6]</w:t>
      </w:r>
      <w:r w:rsidRPr="002B7B81">
        <w:rPr>
          <w:noProof/>
          <w:szCs w:val="24"/>
        </w:rPr>
        <w:tab/>
        <w:t xml:space="preserve">“ESPAsyncWebServer,” </w:t>
      </w:r>
      <w:r w:rsidRPr="002B7B81">
        <w:rPr>
          <w:i/>
          <w:iCs/>
          <w:noProof/>
          <w:szCs w:val="24"/>
        </w:rPr>
        <w:t>GitHub</w:t>
      </w:r>
      <w:r w:rsidRPr="002B7B81">
        <w:rPr>
          <w:noProof/>
          <w:szCs w:val="24"/>
        </w:rPr>
        <w:t>, 2019. [Online]. Available: https://github.com/me-no-dev/ESPAsyncWebServer. [Accessed: 23-Mar-2020].</w:t>
      </w:r>
    </w:p>
    <w:p w14:paraId="37FBBA64"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7]</w:t>
      </w:r>
      <w:r w:rsidRPr="002B7B81">
        <w:rPr>
          <w:noProof/>
          <w:szCs w:val="24"/>
        </w:rPr>
        <w:tab/>
        <w:t xml:space="preserve">“nRF24 Series,” </w:t>
      </w:r>
      <w:r w:rsidRPr="002B7B81">
        <w:rPr>
          <w:i/>
          <w:iCs/>
          <w:noProof/>
          <w:szCs w:val="24"/>
        </w:rPr>
        <w:t>Nordic Semiconductor</w:t>
      </w:r>
      <w:r w:rsidRPr="002B7B81">
        <w:rPr>
          <w:noProof/>
          <w:szCs w:val="24"/>
        </w:rPr>
        <w:t xml:space="preserve">, 2020. </w:t>
      </w:r>
      <w:r w:rsidRPr="002B7B81">
        <w:rPr>
          <w:noProof/>
          <w:szCs w:val="24"/>
        </w:rPr>
        <w:t>[Online]. Available: https://www.nordicsemi.com/Products/Low-power-short-range-wireless/nRF24-series. [Accessed: 23-Mar-2020].</w:t>
      </w:r>
    </w:p>
    <w:p w14:paraId="4F2A6193"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8]</w:t>
      </w:r>
      <w:r w:rsidRPr="002B7B81">
        <w:rPr>
          <w:noProof/>
          <w:szCs w:val="24"/>
        </w:rPr>
        <w:tab/>
        <w:t xml:space="preserve">“millis(),” </w:t>
      </w:r>
      <w:r w:rsidRPr="002B7B81">
        <w:rPr>
          <w:i/>
          <w:iCs/>
          <w:noProof/>
          <w:szCs w:val="24"/>
        </w:rPr>
        <w:t>Arduino.cc</w:t>
      </w:r>
      <w:r w:rsidRPr="002B7B81">
        <w:rPr>
          <w:noProof/>
          <w:szCs w:val="24"/>
        </w:rPr>
        <w:t>, 2019. [Online]. Available: https://www.arduino.cc/reference/en/language/functions/time/millis/. [Accessed: 23-Mar-2020].</w:t>
      </w:r>
    </w:p>
    <w:p w14:paraId="27EE16AD" w14:textId="77777777" w:rsidR="002B7B81" w:rsidRPr="002B7B81" w:rsidRDefault="002B7B81" w:rsidP="002B7B81">
      <w:pPr>
        <w:widowControl w:val="0"/>
        <w:autoSpaceDE w:val="0"/>
        <w:autoSpaceDN w:val="0"/>
        <w:adjustRightInd w:val="0"/>
        <w:ind w:left="640" w:hanging="640"/>
        <w:rPr>
          <w:noProof/>
          <w:szCs w:val="24"/>
        </w:rPr>
      </w:pPr>
      <w:r w:rsidRPr="002B7B81">
        <w:rPr>
          <w:noProof/>
          <w:szCs w:val="24"/>
        </w:rPr>
        <w:t>[39]</w:t>
      </w:r>
      <w:r w:rsidRPr="002B7B81">
        <w:rPr>
          <w:noProof/>
          <w:szCs w:val="24"/>
        </w:rPr>
        <w:tab/>
        <w:t xml:space="preserve">M. Bolic, D. Simplot-Ryl, and I. Stojmenovic, </w:t>
      </w:r>
      <w:r w:rsidRPr="002B7B81">
        <w:rPr>
          <w:i/>
          <w:iCs/>
          <w:noProof/>
          <w:szCs w:val="24"/>
        </w:rPr>
        <w:t>RFID Systems: Research Trends and Challenges</w:t>
      </w:r>
      <w:r w:rsidRPr="002B7B81">
        <w:rPr>
          <w:noProof/>
          <w:szCs w:val="24"/>
        </w:rPr>
        <w:t>. Wiley, 2010.</w:t>
      </w:r>
    </w:p>
    <w:p w14:paraId="73E8AF41" w14:textId="77777777" w:rsidR="002B7B81" w:rsidRPr="002B7B81" w:rsidRDefault="002B7B81" w:rsidP="002B7B81">
      <w:pPr>
        <w:widowControl w:val="0"/>
        <w:autoSpaceDE w:val="0"/>
        <w:autoSpaceDN w:val="0"/>
        <w:adjustRightInd w:val="0"/>
        <w:ind w:left="640" w:hanging="640"/>
        <w:rPr>
          <w:noProof/>
        </w:rPr>
      </w:pPr>
      <w:r w:rsidRPr="002B7B81">
        <w:rPr>
          <w:noProof/>
          <w:szCs w:val="24"/>
        </w:rPr>
        <w:t>[40]</w:t>
      </w:r>
      <w:r w:rsidRPr="002B7B81">
        <w:rPr>
          <w:noProof/>
          <w:szCs w:val="24"/>
        </w:rPr>
        <w:tab/>
        <w:t xml:space="preserve">C. K. Haley, L. A. Jacobsen, and S. Robkin, </w:t>
      </w:r>
      <w:r w:rsidRPr="002B7B81">
        <w:rPr>
          <w:i/>
          <w:iCs/>
          <w:noProof/>
          <w:szCs w:val="24"/>
        </w:rPr>
        <w:t>Radio Frequency Identification Handbook for Librarians</w:t>
      </w:r>
      <w:r w:rsidRPr="002B7B81">
        <w:rPr>
          <w:noProof/>
          <w:szCs w:val="24"/>
        </w:rPr>
        <w:t>. Libraries Unlimited, 2007.</w:t>
      </w:r>
    </w:p>
    <w:p w14:paraId="33148E82" w14:textId="4338745A" w:rsidR="00FF11E9" w:rsidRPr="00F2250C" w:rsidRDefault="000A4FE3" w:rsidP="00353CC3">
      <w:pPr>
        <w:sectPr w:rsidR="00FF11E9" w:rsidRPr="00F2250C" w:rsidSect="00D82E5F">
          <w:type w:val="continuous"/>
          <w:pgSz w:w="11900" w:h="16840"/>
          <w:pgMar w:top="1418" w:right="1077" w:bottom="1134" w:left="1077" w:header="709" w:footer="709" w:gutter="0"/>
          <w:cols w:num="2" w:space="431"/>
          <w15:footnoteColumns w:val="2"/>
        </w:sectPr>
      </w:pPr>
      <w:r w:rsidRPr="00F2250C">
        <w:fldChar w:fldCharType="end"/>
      </w:r>
    </w:p>
    <w:p w14:paraId="76B51770" w14:textId="658C347A" w:rsidR="00967E27" w:rsidRDefault="00967E27">
      <w:pPr>
        <w:spacing w:after="160" w:line="259" w:lineRule="auto"/>
        <w:jc w:val="left"/>
        <w:rPr>
          <w:b/>
          <w:caps/>
          <w:kern w:val="32"/>
        </w:rPr>
      </w:pPr>
      <w:r>
        <w:rPr>
          <w:b/>
          <w:caps/>
          <w:kern w:val="32"/>
        </w:rPr>
        <w:br w:type="page"/>
      </w:r>
    </w:p>
    <w:p w14:paraId="4EC62AB9" w14:textId="77777777" w:rsidR="00027F9F" w:rsidRDefault="00027F9F">
      <w:pPr>
        <w:spacing w:after="160" w:line="259" w:lineRule="auto"/>
        <w:jc w:val="left"/>
        <w:rPr>
          <w:b/>
          <w:caps/>
          <w:kern w:val="32"/>
        </w:rPr>
      </w:pPr>
    </w:p>
    <w:p w14:paraId="11B29F12" w14:textId="61AAF63B" w:rsidR="00A715D1" w:rsidRPr="00027F9F" w:rsidRDefault="00A715D1" w:rsidP="00A715D1">
      <w:pPr>
        <w:pStyle w:val="berschrift1"/>
        <w:rPr>
          <w:rFonts w:ascii="Times New Roman" w:hAnsi="Times New Roman"/>
          <w:sz w:val="20"/>
        </w:rPr>
      </w:pPr>
      <w:r w:rsidRPr="00027F9F">
        <w:rPr>
          <w:rFonts w:ascii="Times New Roman" w:hAnsi="Times New Roman"/>
          <w:sz w:val="20"/>
        </w:rPr>
        <w:t>Appendix</w:t>
      </w:r>
    </w:p>
    <w:p w14:paraId="1B2E2F8E" w14:textId="695260DB" w:rsidR="00D74AA1" w:rsidRPr="00027F9F" w:rsidRDefault="00D74AA1" w:rsidP="00D74AA1">
      <w:pPr>
        <w:pStyle w:val="Beschriftung"/>
        <w:keepNext/>
      </w:pPr>
    </w:p>
    <w:tbl>
      <w:tblPr>
        <w:tblStyle w:val="EinfacheTabelle2"/>
        <w:tblW w:w="0" w:type="auto"/>
        <w:tblLook w:val="04A0" w:firstRow="1" w:lastRow="0" w:firstColumn="1" w:lastColumn="0" w:noHBand="0" w:noVBand="1"/>
      </w:tblPr>
      <w:tblGrid>
        <w:gridCol w:w="917"/>
        <w:gridCol w:w="2627"/>
        <w:gridCol w:w="2625"/>
        <w:gridCol w:w="2625"/>
      </w:tblGrid>
      <w:tr w:rsidR="00D74AA1" w:rsidRPr="00027F9F" w14:paraId="36FF0BE9" w14:textId="77777777" w:rsidTr="00454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1352A123" w14:textId="1A72D5CC" w:rsidR="00D74AA1" w:rsidRPr="00027F9F" w:rsidRDefault="00780927" w:rsidP="00A715D1">
            <w:r w:rsidRPr="00027F9F">
              <w:t>ideas</w:t>
            </w:r>
            <w:r w:rsidR="00D74AA1" w:rsidRPr="00027F9F">
              <w:t xml:space="preserve"> / Users</w:t>
            </w:r>
          </w:p>
        </w:tc>
        <w:tc>
          <w:tcPr>
            <w:tcW w:w="2627" w:type="dxa"/>
          </w:tcPr>
          <w:p w14:paraId="63FC6DD7" w14:textId="7D30E73D"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1</w:t>
            </w:r>
          </w:p>
        </w:tc>
        <w:tc>
          <w:tcPr>
            <w:tcW w:w="2625" w:type="dxa"/>
          </w:tcPr>
          <w:p w14:paraId="660EBECC" w14:textId="23B8B1FC"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2</w:t>
            </w:r>
          </w:p>
        </w:tc>
        <w:tc>
          <w:tcPr>
            <w:tcW w:w="2625" w:type="dxa"/>
          </w:tcPr>
          <w:p w14:paraId="5EBA9550" w14:textId="48DE5C77" w:rsidR="00D74AA1" w:rsidRPr="00027F9F" w:rsidRDefault="00D74AA1" w:rsidP="00A715D1">
            <w:pPr>
              <w:cnfStyle w:val="100000000000" w:firstRow="1" w:lastRow="0" w:firstColumn="0" w:lastColumn="0" w:oddVBand="0" w:evenVBand="0" w:oddHBand="0" w:evenHBand="0" w:firstRowFirstColumn="0" w:firstRowLastColumn="0" w:lastRowFirstColumn="0" w:lastRowLastColumn="0"/>
            </w:pPr>
            <w:r w:rsidRPr="00027F9F">
              <w:t>User 3</w:t>
            </w:r>
          </w:p>
        </w:tc>
      </w:tr>
      <w:tr w:rsidR="00D74AA1" w:rsidRPr="00027F9F" w14:paraId="687FD63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74EF33C0" w14:textId="51B3352C" w:rsidR="00D74AA1" w:rsidRPr="00027F9F" w:rsidRDefault="00D74AA1" w:rsidP="00D74AA1">
            <w:r w:rsidRPr="00027F9F">
              <w:t>1</w:t>
            </w:r>
          </w:p>
        </w:tc>
        <w:tc>
          <w:tcPr>
            <w:tcW w:w="2627" w:type="dxa"/>
          </w:tcPr>
          <w:p w14:paraId="17A14949" w14:textId="1D67A85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Attaching the sensor module to a rope and two people will hold the rope on each end. They will generate waves, like a Sine wave, on the rope which will trigger sound generation</w:t>
            </w:r>
          </w:p>
        </w:tc>
        <w:tc>
          <w:tcPr>
            <w:tcW w:w="2625" w:type="dxa"/>
          </w:tcPr>
          <w:p w14:paraId="218524CD" w14:textId="48E829A0"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inside a ball </w:t>
            </w:r>
            <w:r w:rsidRPr="00027F9F">
              <w:rPr>
                <w:color w:val="000000"/>
                <w:lang w:eastAsia="de-DE"/>
              </w:rPr>
              <w:t>that</w:t>
            </w:r>
            <w:r w:rsidR="00D74AA1" w:rsidRPr="00027F9F">
              <w:rPr>
                <w:color w:val="000000"/>
                <w:lang w:eastAsia="de-DE"/>
              </w:rPr>
              <w:t xml:space="preserve"> is attached to a string. The user can roll the ball on a surface or spin the string in a circular motion to wrap it around one's arm</w:t>
            </w:r>
          </w:p>
        </w:tc>
        <w:tc>
          <w:tcPr>
            <w:tcW w:w="2625" w:type="dxa"/>
          </w:tcPr>
          <w:p w14:paraId="0BE1978E" w14:textId="0F3765D8"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 xml:space="preserve">ensor module is attached to </w:t>
            </w:r>
            <w:r w:rsidRPr="00027F9F">
              <w:rPr>
                <w:color w:val="000000"/>
                <w:lang w:eastAsia="de-DE"/>
              </w:rPr>
              <w:t xml:space="preserve">a </w:t>
            </w:r>
            <w:r w:rsidR="00D74AA1" w:rsidRPr="00027F9F">
              <w:rPr>
                <w:color w:val="000000"/>
                <w:lang w:eastAsia="de-DE"/>
              </w:rPr>
              <w:t>steel drum and a brush is used to str</w:t>
            </w:r>
            <w:r w:rsidRPr="00027F9F">
              <w:rPr>
                <w:color w:val="000000"/>
                <w:lang w:eastAsia="de-DE"/>
              </w:rPr>
              <w:t>i</w:t>
            </w:r>
            <w:r w:rsidR="00D74AA1" w:rsidRPr="00027F9F">
              <w:rPr>
                <w:color w:val="000000"/>
                <w:lang w:eastAsia="de-DE"/>
              </w:rPr>
              <w:t xml:space="preserve">ke the drum. The vibrations caused will trigger the sensor module and also the distance of the brush from the sensor module will be taken </w:t>
            </w:r>
            <w:r w:rsidR="0045410D" w:rsidRPr="00027F9F">
              <w:rPr>
                <w:color w:val="000000"/>
                <w:lang w:eastAsia="de-DE"/>
              </w:rPr>
              <w:t>into</w:t>
            </w:r>
            <w:r w:rsidR="00D74AA1" w:rsidRPr="00027F9F">
              <w:rPr>
                <w:color w:val="000000"/>
                <w:lang w:eastAsia="de-DE"/>
              </w:rPr>
              <w:t xml:space="preserve"> account when generating sound</w:t>
            </w:r>
          </w:p>
        </w:tc>
      </w:tr>
      <w:tr w:rsidR="00D74AA1" w:rsidRPr="00027F9F" w14:paraId="38ABCAF5"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C9567B5" w14:textId="630BB704" w:rsidR="00D74AA1" w:rsidRPr="00027F9F" w:rsidRDefault="00D74AA1" w:rsidP="00D74AA1">
            <w:r w:rsidRPr="00027F9F">
              <w:t>2</w:t>
            </w:r>
          </w:p>
        </w:tc>
        <w:tc>
          <w:tcPr>
            <w:tcW w:w="2627" w:type="dxa"/>
          </w:tcPr>
          <w:p w14:paraId="2AB84FFD" w14:textId="4EFA3E2A" w:rsidR="00D74AA1" w:rsidRPr="00027F9F" w:rsidRDefault="00D74AA1"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 xml:space="preserve">Having two sensor modules, one will be on a stick which will be used as a guitar and the other one will be in the </w:t>
            </w:r>
            <w:r w:rsidR="0045410D" w:rsidRPr="00027F9F">
              <w:rPr>
                <w:color w:val="000000"/>
                <w:lang w:eastAsia="de-DE"/>
              </w:rPr>
              <w:t>user’s</w:t>
            </w:r>
            <w:r w:rsidRPr="00027F9F">
              <w:rPr>
                <w:color w:val="000000"/>
                <w:lang w:eastAsia="de-DE"/>
              </w:rPr>
              <w:t xml:space="preserve"> hand. </w:t>
            </w:r>
            <w:r w:rsidR="0045410D" w:rsidRPr="00027F9F">
              <w:rPr>
                <w:color w:val="000000"/>
                <w:lang w:eastAsia="de-DE"/>
              </w:rPr>
              <w:t>Every time</w:t>
            </w:r>
            <w:r w:rsidRPr="00027F9F">
              <w:rPr>
                <w:color w:val="000000"/>
                <w:lang w:eastAsia="de-DE"/>
              </w:rPr>
              <w:t xml:space="preserve"> the two modules touch, it would generate sounds. The idea was inspired by Guitar Hero</w:t>
            </w:r>
          </w:p>
        </w:tc>
        <w:tc>
          <w:tcPr>
            <w:tcW w:w="2625" w:type="dxa"/>
          </w:tcPr>
          <w:p w14:paraId="7BE17074" w14:textId="6D3AFDBB"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is held in place by using a cup</w:t>
            </w:r>
            <w:r w:rsidRPr="00027F9F">
              <w:rPr>
                <w:color w:val="000000"/>
                <w:lang w:eastAsia="de-DE"/>
              </w:rPr>
              <w:t>-</w:t>
            </w:r>
            <w:r w:rsidR="00D74AA1" w:rsidRPr="00027F9F">
              <w:rPr>
                <w:color w:val="000000"/>
                <w:lang w:eastAsia="de-DE"/>
              </w:rPr>
              <w:t>like object. This allows the ball to be rotated like a trackball</w:t>
            </w:r>
          </w:p>
        </w:tc>
        <w:tc>
          <w:tcPr>
            <w:tcW w:w="2625" w:type="dxa"/>
          </w:tcPr>
          <w:p w14:paraId="12A4004A" w14:textId="4F209523" w:rsidR="00D74AA1" w:rsidRPr="00027F9F" w:rsidRDefault="00780927" w:rsidP="00D74AA1">
            <w:pPr>
              <w:cnfStyle w:val="000000000000" w:firstRow="0" w:lastRow="0" w:firstColumn="0" w:lastColumn="0" w:oddVBand="0" w:evenVBand="0" w:oddHBand="0"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and the ball will be covered in bubble wrap. The popping of the bubble wrap will activate the sensors and generate sound</w:t>
            </w:r>
          </w:p>
        </w:tc>
      </w:tr>
      <w:tr w:rsidR="00D74AA1" w:rsidRPr="00027F9F" w14:paraId="6BF92766" w14:textId="77777777" w:rsidTr="00454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7" w:type="dxa"/>
          </w:tcPr>
          <w:p w14:paraId="26BBF36E" w14:textId="53791315" w:rsidR="00D74AA1" w:rsidRPr="00027F9F" w:rsidRDefault="00D74AA1" w:rsidP="00D74AA1">
            <w:r w:rsidRPr="00027F9F">
              <w:t>3</w:t>
            </w:r>
          </w:p>
        </w:tc>
        <w:tc>
          <w:tcPr>
            <w:tcW w:w="2627" w:type="dxa"/>
          </w:tcPr>
          <w:p w14:paraId="10E193F9" w14:textId="6AF167D2"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rPr>
                <w:color w:val="000000"/>
              </w:rPr>
            </w:pPr>
            <w:r w:rsidRPr="00027F9F">
              <w:rPr>
                <w:color w:val="000000"/>
                <w:lang w:eastAsia="de-DE"/>
              </w:rPr>
              <w:t xml:space="preserve">The sensor module will be inside a small and light ball, which would be thrown around using sticks with </w:t>
            </w:r>
            <w:r w:rsidR="00780927" w:rsidRPr="00027F9F">
              <w:rPr>
                <w:color w:val="000000"/>
                <w:lang w:eastAsia="de-DE"/>
              </w:rPr>
              <w:t xml:space="preserve">a </w:t>
            </w:r>
            <w:r w:rsidRPr="00027F9F">
              <w:rPr>
                <w:color w:val="000000"/>
                <w:lang w:eastAsia="de-DE"/>
              </w:rPr>
              <w:t>net, similar to lacrosse, and depending on speed/acceleration of the ball, the sensor module would generate different sounds</w:t>
            </w:r>
            <w:r w:rsidRPr="00027F9F">
              <w:rPr>
                <w:color w:val="000000"/>
              </w:rPr>
              <w:t>.</w:t>
            </w:r>
            <w:r w:rsidRPr="00027F9F">
              <w:rPr>
                <w:color w:val="000000"/>
                <w:lang w:eastAsia="de-DE"/>
              </w:rPr>
              <w:t> </w:t>
            </w:r>
          </w:p>
          <w:p w14:paraId="13768C78" w14:textId="0E7A9CE4" w:rsidR="00D74AA1" w:rsidRPr="00027F9F" w:rsidRDefault="00D74AA1" w:rsidP="00D74AA1">
            <w:pPr>
              <w:cnfStyle w:val="000000100000" w:firstRow="0" w:lastRow="0" w:firstColumn="0" w:lastColumn="0" w:oddVBand="0" w:evenVBand="0" w:oddHBand="1" w:evenHBand="0" w:firstRowFirstColumn="0" w:firstRowLastColumn="0" w:lastRowFirstColumn="0" w:lastRowLastColumn="0"/>
            </w:pPr>
          </w:p>
        </w:tc>
        <w:tc>
          <w:tcPr>
            <w:tcW w:w="2625" w:type="dxa"/>
          </w:tcPr>
          <w:p w14:paraId="45F79256" w14:textId="5F1AD587"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inside a ball which is similar to a stress ball. Users can squeeze it and throw it which will bounce back</w:t>
            </w:r>
            <w:r w:rsidR="00D74AA1" w:rsidRPr="00027F9F">
              <w:rPr>
                <w:color w:val="000000"/>
              </w:rPr>
              <w:t xml:space="preserve">. </w:t>
            </w:r>
          </w:p>
        </w:tc>
        <w:tc>
          <w:tcPr>
            <w:tcW w:w="2625" w:type="dxa"/>
          </w:tcPr>
          <w:p w14:paraId="45B5D6AB" w14:textId="3B1451E9" w:rsidR="00D74AA1" w:rsidRPr="00027F9F" w:rsidRDefault="00780927" w:rsidP="00D74AA1">
            <w:pPr>
              <w:cnfStyle w:val="000000100000" w:firstRow="0" w:lastRow="0" w:firstColumn="0" w:lastColumn="0" w:oddVBand="0" w:evenVBand="0" w:oddHBand="1" w:evenHBand="0" w:firstRowFirstColumn="0" w:firstRowLastColumn="0" w:lastRowFirstColumn="0" w:lastRowLastColumn="0"/>
            </w:pPr>
            <w:r w:rsidRPr="00027F9F">
              <w:rPr>
                <w:color w:val="000000"/>
                <w:lang w:eastAsia="de-DE"/>
              </w:rPr>
              <w:t>The s</w:t>
            </w:r>
            <w:r w:rsidR="00D74AA1" w:rsidRPr="00027F9F">
              <w:rPr>
                <w:color w:val="000000"/>
                <w:lang w:eastAsia="de-DE"/>
              </w:rPr>
              <w:t>ensor module is attached to a chalkboard and the vibration that is generated while writing with chalk will be used to create sensor modules</w:t>
            </w:r>
            <w:r w:rsidR="00D74AA1" w:rsidRPr="00027F9F">
              <w:rPr>
                <w:color w:val="000000"/>
              </w:rPr>
              <w:t>.</w:t>
            </w:r>
          </w:p>
        </w:tc>
      </w:tr>
      <w:tr w:rsidR="00780927" w:rsidRPr="00027F9F" w14:paraId="01B91A8E" w14:textId="77777777" w:rsidTr="0045410D">
        <w:tc>
          <w:tcPr>
            <w:cnfStyle w:val="001000000000" w:firstRow="0" w:lastRow="0" w:firstColumn="1" w:lastColumn="0" w:oddVBand="0" w:evenVBand="0" w:oddHBand="0" w:evenHBand="0" w:firstRowFirstColumn="0" w:firstRowLastColumn="0" w:lastRowFirstColumn="0" w:lastRowLastColumn="0"/>
            <w:tcW w:w="917" w:type="dxa"/>
          </w:tcPr>
          <w:p w14:paraId="14D8A0B1" w14:textId="1A2B52DF" w:rsidR="00780927" w:rsidRPr="00027F9F" w:rsidRDefault="00780927" w:rsidP="00D74AA1">
            <w:r w:rsidRPr="00027F9F">
              <w:t>4</w:t>
            </w:r>
          </w:p>
        </w:tc>
        <w:tc>
          <w:tcPr>
            <w:tcW w:w="2627" w:type="dxa"/>
          </w:tcPr>
          <w:p w14:paraId="5599561B" w14:textId="7A78B909"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The sensor module is inside a ball and the ball is attached to a string. The other end of the string is attached to a paddle, similar to a table tennis paddle. The aim is to hit the ball in the target which could be the center of the paddle, which would generate certain sounds and every time the user hits the ball on the other part of the paddle, the generated sound is different</w:t>
            </w:r>
          </w:p>
        </w:tc>
        <w:tc>
          <w:tcPr>
            <w:tcW w:w="2625" w:type="dxa"/>
          </w:tcPr>
          <w:p w14:paraId="76891F4C" w14:textId="7DB9752E" w:rsidR="00780927" w:rsidRPr="00027F9F" w:rsidRDefault="00F239A4"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r w:rsidRPr="00027F9F">
              <w:rPr>
                <w:color w:val="000000"/>
                <w:lang w:eastAsia="de-DE"/>
              </w:rPr>
              <w:t>Install</w:t>
            </w:r>
            <w:r w:rsidR="00780927" w:rsidRPr="00027F9F">
              <w:rPr>
                <w:color w:val="000000"/>
                <w:lang w:eastAsia="de-DE"/>
              </w:rPr>
              <w:t xml:space="preserve"> the sensors on a surface or floor and when an object rolls on it, or someone steps on it, it triggers the vibration sensor. The intensity will dictate how the sound is generated</w:t>
            </w:r>
          </w:p>
        </w:tc>
        <w:tc>
          <w:tcPr>
            <w:tcW w:w="2625" w:type="dxa"/>
          </w:tcPr>
          <w:p w14:paraId="0582B07B" w14:textId="77777777" w:rsidR="00780927" w:rsidRPr="00027F9F" w:rsidRDefault="00780927" w:rsidP="00D74AA1">
            <w:pPr>
              <w:cnfStyle w:val="000000000000" w:firstRow="0" w:lastRow="0" w:firstColumn="0" w:lastColumn="0" w:oddVBand="0" w:evenVBand="0" w:oddHBand="0" w:evenHBand="0" w:firstRowFirstColumn="0" w:firstRowLastColumn="0" w:lastRowFirstColumn="0" w:lastRowLastColumn="0"/>
              <w:rPr>
                <w:color w:val="000000"/>
                <w:lang w:eastAsia="de-DE"/>
              </w:rPr>
            </w:pPr>
          </w:p>
        </w:tc>
      </w:tr>
    </w:tbl>
    <w:p w14:paraId="3FB17956" w14:textId="12D7F468" w:rsidR="00D74AA1" w:rsidRPr="00027F9F" w:rsidRDefault="00D74AA1" w:rsidP="00A715D1">
      <w:bookmarkStart w:id="24" w:name="_Ref33258980"/>
      <w:r w:rsidRPr="00027F9F">
        <w:t xml:space="preserve">Table </w:t>
      </w:r>
      <w:r w:rsidRPr="00027F9F">
        <w:fldChar w:fldCharType="begin"/>
      </w:r>
      <w:r w:rsidRPr="00027F9F">
        <w:instrText xml:space="preserve"> SEQ Table \* ARABIC </w:instrText>
      </w:r>
      <w:r w:rsidRPr="00027F9F">
        <w:fldChar w:fldCharType="separate"/>
      </w:r>
      <w:r w:rsidR="00E85326">
        <w:rPr>
          <w:noProof/>
        </w:rPr>
        <w:t>3</w:t>
      </w:r>
      <w:r w:rsidRPr="00027F9F">
        <w:fldChar w:fldCharType="end"/>
      </w:r>
      <w:bookmarkEnd w:id="24"/>
      <w:r w:rsidRPr="00027F9F">
        <w:t xml:space="preserve"> shows the idea of the participants in every session.</w:t>
      </w:r>
    </w:p>
    <w:p w14:paraId="3428BE64" w14:textId="77777777" w:rsidR="00A715D1" w:rsidRPr="00F2250C" w:rsidRDefault="00A715D1" w:rsidP="00A715D1">
      <w:pPr>
        <w:spacing w:after="0"/>
        <w:jc w:val="left"/>
        <w:rPr>
          <w:sz w:val="24"/>
          <w:szCs w:val="24"/>
          <w:lang w:eastAsia="de-DE"/>
        </w:rPr>
      </w:pPr>
    </w:p>
    <w:p w14:paraId="6A54AD67" w14:textId="77777777" w:rsidR="00A715D1" w:rsidRPr="00F2250C" w:rsidRDefault="00A715D1" w:rsidP="00C169A0"/>
    <w:sectPr w:rsidR="00A715D1" w:rsidRPr="00F2250C" w:rsidSect="00D82E5F">
      <w:type w:val="continuous"/>
      <w:pgSz w:w="11900" w:h="16840"/>
      <w:pgMar w:top="1417" w:right="1417" w:bottom="1134"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97CF3" w14:textId="77777777" w:rsidR="00C00E00" w:rsidRDefault="00C00E00" w:rsidP="00353CC3">
      <w:pPr>
        <w:spacing w:after="0"/>
      </w:pPr>
      <w:r>
        <w:separator/>
      </w:r>
    </w:p>
  </w:endnote>
  <w:endnote w:type="continuationSeparator" w:id="0">
    <w:p w14:paraId="12B69785" w14:textId="77777777" w:rsidR="00C00E00" w:rsidRDefault="00C00E00" w:rsidP="00353C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Pro 57 Condensed">
    <w:panose1 w:val="020B0606020204020204"/>
    <w:charset w:val="00"/>
    <w:family w:val="swiss"/>
    <w:pitch w:val="variable"/>
    <w:sig w:usb0="A00000AF" w:usb1="5000204A" w:usb2="00000000" w:usb3="00000000" w:csb0="00000093"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Times">
    <w:altName w:val="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43F8E6" w14:textId="49CD001E" w:rsidR="00F41B18" w:rsidRDefault="00F41B18">
    <w:pPr>
      <w:pStyle w:val="Fuzeile"/>
      <w:jc w:val="right"/>
    </w:pPr>
    <w:r>
      <w:fldChar w:fldCharType="begin"/>
    </w:r>
    <w:r>
      <w:instrText>PAGE   \* MERGEFORMAT</w:instrText>
    </w:r>
    <w:r>
      <w:fldChar w:fldCharType="separate"/>
    </w:r>
    <w:r w:rsidRPr="00E22BDA">
      <w:rPr>
        <w:noProof/>
        <w:lang w:val="de-DE"/>
      </w:rPr>
      <w:t>7</w:t>
    </w:r>
    <w:r>
      <w:fldChar w:fldCharType="end"/>
    </w:r>
  </w:p>
  <w:p w14:paraId="79B07CE0" w14:textId="77777777" w:rsidR="00F41B18" w:rsidRDefault="00F41B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14130" w14:textId="77777777" w:rsidR="00C00E00" w:rsidRDefault="00C00E00" w:rsidP="00353CC3">
      <w:pPr>
        <w:spacing w:after="0"/>
      </w:pPr>
      <w:r>
        <w:separator/>
      </w:r>
    </w:p>
  </w:footnote>
  <w:footnote w:type="continuationSeparator" w:id="0">
    <w:p w14:paraId="4AA451E6" w14:textId="77777777" w:rsidR="00C00E00" w:rsidRDefault="00C00E00" w:rsidP="00353CC3">
      <w:pPr>
        <w:spacing w:after="0"/>
      </w:pPr>
      <w:r>
        <w:continuationSeparator/>
      </w:r>
    </w:p>
  </w:footnote>
  <w:footnote w:id="1">
    <w:p w14:paraId="53A45FE8" w14:textId="484AC8F8" w:rsidR="00F41B18" w:rsidRPr="00075837" w:rsidRDefault="00F41B18">
      <w:pPr>
        <w:pStyle w:val="Funotentext"/>
      </w:pPr>
      <w:r>
        <w:rPr>
          <w:rStyle w:val="Funotenzeichen"/>
        </w:rPr>
        <w:footnoteRef/>
      </w:r>
      <w:r>
        <w:t xml:space="preserve"> </w:t>
      </w:r>
      <w:r w:rsidRPr="00075837">
        <w:t xml:space="preserve">Radio-frequency identification (short RFID) refers to a technology that is capable of </w:t>
      </w:r>
      <w:r>
        <w:t>sending information wirelessly</w:t>
      </w:r>
      <w:r w:rsidRPr="00075837">
        <w:t xml:space="preserve"> via radio waves</w:t>
      </w:r>
      <w:r>
        <w:t>.</w:t>
      </w:r>
      <w:r w:rsidRPr="004C2044">
        <w:rPr>
          <w:vertAlign w:val="superscript"/>
        </w:rPr>
        <w:t xml:space="preserve"> </w:t>
      </w:r>
      <w:r w:rsidRPr="004C2044">
        <w:rPr>
          <w:vertAlign w:val="superscript"/>
        </w:rPr>
        <w:fldChar w:fldCharType="begin" w:fldLock="1"/>
      </w:r>
      <w:r w:rsidR="002B7B81">
        <w:rPr>
          <w:vertAlign w:val="superscript"/>
        </w:rPr>
        <w:instrText>ADDIN CSL_CITATION {"citationItems":[{"id":"ITEM-1","itemData":{"ISBN":"9780470975664","author":[{"dropping-particle":"","family":"Bolic","given":"M","non-dropping-particle":"","parse-names":false,"suffix":""},{"dropping-particle":"","family":"Simplot-Ryl","given":"D","non-dropping-particle":"","parse-names":false,"suffix":""},{"dropping-particle":"","family":"Stojmenovic","given":"I","non-dropping-particle":"","parse-names":false,"suffix":""}],"id":"ITEM-1","issued":{"date-parts":[["2010"]]},"publisher":"Wiley","title":"RFID Systems: Research Trends and Challenges","type":"book"},"uris":["http://www.mendeley.com/documents/?uuid=f02c18a2-930d-4a1f-a257-5ae17929bc18"]},{"id":"ITEM-2","itemData":{"ISBN":"9781591583714","author":[{"dropping-particle":"","family":"Haley","given":"C K","non-dropping-particle":"","parse-names":false,"suffix":""},{"dropping-particle":"","family":"Jacobsen","given":"Lynne A","non-dropping-particle":"","parse-names":false,"suffix":""},{"dropping-particle":"","family":"Robkin","given":"S","non-dropping-particle":"","parse-names":false,"suffix":""}],"id":"ITEM-2","issued":{"date-parts":[["2007"]]},"publisher":"Libraries Unlimited","title":"Radio Frequency Identification Handbook for Librarians","type":"book"},"uris":["http://www.mendeley.com/documents/?uuid=d966ce82-5c8b-48dd-8e9d-3c9dd81f224a"]}],"mendeley":{"formattedCitation":"[39], [40]","plainTextFormattedCitation":"[39], [40]","previouslyFormattedCitation":"[40], [41]"},"properties":{"noteIndex":0},"schema":"https://github.com/citation-style-language/schema/raw/master/csl-citation.json"}</w:instrText>
      </w:r>
      <w:r w:rsidRPr="004C2044">
        <w:rPr>
          <w:vertAlign w:val="superscript"/>
        </w:rPr>
        <w:fldChar w:fldCharType="separate"/>
      </w:r>
      <w:r w:rsidR="002B7B81" w:rsidRPr="002B7B81">
        <w:rPr>
          <w:noProof/>
        </w:rPr>
        <w:t>[39], [40]</w:t>
      </w:r>
      <w:r w:rsidRPr="004C2044">
        <w:rPr>
          <w:vertAlign w:val="superscript"/>
        </w:rPr>
        <w:fldChar w:fldCharType="end"/>
      </w:r>
      <w:r w:rsidRPr="00075837">
        <w:t xml:space="preserve"> </w:t>
      </w:r>
    </w:p>
  </w:footnote>
  <w:footnote w:id="2">
    <w:p w14:paraId="288E98BB" w14:textId="6DF3238F" w:rsidR="00F41B18" w:rsidRPr="005724B9" w:rsidRDefault="00F41B18">
      <w:pPr>
        <w:pStyle w:val="Funotentext"/>
      </w:pPr>
      <w:r>
        <w:rPr>
          <w:rStyle w:val="Funotenzeichen"/>
        </w:rPr>
        <w:footnoteRef/>
      </w:r>
      <w:r>
        <w:t xml:space="preserve"> </w:t>
      </w:r>
      <w:r w:rsidRPr="005724B9">
        <w:t>Hook-and-loop fasteners consist of two components</w:t>
      </w:r>
      <w:r>
        <w:t xml:space="preserve">. Two </w:t>
      </w:r>
      <w:r w:rsidRPr="005724B9">
        <w:t xml:space="preserve">lineal fabric </w:t>
      </w:r>
      <w:r>
        <w:t>strips can be attached to each other’s</w:t>
      </w:r>
      <w:r w:rsidRPr="005724B9">
        <w:t xml:space="preserve"> surfaces. The first component features tiny hooks, the second features smaller loops</w:t>
      </w:r>
      <w:r>
        <w:t xml:space="preserve">, so if they are connected, they are bind </w:t>
      </w:r>
      <w:r w:rsidRPr="005724B9">
        <w:t>temporari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E21F" w14:textId="177D4B79" w:rsidR="00F41B18" w:rsidRPr="002351FD" w:rsidRDefault="00F41B18">
    <w:pPr>
      <w:pStyle w:val="Kopfzeile"/>
      <w:rPr>
        <w:rFonts w:ascii="Times New Roman" w:hAnsi="Times New Roman"/>
      </w:rPr>
    </w:pPr>
    <w:r>
      <w:rPr>
        <w:rFonts w:ascii="Times New Roman" w:hAnsi="Times New Roman"/>
        <w:lang w:eastAsia="de-DE"/>
      </w:rPr>
      <w:t>Tangible Interfaces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2EDC94"/>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Aufzhlungszeichen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Aufzhlungszeichen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Aufzhlungszeichen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Aufzhlungszeichen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Aufzhlungszeichen"/>
      <w:lvlText w:val=""/>
      <w:lvlJc w:val="left"/>
      <w:pPr>
        <w:tabs>
          <w:tab w:val="num" w:pos="360"/>
        </w:tabs>
        <w:ind w:left="360" w:hanging="360"/>
      </w:pPr>
      <w:rPr>
        <w:rFonts w:ascii="Symbol" w:eastAsia="Times New Roman" w:hAnsi="Symbol" w:hint="default"/>
      </w:rPr>
    </w:lvl>
  </w:abstractNum>
  <w:abstractNum w:abstractNumId="1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15:restartNumberingAfterBreak="0">
    <w:nsid w:val="FFFFFFFE"/>
    <w:multiLevelType w:val="singleLevel"/>
    <w:tmpl w:val="5CA6E12C"/>
    <w:lvl w:ilvl="0">
      <w:numFmt w:val="decimal"/>
      <w:lvlText w:val="*"/>
      <w:lvlJc w:val="left"/>
    </w:lvl>
  </w:abstractNum>
  <w:abstractNum w:abstractNumId="12"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15"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1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19"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20"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12">
    <w:abstractNumId w:val="20"/>
  </w:num>
  <w:num w:numId="13">
    <w:abstractNumId w:val="15"/>
  </w:num>
  <w:num w:numId="14">
    <w:abstractNumId w:val="10"/>
  </w:num>
  <w:num w:numId="15">
    <w:abstractNumId w:val="16"/>
  </w:num>
  <w:num w:numId="16">
    <w:abstractNumId w:val="14"/>
  </w:num>
  <w:num w:numId="17">
    <w:abstractNumId w:val="17"/>
  </w:num>
  <w:num w:numId="18">
    <w:abstractNumId w:val="18"/>
  </w:num>
  <w:num w:numId="19">
    <w:abstractNumId w:val="13"/>
  </w:num>
  <w:num w:numId="20">
    <w:abstractNumId w:val="19"/>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de-DE" w:vendorID="64" w:dllVersion="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5B45"/>
    <w:rsid w:val="00002ED7"/>
    <w:rsid w:val="0000315A"/>
    <w:rsid w:val="00005B45"/>
    <w:rsid w:val="00005B59"/>
    <w:rsid w:val="000107C8"/>
    <w:rsid w:val="00015689"/>
    <w:rsid w:val="00016500"/>
    <w:rsid w:val="00017337"/>
    <w:rsid w:val="000237BC"/>
    <w:rsid w:val="00024105"/>
    <w:rsid w:val="000252D3"/>
    <w:rsid w:val="00027F9F"/>
    <w:rsid w:val="000305A6"/>
    <w:rsid w:val="00032497"/>
    <w:rsid w:val="000377AF"/>
    <w:rsid w:val="000425B6"/>
    <w:rsid w:val="00045103"/>
    <w:rsid w:val="00054CD0"/>
    <w:rsid w:val="00054E12"/>
    <w:rsid w:val="000614B4"/>
    <w:rsid w:val="00075837"/>
    <w:rsid w:val="00077CF9"/>
    <w:rsid w:val="000806CC"/>
    <w:rsid w:val="00081BDF"/>
    <w:rsid w:val="00085648"/>
    <w:rsid w:val="00086576"/>
    <w:rsid w:val="00091814"/>
    <w:rsid w:val="00093499"/>
    <w:rsid w:val="00096BB4"/>
    <w:rsid w:val="000970D8"/>
    <w:rsid w:val="000A4FE3"/>
    <w:rsid w:val="000A77BF"/>
    <w:rsid w:val="000B0917"/>
    <w:rsid w:val="000B5985"/>
    <w:rsid w:val="000B5B67"/>
    <w:rsid w:val="000B68FE"/>
    <w:rsid w:val="000B6C1A"/>
    <w:rsid w:val="000C7885"/>
    <w:rsid w:val="000C7A6A"/>
    <w:rsid w:val="000D7BD8"/>
    <w:rsid w:val="000D7C27"/>
    <w:rsid w:val="000E02B5"/>
    <w:rsid w:val="000E5A4B"/>
    <w:rsid w:val="000E7F6A"/>
    <w:rsid w:val="000F23BC"/>
    <w:rsid w:val="000F76A6"/>
    <w:rsid w:val="001010B5"/>
    <w:rsid w:val="0010387C"/>
    <w:rsid w:val="00117054"/>
    <w:rsid w:val="00124A2A"/>
    <w:rsid w:val="00127596"/>
    <w:rsid w:val="001279FF"/>
    <w:rsid w:val="00127A0F"/>
    <w:rsid w:val="00140E14"/>
    <w:rsid w:val="00142D5C"/>
    <w:rsid w:val="00147C69"/>
    <w:rsid w:val="00153ADF"/>
    <w:rsid w:val="00157FC6"/>
    <w:rsid w:val="00157FD9"/>
    <w:rsid w:val="00160598"/>
    <w:rsid w:val="00163E95"/>
    <w:rsid w:val="00165368"/>
    <w:rsid w:val="001676AD"/>
    <w:rsid w:val="00176BA6"/>
    <w:rsid w:val="00177B15"/>
    <w:rsid w:val="00182F31"/>
    <w:rsid w:val="00184189"/>
    <w:rsid w:val="00191B90"/>
    <w:rsid w:val="001A27C4"/>
    <w:rsid w:val="001A71DC"/>
    <w:rsid w:val="001B1171"/>
    <w:rsid w:val="001B19E3"/>
    <w:rsid w:val="001B4F63"/>
    <w:rsid w:val="001B5648"/>
    <w:rsid w:val="001C6CCB"/>
    <w:rsid w:val="001D00C2"/>
    <w:rsid w:val="001D0BBB"/>
    <w:rsid w:val="001D1C34"/>
    <w:rsid w:val="001D4D68"/>
    <w:rsid w:val="001D6D06"/>
    <w:rsid w:val="001E23D3"/>
    <w:rsid w:val="001E3C01"/>
    <w:rsid w:val="001E6FAD"/>
    <w:rsid w:val="001E7EC0"/>
    <w:rsid w:val="001F0F63"/>
    <w:rsid w:val="001F4C8F"/>
    <w:rsid w:val="00205997"/>
    <w:rsid w:val="002070A8"/>
    <w:rsid w:val="00210CB0"/>
    <w:rsid w:val="0021264C"/>
    <w:rsid w:val="00213B5C"/>
    <w:rsid w:val="0021717C"/>
    <w:rsid w:val="00217DA3"/>
    <w:rsid w:val="002226FC"/>
    <w:rsid w:val="002263C2"/>
    <w:rsid w:val="002357E1"/>
    <w:rsid w:val="00236B87"/>
    <w:rsid w:val="002372B7"/>
    <w:rsid w:val="002374CF"/>
    <w:rsid w:val="00245EC9"/>
    <w:rsid w:val="002468B4"/>
    <w:rsid w:val="00255B0C"/>
    <w:rsid w:val="002616F1"/>
    <w:rsid w:val="00262DA3"/>
    <w:rsid w:val="00264C5D"/>
    <w:rsid w:val="002656D0"/>
    <w:rsid w:val="00270C58"/>
    <w:rsid w:val="00274792"/>
    <w:rsid w:val="00274F34"/>
    <w:rsid w:val="00276E44"/>
    <w:rsid w:val="00290D91"/>
    <w:rsid w:val="00290EAA"/>
    <w:rsid w:val="00290F10"/>
    <w:rsid w:val="002950B1"/>
    <w:rsid w:val="002962B6"/>
    <w:rsid w:val="002A126B"/>
    <w:rsid w:val="002B32D6"/>
    <w:rsid w:val="002B4285"/>
    <w:rsid w:val="002B4B34"/>
    <w:rsid w:val="002B6028"/>
    <w:rsid w:val="002B7B81"/>
    <w:rsid w:val="002C037F"/>
    <w:rsid w:val="002D04E2"/>
    <w:rsid w:val="002D3A78"/>
    <w:rsid w:val="002D42E9"/>
    <w:rsid w:val="002D4532"/>
    <w:rsid w:val="002D7A1C"/>
    <w:rsid w:val="002E4724"/>
    <w:rsid w:val="002E5750"/>
    <w:rsid w:val="002E6C46"/>
    <w:rsid w:val="002F329F"/>
    <w:rsid w:val="002F5B96"/>
    <w:rsid w:val="002F6203"/>
    <w:rsid w:val="002F65AC"/>
    <w:rsid w:val="002F6F93"/>
    <w:rsid w:val="003036D6"/>
    <w:rsid w:val="00303905"/>
    <w:rsid w:val="0031179A"/>
    <w:rsid w:val="00316165"/>
    <w:rsid w:val="00317B1B"/>
    <w:rsid w:val="003204F8"/>
    <w:rsid w:val="00320C7F"/>
    <w:rsid w:val="003257F7"/>
    <w:rsid w:val="003271C2"/>
    <w:rsid w:val="00330A39"/>
    <w:rsid w:val="00331A06"/>
    <w:rsid w:val="00345714"/>
    <w:rsid w:val="0034742C"/>
    <w:rsid w:val="0035119F"/>
    <w:rsid w:val="0035199F"/>
    <w:rsid w:val="00352356"/>
    <w:rsid w:val="00353CC3"/>
    <w:rsid w:val="00362029"/>
    <w:rsid w:val="003633AA"/>
    <w:rsid w:val="00363EE9"/>
    <w:rsid w:val="00367FC4"/>
    <w:rsid w:val="00370AD2"/>
    <w:rsid w:val="00373A08"/>
    <w:rsid w:val="00376691"/>
    <w:rsid w:val="003769C6"/>
    <w:rsid w:val="003820BB"/>
    <w:rsid w:val="00395DB9"/>
    <w:rsid w:val="003A6BBD"/>
    <w:rsid w:val="003A70EB"/>
    <w:rsid w:val="003A76D6"/>
    <w:rsid w:val="003B065C"/>
    <w:rsid w:val="003B6EBF"/>
    <w:rsid w:val="003B6F7D"/>
    <w:rsid w:val="003B778E"/>
    <w:rsid w:val="003C2609"/>
    <w:rsid w:val="003C4F8A"/>
    <w:rsid w:val="003D4527"/>
    <w:rsid w:val="003D466C"/>
    <w:rsid w:val="003E0D3B"/>
    <w:rsid w:val="003F54C6"/>
    <w:rsid w:val="00400848"/>
    <w:rsid w:val="004034F7"/>
    <w:rsid w:val="004045E6"/>
    <w:rsid w:val="00420B2A"/>
    <w:rsid w:val="00421F5B"/>
    <w:rsid w:val="00437471"/>
    <w:rsid w:val="00441FFF"/>
    <w:rsid w:val="0045410D"/>
    <w:rsid w:val="004546E9"/>
    <w:rsid w:val="00455094"/>
    <w:rsid w:val="004573AC"/>
    <w:rsid w:val="00462139"/>
    <w:rsid w:val="00467182"/>
    <w:rsid w:val="00473F20"/>
    <w:rsid w:val="00481AFE"/>
    <w:rsid w:val="00486F86"/>
    <w:rsid w:val="00492665"/>
    <w:rsid w:val="004A1091"/>
    <w:rsid w:val="004B1E9D"/>
    <w:rsid w:val="004B1F60"/>
    <w:rsid w:val="004B6D9C"/>
    <w:rsid w:val="004C2044"/>
    <w:rsid w:val="004C3AB5"/>
    <w:rsid w:val="004C3DA7"/>
    <w:rsid w:val="004D0851"/>
    <w:rsid w:val="004D75C5"/>
    <w:rsid w:val="004E0928"/>
    <w:rsid w:val="004E1DC0"/>
    <w:rsid w:val="004E309C"/>
    <w:rsid w:val="004F0256"/>
    <w:rsid w:val="004F3B46"/>
    <w:rsid w:val="00503CAC"/>
    <w:rsid w:val="00507F8C"/>
    <w:rsid w:val="0051056C"/>
    <w:rsid w:val="00511C6B"/>
    <w:rsid w:val="00511FB5"/>
    <w:rsid w:val="00512D3E"/>
    <w:rsid w:val="0053103A"/>
    <w:rsid w:val="00533EC3"/>
    <w:rsid w:val="0053463B"/>
    <w:rsid w:val="0053609B"/>
    <w:rsid w:val="00546242"/>
    <w:rsid w:val="005523B0"/>
    <w:rsid w:val="00552ED4"/>
    <w:rsid w:val="00554702"/>
    <w:rsid w:val="00564C92"/>
    <w:rsid w:val="00565DB2"/>
    <w:rsid w:val="005724B9"/>
    <w:rsid w:val="00573095"/>
    <w:rsid w:val="005770C0"/>
    <w:rsid w:val="00591C1C"/>
    <w:rsid w:val="005921E5"/>
    <w:rsid w:val="00597689"/>
    <w:rsid w:val="005A1AD0"/>
    <w:rsid w:val="005A29C6"/>
    <w:rsid w:val="005A3784"/>
    <w:rsid w:val="005B0FAC"/>
    <w:rsid w:val="005D433B"/>
    <w:rsid w:val="005D5A80"/>
    <w:rsid w:val="005E742A"/>
    <w:rsid w:val="005E7ECA"/>
    <w:rsid w:val="005F3404"/>
    <w:rsid w:val="005F4EE1"/>
    <w:rsid w:val="005F4F02"/>
    <w:rsid w:val="005F501A"/>
    <w:rsid w:val="0060207F"/>
    <w:rsid w:val="006030E5"/>
    <w:rsid w:val="00612583"/>
    <w:rsid w:val="006134B5"/>
    <w:rsid w:val="00621322"/>
    <w:rsid w:val="00621337"/>
    <w:rsid w:val="00621688"/>
    <w:rsid w:val="00622F82"/>
    <w:rsid w:val="00626CD2"/>
    <w:rsid w:val="006273FD"/>
    <w:rsid w:val="00630186"/>
    <w:rsid w:val="006312AD"/>
    <w:rsid w:val="00633204"/>
    <w:rsid w:val="00637E6C"/>
    <w:rsid w:val="00640343"/>
    <w:rsid w:val="00641039"/>
    <w:rsid w:val="0064188B"/>
    <w:rsid w:val="00641B38"/>
    <w:rsid w:val="00642EB8"/>
    <w:rsid w:val="00644AF7"/>
    <w:rsid w:val="0065050B"/>
    <w:rsid w:val="006541DC"/>
    <w:rsid w:val="0066006C"/>
    <w:rsid w:val="00663339"/>
    <w:rsid w:val="0066372D"/>
    <w:rsid w:val="00671483"/>
    <w:rsid w:val="00671770"/>
    <w:rsid w:val="006737CD"/>
    <w:rsid w:val="0068349D"/>
    <w:rsid w:val="00686C00"/>
    <w:rsid w:val="006876C5"/>
    <w:rsid w:val="006930CE"/>
    <w:rsid w:val="006956A4"/>
    <w:rsid w:val="006A0430"/>
    <w:rsid w:val="006A285D"/>
    <w:rsid w:val="006B5411"/>
    <w:rsid w:val="006B78F5"/>
    <w:rsid w:val="006C2A6A"/>
    <w:rsid w:val="006C3602"/>
    <w:rsid w:val="006C7A7C"/>
    <w:rsid w:val="006D3F57"/>
    <w:rsid w:val="006D4081"/>
    <w:rsid w:val="006D5AF6"/>
    <w:rsid w:val="006E03B5"/>
    <w:rsid w:val="006F234C"/>
    <w:rsid w:val="006F46E0"/>
    <w:rsid w:val="006F5D61"/>
    <w:rsid w:val="0071090A"/>
    <w:rsid w:val="0071144F"/>
    <w:rsid w:val="00712435"/>
    <w:rsid w:val="007127CC"/>
    <w:rsid w:val="00713FAC"/>
    <w:rsid w:val="00724906"/>
    <w:rsid w:val="00725A01"/>
    <w:rsid w:val="00725A59"/>
    <w:rsid w:val="007377E7"/>
    <w:rsid w:val="00744CEE"/>
    <w:rsid w:val="007513F9"/>
    <w:rsid w:val="00755CA5"/>
    <w:rsid w:val="00755E63"/>
    <w:rsid w:val="00763D46"/>
    <w:rsid w:val="00764A3A"/>
    <w:rsid w:val="00767672"/>
    <w:rsid w:val="0077078B"/>
    <w:rsid w:val="00780927"/>
    <w:rsid w:val="00781BC4"/>
    <w:rsid w:val="007828E0"/>
    <w:rsid w:val="00787069"/>
    <w:rsid w:val="00787A88"/>
    <w:rsid w:val="0079126B"/>
    <w:rsid w:val="00792154"/>
    <w:rsid w:val="00792797"/>
    <w:rsid w:val="00792BE0"/>
    <w:rsid w:val="00796F4D"/>
    <w:rsid w:val="007A4812"/>
    <w:rsid w:val="007A6569"/>
    <w:rsid w:val="007B2DC0"/>
    <w:rsid w:val="007B6144"/>
    <w:rsid w:val="007B78FB"/>
    <w:rsid w:val="007C39F0"/>
    <w:rsid w:val="007C40A2"/>
    <w:rsid w:val="007C59F4"/>
    <w:rsid w:val="007C5D71"/>
    <w:rsid w:val="007D26C9"/>
    <w:rsid w:val="007E0D92"/>
    <w:rsid w:val="007E1677"/>
    <w:rsid w:val="007E2669"/>
    <w:rsid w:val="007E2751"/>
    <w:rsid w:val="007E27A9"/>
    <w:rsid w:val="007F0AE0"/>
    <w:rsid w:val="007F1CC9"/>
    <w:rsid w:val="007F583D"/>
    <w:rsid w:val="007F6AE3"/>
    <w:rsid w:val="008015B2"/>
    <w:rsid w:val="008032ED"/>
    <w:rsid w:val="00804839"/>
    <w:rsid w:val="00804912"/>
    <w:rsid w:val="0080571C"/>
    <w:rsid w:val="008064A4"/>
    <w:rsid w:val="0080755D"/>
    <w:rsid w:val="008078BE"/>
    <w:rsid w:val="0081126D"/>
    <w:rsid w:val="00822590"/>
    <w:rsid w:val="00824149"/>
    <w:rsid w:val="00827C25"/>
    <w:rsid w:val="00831C86"/>
    <w:rsid w:val="008345FC"/>
    <w:rsid w:val="008348A0"/>
    <w:rsid w:val="008365DD"/>
    <w:rsid w:val="0084401D"/>
    <w:rsid w:val="008532E0"/>
    <w:rsid w:val="0085397E"/>
    <w:rsid w:val="0085455A"/>
    <w:rsid w:val="00855E83"/>
    <w:rsid w:val="00856D08"/>
    <w:rsid w:val="00857125"/>
    <w:rsid w:val="0086040C"/>
    <w:rsid w:val="00863124"/>
    <w:rsid w:val="0086384B"/>
    <w:rsid w:val="0086659D"/>
    <w:rsid w:val="00866A9A"/>
    <w:rsid w:val="00867277"/>
    <w:rsid w:val="00872811"/>
    <w:rsid w:val="00872995"/>
    <w:rsid w:val="00887030"/>
    <w:rsid w:val="008901E2"/>
    <w:rsid w:val="00891386"/>
    <w:rsid w:val="00896535"/>
    <w:rsid w:val="008A050C"/>
    <w:rsid w:val="008A0B86"/>
    <w:rsid w:val="008A36E5"/>
    <w:rsid w:val="008A3EDA"/>
    <w:rsid w:val="008A5665"/>
    <w:rsid w:val="008A654A"/>
    <w:rsid w:val="008A720C"/>
    <w:rsid w:val="008B47AF"/>
    <w:rsid w:val="008B56C2"/>
    <w:rsid w:val="008C184F"/>
    <w:rsid w:val="008C1F7D"/>
    <w:rsid w:val="008D6C40"/>
    <w:rsid w:val="008D7A01"/>
    <w:rsid w:val="008D7B1F"/>
    <w:rsid w:val="008E3E08"/>
    <w:rsid w:val="008E4692"/>
    <w:rsid w:val="008E5F78"/>
    <w:rsid w:val="008F15B5"/>
    <w:rsid w:val="008F16D3"/>
    <w:rsid w:val="008F255F"/>
    <w:rsid w:val="008F304D"/>
    <w:rsid w:val="008F6680"/>
    <w:rsid w:val="00901C17"/>
    <w:rsid w:val="0091170E"/>
    <w:rsid w:val="00914287"/>
    <w:rsid w:val="00914B1E"/>
    <w:rsid w:val="00915498"/>
    <w:rsid w:val="00916F6D"/>
    <w:rsid w:val="00927210"/>
    <w:rsid w:val="009339EC"/>
    <w:rsid w:val="00933D90"/>
    <w:rsid w:val="00941FB1"/>
    <w:rsid w:val="0094316E"/>
    <w:rsid w:val="00947243"/>
    <w:rsid w:val="009512D2"/>
    <w:rsid w:val="00952969"/>
    <w:rsid w:val="009618F5"/>
    <w:rsid w:val="0096326D"/>
    <w:rsid w:val="00964A3F"/>
    <w:rsid w:val="00967E27"/>
    <w:rsid w:val="00980C83"/>
    <w:rsid w:val="009837F8"/>
    <w:rsid w:val="009848F7"/>
    <w:rsid w:val="0098685A"/>
    <w:rsid w:val="00990352"/>
    <w:rsid w:val="00990FC0"/>
    <w:rsid w:val="009B086B"/>
    <w:rsid w:val="009B1979"/>
    <w:rsid w:val="009B59D7"/>
    <w:rsid w:val="009B742E"/>
    <w:rsid w:val="009B74E9"/>
    <w:rsid w:val="009C28F4"/>
    <w:rsid w:val="009C45E8"/>
    <w:rsid w:val="009C54E2"/>
    <w:rsid w:val="009D12ED"/>
    <w:rsid w:val="009D360B"/>
    <w:rsid w:val="009D42AE"/>
    <w:rsid w:val="009D42CC"/>
    <w:rsid w:val="009D4348"/>
    <w:rsid w:val="009D4F35"/>
    <w:rsid w:val="009D7528"/>
    <w:rsid w:val="009F282B"/>
    <w:rsid w:val="009F5690"/>
    <w:rsid w:val="00A007BF"/>
    <w:rsid w:val="00A007C5"/>
    <w:rsid w:val="00A02545"/>
    <w:rsid w:val="00A04661"/>
    <w:rsid w:val="00A06C11"/>
    <w:rsid w:val="00A07C73"/>
    <w:rsid w:val="00A10FAA"/>
    <w:rsid w:val="00A13983"/>
    <w:rsid w:val="00A1696A"/>
    <w:rsid w:val="00A2082D"/>
    <w:rsid w:val="00A23089"/>
    <w:rsid w:val="00A23927"/>
    <w:rsid w:val="00A26FF1"/>
    <w:rsid w:val="00A3138D"/>
    <w:rsid w:val="00A31E5B"/>
    <w:rsid w:val="00A33417"/>
    <w:rsid w:val="00A3570F"/>
    <w:rsid w:val="00A37474"/>
    <w:rsid w:val="00A6225F"/>
    <w:rsid w:val="00A67960"/>
    <w:rsid w:val="00A715D1"/>
    <w:rsid w:val="00A742C4"/>
    <w:rsid w:val="00A74312"/>
    <w:rsid w:val="00A76BFE"/>
    <w:rsid w:val="00A77F71"/>
    <w:rsid w:val="00A8060F"/>
    <w:rsid w:val="00A811CD"/>
    <w:rsid w:val="00A9073F"/>
    <w:rsid w:val="00A93F11"/>
    <w:rsid w:val="00AA36F3"/>
    <w:rsid w:val="00AA6E4C"/>
    <w:rsid w:val="00AA6F78"/>
    <w:rsid w:val="00AB36A2"/>
    <w:rsid w:val="00AB3A95"/>
    <w:rsid w:val="00AB7EF8"/>
    <w:rsid w:val="00AC1C9C"/>
    <w:rsid w:val="00AC3355"/>
    <w:rsid w:val="00AC7A79"/>
    <w:rsid w:val="00AD3B71"/>
    <w:rsid w:val="00AD5F97"/>
    <w:rsid w:val="00AD771E"/>
    <w:rsid w:val="00AE61D3"/>
    <w:rsid w:val="00AF2BB5"/>
    <w:rsid w:val="00AF74A8"/>
    <w:rsid w:val="00B016F3"/>
    <w:rsid w:val="00B05DC1"/>
    <w:rsid w:val="00B20CC5"/>
    <w:rsid w:val="00B2268D"/>
    <w:rsid w:val="00B25694"/>
    <w:rsid w:val="00B27C8D"/>
    <w:rsid w:val="00B331BA"/>
    <w:rsid w:val="00B333DA"/>
    <w:rsid w:val="00B33B7B"/>
    <w:rsid w:val="00B34DF4"/>
    <w:rsid w:val="00B35C8E"/>
    <w:rsid w:val="00B41C5B"/>
    <w:rsid w:val="00B46491"/>
    <w:rsid w:val="00B46BA3"/>
    <w:rsid w:val="00B739F8"/>
    <w:rsid w:val="00B77640"/>
    <w:rsid w:val="00B826C6"/>
    <w:rsid w:val="00B846B5"/>
    <w:rsid w:val="00B9209D"/>
    <w:rsid w:val="00B931B0"/>
    <w:rsid w:val="00B97090"/>
    <w:rsid w:val="00BA1903"/>
    <w:rsid w:val="00BA1EA3"/>
    <w:rsid w:val="00BA5520"/>
    <w:rsid w:val="00BB0575"/>
    <w:rsid w:val="00BB5ACA"/>
    <w:rsid w:val="00BB73BC"/>
    <w:rsid w:val="00BB7DCD"/>
    <w:rsid w:val="00BC0383"/>
    <w:rsid w:val="00BC2FBD"/>
    <w:rsid w:val="00BD1443"/>
    <w:rsid w:val="00BE3287"/>
    <w:rsid w:val="00BE4500"/>
    <w:rsid w:val="00BF0DEE"/>
    <w:rsid w:val="00BF26DD"/>
    <w:rsid w:val="00BF5151"/>
    <w:rsid w:val="00BF7A39"/>
    <w:rsid w:val="00C00253"/>
    <w:rsid w:val="00C005FE"/>
    <w:rsid w:val="00C00680"/>
    <w:rsid w:val="00C00E00"/>
    <w:rsid w:val="00C01024"/>
    <w:rsid w:val="00C01F46"/>
    <w:rsid w:val="00C0421C"/>
    <w:rsid w:val="00C06039"/>
    <w:rsid w:val="00C06305"/>
    <w:rsid w:val="00C07F74"/>
    <w:rsid w:val="00C11EE3"/>
    <w:rsid w:val="00C12175"/>
    <w:rsid w:val="00C154B8"/>
    <w:rsid w:val="00C169A0"/>
    <w:rsid w:val="00C224D7"/>
    <w:rsid w:val="00C22947"/>
    <w:rsid w:val="00C22E00"/>
    <w:rsid w:val="00C30827"/>
    <w:rsid w:val="00C32ABC"/>
    <w:rsid w:val="00C35444"/>
    <w:rsid w:val="00C359A7"/>
    <w:rsid w:val="00C43615"/>
    <w:rsid w:val="00C43770"/>
    <w:rsid w:val="00C46BC2"/>
    <w:rsid w:val="00C660E7"/>
    <w:rsid w:val="00C6741C"/>
    <w:rsid w:val="00C70E15"/>
    <w:rsid w:val="00C8232C"/>
    <w:rsid w:val="00C836D1"/>
    <w:rsid w:val="00C842AD"/>
    <w:rsid w:val="00C91CC9"/>
    <w:rsid w:val="00C9546B"/>
    <w:rsid w:val="00C95DF8"/>
    <w:rsid w:val="00C95F76"/>
    <w:rsid w:val="00C969E3"/>
    <w:rsid w:val="00C97B01"/>
    <w:rsid w:val="00CA7F87"/>
    <w:rsid w:val="00CB64A0"/>
    <w:rsid w:val="00CB6E85"/>
    <w:rsid w:val="00CC6245"/>
    <w:rsid w:val="00CE0B22"/>
    <w:rsid w:val="00CE358E"/>
    <w:rsid w:val="00CE6917"/>
    <w:rsid w:val="00CE7472"/>
    <w:rsid w:val="00CF0567"/>
    <w:rsid w:val="00CF34BC"/>
    <w:rsid w:val="00CF7301"/>
    <w:rsid w:val="00D002F9"/>
    <w:rsid w:val="00D025C9"/>
    <w:rsid w:val="00D033F5"/>
    <w:rsid w:val="00D05D75"/>
    <w:rsid w:val="00D060AF"/>
    <w:rsid w:val="00D07E9B"/>
    <w:rsid w:val="00D10228"/>
    <w:rsid w:val="00D10E88"/>
    <w:rsid w:val="00D138D6"/>
    <w:rsid w:val="00D13A0C"/>
    <w:rsid w:val="00D34DC1"/>
    <w:rsid w:val="00D35E00"/>
    <w:rsid w:val="00D557A0"/>
    <w:rsid w:val="00D563BC"/>
    <w:rsid w:val="00D6015B"/>
    <w:rsid w:val="00D61992"/>
    <w:rsid w:val="00D71374"/>
    <w:rsid w:val="00D7301A"/>
    <w:rsid w:val="00D74AA1"/>
    <w:rsid w:val="00D7583A"/>
    <w:rsid w:val="00D82E5F"/>
    <w:rsid w:val="00D84234"/>
    <w:rsid w:val="00D858EB"/>
    <w:rsid w:val="00D929FC"/>
    <w:rsid w:val="00D96A63"/>
    <w:rsid w:val="00DA353F"/>
    <w:rsid w:val="00DB002D"/>
    <w:rsid w:val="00DB0C58"/>
    <w:rsid w:val="00DB0FB8"/>
    <w:rsid w:val="00DC4F39"/>
    <w:rsid w:val="00DD2124"/>
    <w:rsid w:val="00DD2168"/>
    <w:rsid w:val="00DD2FA8"/>
    <w:rsid w:val="00DD2FF9"/>
    <w:rsid w:val="00DD7704"/>
    <w:rsid w:val="00DE3AD4"/>
    <w:rsid w:val="00DE58B3"/>
    <w:rsid w:val="00DE6C8B"/>
    <w:rsid w:val="00DE7966"/>
    <w:rsid w:val="00DF05AE"/>
    <w:rsid w:val="00E014FD"/>
    <w:rsid w:val="00E05F5A"/>
    <w:rsid w:val="00E15C1E"/>
    <w:rsid w:val="00E22BDA"/>
    <w:rsid w:val="00E22C73"/>
    <w:rsid w:val="00E27876"/>
    <w:rsid w:val="00E47EBD"/>
    <w:rsid w:val="00E51411"/>
    <w:rsid w:val="00E51CB8"/>
    <w:rsid w:val="00E56F38"/>
    <w:rsid w:val="00E57B63"/>
    <w:rsid w:val="00E648C1"/>
    <w:rsid w:val="00E67340"/>
    <w:rsid w:val="00E75340"/>
    <w:rsid w:val="00E81A72"/>
    <w:rsid w:val="00E85326"/>
    <w:rsid w:val="00E87257"/>
    <w:rsid w:val="00E918F8"/>
    <w:rsid w:val="00EA01BF"/>
    <w:rsid w:val="00EA0F2D"/>
    <w:rsid w:val="00EA223A"/>
    <w:rsid w:val="00EB047B"/>
    <w:rsid w:val="00EC237E"/>
    <w:rsid w:val="00ED0073"/>
    <w:rsid w:val="00ED0B54"/>
    <w:rsid w:val="00ED11C0"/>
    <w:rsid w:val="00ED1815"/>
    <w:rsid w:val="00ED2ACF"/>
    <w:rsid w:val="00EE0A80"/>
    <w:rsid w:val="00EE0E8D"/>
    <w:rsid w:val="00EE103C"/>
    <w:rsid w:val="00EE410B"/>
    <w:rsid w:val="00EE4156"/>
    <w:rsid w:val="00EE4B2D"/>
    <w:rsid w:val="00EE73E3"/>
    <w:rsid w:val="00EE7C38"/>
    <w:rsid w:val="00EF3156"/>
    <w:rsid w:val="00F042A8"/>
    <w:rsid w:val="00F05678"/>
    <w:rsid w:val="00F07F9F"/>
    <w:rsid w:val="00F133E6"/>
    <w:rsid w:val="00F2250C"/>
    <w:rsid w:val="00F233E7"/>
    <w:rsid w:val="00F239A4"/>
    <w:rsid w:val="00F257F0"/>
    <w:rsid w:val="00F328E4"/>
    <w:rsid w:val="00F3609E"/>
    <w:rsid w:val="00F37F2B"/>
    <w:rsid w:val="00F40FB9"/>
    <w:rsid w:val="00F41B18"/>
    <w:rsid w:val="00F42E13"/>
    <w:rsid w:val="00F47609"/>
    <w:rsid w:val="00F546B0"/>
    <w:rsid w:val="00F71D41"/>
    <w:rsid w:val="00F73A73"/>
    <w:rsid w:val="00F73A77"/>
    <w:rsid w:val="00F8041F"/>
    <w:rsid w:val="00F81AFC"/>
    <w:rsid w:val="00F823C1"/>
    <w:rsid w:val="00F846FB"/>
    <w:rsid w:val="00F93914"/>
    <w:rsid w:val="00FA1D02"/>
    <w:rsid w:val="00FA78DD"/>
    <w:rsid w:val="00FB1647"/>
    <w:rsid w:val="00FB7D6D"/>
    <w:rsid w:val="00FC60BC"/>
    <w:rsid w:val="00FD3D6D"/>
    <w:rsid w:val="00FD4302"/>
    <w:rsid w:val="00FD4F01"/>
    <w:rsid w:val="00FE0E37"/>
    <w:rsid w:val="00FE1B38"/>
    <w:rsid w:val="00FE590E"/>
    <w:rsid w:val="00FE7752"/>
    <w:rsid w:val="00FE7F05"/>
    <w:rsid w:val="00FF11E9"/>
    <w:rsid w:val="00FF1748"/>
    <w:rsid w:val="00FF575A"/>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0C564"/>
  <w15:chartTrackingRefBased/>
  <w15:docId w15:val="{2A0737D6-C98E-4759-A799-9660A68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andardCV"/>
    <w:qFormat/>
    <w:rsid w:val="00353CC3"/>
    <w:pPr>
      <w:spacing w:after="120" w:line="240" w:lineRule="auto"/>
      <w:jc w:val="both"/>
    </w:pPr>
    <w:rPr>
      <w:rFonts w:ascii="Times New Roman" w:eastAsia="Times New Roman" w:hAnsi="Times New Roman" w:cs="Times New Roman"/>
      <w:sz w:val="20"/>
      <w:szCs w:val="20"/>
      <w:lang w:val="en-US"/>
    </w:rPr>
  </w:style>
  <w:style w:type="paragraph" w:styleId="berschrift1">
    <w:name w:val="heading 1"/>
    <w:basedOn w:val="Standard"/>
    <w:next w:val="Standard"/>
    <w:link w:val="berschrift1Zchn"/>
    <w:qFormat/>
    <w:rsid w:val="00353CC3"/>
    <w:pPr>
      <w:keepNext/>
      <w:keepLines/>
      <w:spacing w:before="120" w:after="0"/>
      <w:outlineLvl w:val="0"/>
    </w:pPr>
    <w:rPr>
      <w:rFonts w:ascii="Arial" w:hAnsi="Arial"/>
      <w:b/>
      <w:caps/>
      <w:kern w:val="32"/>
      <w:sz w:val="18"/>
    </w:rPr>
  </w:style>
  <w:style w:type="paragraph" w:styleId="berschrift2">
    <w:name w:val="heading 2"/>
    <w:basedOn w:val="berschrift1"/>
    <w:next w:val="Standard"/>
    <w:link w:val="berschrift2Zchn"/>
    <w:qFormat/>
    <w:rsid w:val="00353CC3"/>
    <w:pPr>
      <w:outlineLvl w:val="1"/>
    </w:pPr>
    <w:rPr>
      <w:caps w:val="0"/>
    </w:rPr>
  </w:style>
  <w:style w:type="paragraph" w:styleId="berschrift3">
    <w:name w:val="heading 3"/>
    <w:basedOn w:val="berschrift2"/>
    <w:next w:val="Standard"/>
    <w:link w:val="berschrift3Zchn"/>
    <w:qFormat/>
    <w:rsid w:val="00353CC3"/>
    <w:pPr>
      <w:outlineLvl w:val="2"/>
    </w:pPr>
    <w:rPr>
      <w:b w:val="0"/>
      <w:i/>
    </w:rPr>
  </w:style>
  <w:style w:type="paragraph" w:styleId="berschrift4">
    <w:name w:val="heading 4"/>
    <w:basedOn w:val="Standard"/>
    <w:next w:val="Standard"/>
    <w:link w:val="berschrift4Zchn"/>
    <w:qFormat/>
    <w:rsid w:val="00353CC3"/>
    <w:pPr>
      <w:keepNext/>
      <w:numPr>
        <w:ilvl w:val="3"/>
        <w:numId w:val="13"/>
      </w:numPr>
      <w:spacing w:before="240" w:after="60"/>
      <w:outlineLvl w:val="3"/>
    </w:pPr>
    <w:rPr>
      <w:b/>
      <w:sz w:val="28"/>
    </w:rPr>
  </w:style>
  <w:style w:type="paragraph" w:styleId="berschrift5">
    <w:name w:val="heading 5"/>
    <w:basedOn w:val="Standard"/>
    <w:next w:val="Standard"/>
    <w:link w:val="berschrift5Zchn"/>
    <w:qFormat/>
    <w:rsid w:val="00353CC3"/>
    <w:pPr>
      <w:numPr>
        <w:ilvl w:val="4"/>
        <w:numId w:val="13"/>
      </w:numPr>
      <w:spacing w:before="240" w:after="60"/>
      <w:outlineLvl w:val="4"/>
    </w:pPr>
    <w:rPr>
      <w:b/>
      <w:i/>
      <w:sz w:val="26"/>
    </w:rPr>
  </w:style>
  <w:style w:type="paragraph" w:styleId="berschrift6">
    <w:name w:val="heading 6"/>
    <w:basedOn w:val="Standard"/>
    <w:next w:val="Standard"/>
    <w:link w:val="berschrift6Zchn"/>
    <w:qFormat/>
    <w:rsid w:val="00353CC3"/>
    <w:pPr>
      <w:numPr>
        <w:ilvl w:val="5"/>
        <w:numId w:val="13"/>
      </w:numPr>
      <w:spacing w:before="240" w:after="60"/>
      <w:outlineLvl w:val="5"/>
    </w:pPr>
    <w:rPr>
      <w:b/>
      <w:sz w:val="22"/>
    </w:rPr>
  </w:style>
  <w:style w:type="paragraph" w:styleId="berschrift7">
    <w:name w:val="heading 7"/>
    <w:basedOn w:val="Standard"/>
    <w:next w:val="Standard"/>
    <w:link w:val="berschrift7Zchn"/>
    <w:qFormat/>
    <w:rsid w:val="00353CC3"/>
    <w:pPr>
      <w:numPr>
        <w:ilvl w:val="6"/>
        <w:numId w:val="13"/>
      </w:numPr>
      <w:spacing w:before="240" w:after="60"/>
      <w:outlineLvl w:val="6"/>
    </w:pPr>
  </w:style>
  <w:style w:type="paragraph" w:styleId="berschrift8">
    <w:name w:val="heading 8"/>
    <w:basedOn w:val="Standard"/>
    <w:next w:val="Standard"/>
    <w:link w:val="berschrift8Zchn"/>
    <w:qFormat/>
    <w:rsid w:val="00353CC3"/>
    <w:pPr>
      <w:numPr>
        <w:ilvl w:val="7"/>
        <w:numId w:val="13"/>
      </w:numPr>
      <w:spacing w:before="240" w:after="60"/>
      <w:outlineLvl w:val="7"/>
    </w:pPr>
    <w:rPr>
      <w:i/>
    </w:rPr>
  </w:style>
  <w:style w:type="paragraph" w:styleId="berschrift9">
    <w:name w:val="heading 9"/>
    <w:basedOn w:val="Standard"/>
    <w:next w:val="Standard"/>
    <w:link w:val="berschrift9Zchn"/>
    <w:qFormat/>
    <w:rsid w:val="00353CC3"/>
    <w:pPr>
      <w:numPr>
        <w:ilvl w:val="8"/>
        <w:numId w:val="13"/>
      </w:numPr>
      <w:spacing w:before="240" w:after="60"/>
      <w:outlineLvl w:val="8"/>
    </w:pPr>
    <w:rPr>
      <w:rFonts w:ascii="Arial" w:hAnsi="Arial"/>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353CC3"/>
    <w:rPr>
      <w:rFonts w:ascii="Arial" w:eastAsia="Times New Roman" w:hAnsi="Arial" w:cs="Times New Roman"/>
      <w:b/>
      <w:caps/>
      <w:kern w:val="32"/>
      <w:sz w:val="18"/>
      <w:szCs w:val="20"/>
      <w:lang w:val="en-US"/>
    </w:rPr>
  </w:style>
  <w:style w:type="character" w:customStyle="1" w:styleId="berschrift2Zchn">
    <w:name w:val="Überschrift 2 Zchn"/>
    <w:basedOn w:val="Absatz-Standardschriftart"/>
    <w:link w:val="berschrift2"/>
    <w:rsid w:val="00353CC3"/>
    <w:rPr>
      <w:rFonts w:ascii="Arial" w:eastAsia="Times New Roman" w:hAnsi="Arial" w:cs="Times New Roman"/>
      <w:b/>
      <w:kern w:val="32"/>
      <w:sz w:val="18"/>
      <w:szCs w:val="20"/>
      <w:lang w:val="en-US"/>
    </w:rPr>
  </w:style>
  <w:style w:type="character" w:customStyle="1" w:styleId="berschrift3Zchn">
    <w:name w:val="Überschrift 3 Zchn"/>
    <w:basedOn w:val="Absatz-Standardschriftart"/>
    <w:link w:val="berschrift3"/>
    <w:rsid w:val="00353CC3"/>
    <w:rPr>
      <w:rFonts w:ascii="Arial" w:eastAsia="Times New Roman" w:hAnsi="Arial" w:cs="Times New Roman"/>
      <w:i/>
      <w:kern w:val="32"/>
      <w:sz w:val="18"/>
      <w:szCs w:val="20"/>
      <w:lang w:val="en-US"/>
    </w:rPr>
  </w:style>
  <w:style w:type="character" w:customStyle="1" w:styleId="berschrift4Zchn">
    <w:name w:val="Überschrift 4 Zchn"/>
    <w:basedOn w:val="Absatz-Standardschriftart"/>
    <w:link w:val="berschrift4"/>
    <w:rsid w:val="00353CC3"/>
    <w:rPr>
      <w:rFonts w:ascii="Times New Roman" w:eastAsia="Times New Roman" w:hAnsi="Times New Roman" w:cs="Times New Roman"/>
      <w:b/>
      <w:sz w:val="28"/>
      <w:szCs w:val="20"/>
      <w:lang w:val="en-US"/>
    </w:rPr>
  </w:style>
  <w:style w:type="character" w:customStyle="1" w:styleId="berschrift5Zchn">
    <w:name w:val="Überschrift 5 Zchn"/>
    <w:basedOn w:val="Absatz-Standardschriftart"/>
    <w:link w:val="berschrift5"/>
    <w:rsid w:val="00353CC3"/>
    <w:rPr>
      <w:rFonts w:ascii="Times New Roman" w:eastAsia="Times New Roman" w:hAnsi="Times New Roman" w:cs="Times New Roman"/>
      <w:b/>
      <w:i/>
      <w:sz w:val="26"/>
      <w:szCs w:val="20"/>
      <w:lang w:val="en-US"/>
    </w:rPr>
  </w:style>
  <w:style w:type="character" w:customStyle="1" w:styleId="berschrift6Zchn">
    <w:name w:val="Überschrift 6 Zchn"/>
    <w:basedOn w:val="Absatz-Standardschriftart"/>
    <w:link w:val="berschrift6"/>
    <w:rsid w:val="00353CC3"/>
    <w:rPr>
      <w:rFonts w:ascii="Times New Roman" w:eastAsia="Times New Roman" w:hAnsi="Times New Roman" w:cs="Times New Roman"/>
      <w:b/>
      <w:sz w:val="22"/>
      <w:szCs w:val="20"/>
      <w:lang w:val="en-US"/>
    </w:rPr>
  </w:style>
  <w:style w:type="character" w:customStyle="1" w:styleId="berschrift7Zchn">
    <w:name w:val="Überschrift 7 Zchn"/>
    <w:basedOn w:val="Absatz-Standardschriftart"/>
    <w:link w:val="berschrift7"/>
    <w:rsid w:val="00353CC3"/>
    <w:rPr>
      <w:rFonts w:ascii="Times New Roman" w:eastAsia="Times New Roman" w:hAnsi="Times New Roman" w:cs="Times New Roman"/>
      <w:sz w:val="20"/>
      <w:szCs w:val="20"/>
      <w:lang w:val="en-US"/>
    </w:rPr>
  </w:style>
  <w:style w:type="character" w:customStyle="1" w:styleId="berschrift8Zchn">
    <w:name w:val="Überschrift 8 Zchn"/>
    <w:basedOn w:val="Absatz-Standardschriftart"/>
    <w:link w:val="berschrift8"/>
    <w:rsid w:val="00353CC3"/>
    <w:rPr>
      <w:rFonts w:ascii="Times New Roman" w:eastAsia="Times New Roman" w:hAnsi="Times New Roman" w:cs="Times New Roman"/>
      <w:i/>
      <w:sz w:val="20"/>
      <w:szCs w:val="20"/>
      <w:lang w:val="en-US"/>
    </w:rPr>
  </w:style>
  <w:style w:type="character" w:customStyle="1" w:styleId="berschrift9Zchn">
    <w:name w:val="Überschrift 9 Zchn"/>
    <w:basedOn w:val="Absatz-Standardschriftart"/>
    <w:link w:val="berschrift9"/>
    <w:rsid w:val="00353CC3"/>
    <w:rPr>
      <w:rFonts w:ascii="Arial" w:eastAsia="Times New Roman" w:hAnsi="Arial" w:cs="Times New Roman"/>
      <w:sz w:val="22"/>
      <w:szCs w:val="20"/>
      <w:lang w:val="en-US"/>
    </w:rPr>
  </w:style>
  <w:style w:type="paragraph" w:styleId="Fuzeile">
    <w:name w:val="footer"/>
    <w:basedOn w:val="Standard"/>
    <w:link w:val="FuzeileZchn"/>
    <w:uiPriority w:val="99"/>
    <w:rsid w:val="00353CC3"/>
    <w:pPr>
      <w:tabs>
        <w:tab w:val="center" w:pos="4320"/>
        <w:tab w:val="right" w:pos="8640"/>
      </w:tabs>
    </w:pPr>
  </w:style>
  <w:style w:type="character" w:customStyle="1" w:styleId="FuzeileZchn">
    <w:name w:val="Fußzeile Zchn"/>
    <w:basedOn w:val="Absatz-Standardschriftart"/>
    <w:link w:val="Fuzeile"/>
    <w:uiPriority w:val="99"/>
    <w:rsid w:val="00353CC3"/>
    <w:rPr>
      <w:rFonts w:ascii="Times New Roman" w:eastAsia="Times New Roman" w:hAnsi="Times New Roman" w:cs="Times New Roman"/>
      <w:sz w:val="20"/>
      <w:szCs w:val="20"/>
      <w:lang w:val="en-US"/>
    </w:rPr>
  </w:style>
  <w:style w:type="paragraph" w:styleId="Kopfzeile">
    <w:name w:val="header"/>
    <w:basedOn w:val="Standard"/>
    <w:link w:val="KopfzeileZchn"/>
    <w:uiPriority w:val="99"/>
    <w:rsid w:val="00353CC3"/>
    <w:pPr>
      <w:tabs>
        <w:tab w:val="center" w:pos="4320"/>
        <w:tab w:val="right" w:pos="8640"/>
      </w:tabs>
    </w:pPr>
    <w:rPr>
      <w:rFonts w:ascii="Arial" w:hAnsi="Arial"/>
    </w:rPr>
  </w:style>
  <w:style w:type="character" w:customStyle="1" w:styleId="KopfzeileZchn">
    <w:name w:val="Kopfzeile Zchn"/>
    <w:basedOn w:val="Absatz-Standardschriftart"/>
    <w:link w:val="Kopfzeile"/>
    <w:uiPriority w:val="99"/>
    <w:rsid w:val="00353CC3"/>
    <w:rPr>
      <w:rFonts w:ascii="Arial" w:eastAsia="Times New Roman" w:hAnsi="Arial" w:cs="Times New Roman"/>
      <w:sz w:val="20"/>
      <w:szCs w:val="20"/>
      <w:lang w:val="en-US"/>
    </w:rPr>
  </w:style>
  <w:style w:type="paragraph" w:customStyle="1" w:styleId="Author">
    <w:name w:val="Author"/>
    <w:basedOn w:val="Standard"/>
    <w:rsid w:val="00353CC3"/>
    <w:pPr>
      <w:spacing w:after="0"/>
      <w:jc w:val="center"/>
    </w:pPr>
    <w:rPr>
      <w:b/>
      <w:color w:val="000000"/>
      <w:sz w:val="24"/>
    </w:rPr>
  </w:style>
  <w:style w:type="character" w:styleId="Seitenzahl">
    <w:name w:val="page number"/>
    <w:basedOn w:val="Absatz-Standardschriftart"/>
    <w:rsid w:val="00353CC3"/>
  </w:style>
  <w:style w:type="paragraph" w:styleId="Titel">
    <w:name w:val="Title"/>
    <w:basedOn w:val="Standard"/>
    <w:link w:val="TitelZchn"/>
    <w:qFormat/>
    <w:rsid w:val="00353CC3"/>
    <w:pPr>
      <w:spacing w:before="100" w:beforeAutospacing="1"/>
      <w:jc w:val="center"/>
      <w:outlineLvl w:val="0"/>
    </w:pPr>
    <w:rPr>
      <w:rFonts w:ascii="Arial" w:hAnsi="Arial"/>
      <w:b/>
      <w:kern w:val="28"/>
      <w:sz w:val="36"/>
    </w:rPr>
  </w:style>
  <w:style w:type="character" w:customStyle="1" w:styleId="TitelZchn">
    <w:name w:val="Titel Zchn"/>
    <w:basedOn w:val="Absatz-Standardschriftart"/>
    <w:link w:val="Titel"/>
    <w:rsid w:val="00353CC3"/>
    <w:rPr>
      <w:rFonts w:ascii="Arial" w:eastAsia="Times New Roman" w:hAnsi="Arial" w:cs="Times New Roman"/>
      <w:b/>
      <w:kern w:val="28"/>
      <w:sz w:val="36"/>
      <w:szCs w:val="20"/>
      <w:lang w:val="en-US"/>
    </w:rPr>
  </w:style>
  <w:style w:type="paragraph" w:styleId="Blocktext">
    <w:name w:val="Block Text"/>
    <w:basedOn w:val="Standard"/>
    <w:rsid w:val="00353CC3"/>
    <w:pPr>
      <w:ind w:left="1440" w:right="1440"/>
    </w:pPr>
  </w:style>
  <w:style w:type="paragraph" w:styleId="Gruformel">
    <w:name w:val="Closing"/>
    <w:basedOn w:val="Standard"/>
    <w:link w:val="GruformelZchn"/>
    <w:rsid w:val="00353CC3"/>
    <w:pPr>
      <w:ind w:left="4320"/>
    </w:pPr>
  </w:style>
  <w:style w:type="character" w:customStyle="1" w:styleId="GruformelZchn">
    <w:name w:val="Grußformel Zchn"/>
    <w:basedOn w:val="Absatz-Standardschriftart"/>
    <w:link w:val="Gruformel"/>
    <w:rsid w:val="00353CC3"/>
    <w:rPr>
      <w:rFonts w:ascii="Times New Roman" w:eastAsia="Times New Roman" w:hAnsi="Times New Roman" w:cs="Times New Roman"/>
      <w:sz w:val="20"/>
      <w:szCs w:val="20"/>
      <w:lang w:val="en-US"/>
    </w:rPr>
  </w:style>
  <w:style w:type="paragraph" w:styleId="Datum">
    <w:name w:val="Date"/>
    <w:basedOn w:val="Standard"/>
    <w:next w:val="Standard"/>
    <w:link w:val="DatumZchn"/>
    <w:rsid w:val="00353CC3"/>
  </w:style>
  <w:style w:type="character" w:customStyle="1" w:styleId="DatumZchn">
    <w:name w:val="Datum Zchn"/>
    <w:basedOn w:val="Absatz-Standardschriftart"/>
    <w:link w:val="Datum"/>
    <w:rsid w:val="00353CC3"/>
    <w:rPr>
      <w:rFonts w:ascii="Times New Roman" w:eastAsia="Times New Roman" w:hAnsi="Times New Roman" w:cs="Times New Roman"/>
      <w:sz w:val="20"/>
      <w:szCs w:val="20"/>
      <w:lang w:val="en-US"/>
    </w:rPr>
  </w:style>
  <w:style w:type="paragraph" w:styleId="Liste">
    <w:name w:val="List"/>
    <w:basedOn w:val="Standard"/>
    <w:rsid w:val="00353CC3"/>
    <w:pPr>
      <w:ind w:left="360" w:hanging="360"/>
    </w:pPr>
  </w:style>
  <w:style w:type="paragraph" w:styleId="Liste2">
    <w:name w:val="List 2"/>
    <w:basedOn w:val="Standard"/>
    <w:rsid w:val="00353CC3"/>
    <w:pPr>
      <w:ind w:left="720" w:hanging="360"/>
    </w:pPr>
  </w:style>
  <w:style w:type="paragraph" w:styleId="Liste3">
    <w:name w:val="List 3"/>
    <w:basedOn w:val="Standard"/>
    <w:rsid w:val="00353CC3"/>
    <w:pPr>
      <w:ind w:left="1080" w:hanging="360"/>
    </w:pPr>
  </w:style>
  <w:style w:type="paragraph" w:styleId="Liste4">
    <w:name w:val="List 4"/>
    <w:basedOn w:val="Standard"/>
    <w:rsid w:val="00353CC3"/>
    <w:pPr>
      <w:ind w:left="1440" w:hanging="360"/>
    </w:pPr>
  </w:style>
  <w:style w:type="paragraph" w:styleId="Liste5">
    <w:name w:val="List 5"/>
    <w:basedOn w:val="Standard"/>
    <w:rsid w:val="00353CC3"/>
    <w:pPr>
      <w:ind w:left="1800" w:hanging="360"/>
    </w:pPr>
  </w:style>
  <w:style w:type="paragraph" w:styleId="Aufzhlungszeichen">
    <w:name w:val="List Bullet"/>
    <w:basedOn w:val="Standard"/>
    <w:autoRedefine/>
    <w:rsid w:val="00353CC3"/>
    <w:pPr>
      <w:numPr>
        <w:numId w:val="1"/>
      </w:numPr>
    </w:pPr>
  </w:style>
  <w:style w:type="paragraph" w:styleId="Aufzhlungszeichen2">
    <w:name w:val="List Bullet 2"/>
    <w:basedOn w:val="Standard"/>
    <w:autoRedefine/>
    <w:rsid w:val="00353CC3"/>
    <w:pPr>
      <w:numPr>
        <w:numId w:val="2"/>
      </w:numPr>
    </w:pPr>
  </w:style>
  <w:style w:type="paragraph" w:styleId="Aufzhlungszeichen3">
    <w:name w:val="List Bullet 3"/>
    <w:basedOn w:val="Standard"/>
    <w:autoRedefine/>
    <w:rsid w:val="00353CC3"/>
    <w:pPr>
      <w:numPr>
        <w:numId w:val="3"/>
      </w:numPr>
    </w:pPr>
  </w:style>
  <w:style w:type="paragraph" w:styleId="Aufzhlungszeichen4">
    <w:name w:val="List Bullet 4"/>
    <w:basedOn w:val="Standard"/>
    <w:autoRedefine/>
    <w:rsid w:val="00353CC3"/>
    <w:pPr>
      <w:numPr>
        <w:numId w:val="4"/>
      </w:numPr>
    </w:pPr>
  </w:style>
  <w:style w:type="paragraph" w:styleId="Aufzhlungszeichen5">
    <w:name w:val="List Bullet 5"/>
    <w:basedOn w:val="Standard"/>
    <w:autoRedefine/>
    <w:rsid w:val="00353CC3"/>
    <w:pPr>
      <w:numPr>
        <w:numId w:val="5"/>
      </w:numPr>
    </w:pPr>
  </w:style>
  <w:style w:type="paragraph" w:styleId="Listenfortsetzung">
    <w:name w:val="List Continue"/>
    <w:basedOn w:val="Standard"/>
    <w:rsid w:val="00353CC3"/>
    <w:pPr>
      <w:ind w:left="360"/>
    </w:pPr>
  </w:style>
  <w:style w:type="paragraph" w:styleId="Listenfortsetzung2">
    <w:name w:val="List Continue 2"/>
    <w:basedOn w:val="Standard"/>
    <w:rsid w:val="00353CC3"/>
    <w:pPr>
      <w:ind w:left="720"/>
    </w:pPr>
  </w:style>
  <w:style w:type="paragraph" w:styleId="Listenfortsetzung3">
    <w:name w:val="List Continue 3"/>
    <w:basedOn w:val="Standard"/>
    <w:rsid w:val="00353CC3"/>
    <w:pPr>
      <w:ind w:left="1080"/>
    </w:pPr>
  </w:style>
  <w:style w:type="paragraph" w:styleId="Listenfortsetzung4">
    <w:name w:val="List Continue 4"/>
    <w:basedOn w:val="Standard"/>
    <w:rsid w:val="00353CC3"/>
    <w:pPr>
      <w:ind w:left="1440"/>
    </w:pPr>
  </w:style>
  <w:style w:type="paragraph" w:styleId="Listenfortsetzung5">
    <w:name w:val="List Continue 5"/>
    <w:basedOn w:val="Standard"/>
    <w:rsid w:val="00353CC3"/>
    <w:pPr>
      <w:ind w:left="1800"/>
    </w:pPr>
  </w:style>
  <w:style w:type="paragraph" w:styleId="Listennummer">
    <w:name w:val="List Number"/>
    <w:basedOn w:val="Standard"/>
    <w:rsid w:val="00353CC3"/>
    <w:pPr>
      <w:numPr>
        <w:numId w:val="6"/>
      </w:numPr>
    </w:pPr>
  </w:style>
  <w:style w:type="paragraph" w:styleId="Listennummer2">
    <w:name w:val="List Number 2"/>
    <w:basedOn w:val="Standard"/>
    <w:rsid w:val="00353CC3"/>
    <w:pPr>
      <w:numPr>
        <w:numId w:val="7"/>
      </w:numPr>
    </w:pPr>
  </w:style>
  <w:style w:type="paragraph" w:styleId="Listennummer3">
    <w:name w:val="List Number 3"/>
    <w:basedOn w:val="Standard"/>
    <w:rsid w:val="00353CC3"/>
    <w:pPr>
      <w:numPr>
        <w:numId w:val="8"/>
      </w:numPr>
    </w:pPr>
  </w:style>
  <w:style w:type="paragraph" w:styleId="Listennummer4">
    <w:name w:val="List Number 4"/>
    <w:basedOn w:val="Standard"/>
    <w:rsid w:val="00353CC3"/>
    <w:pPr>
      <w:numPr>
        <w:numId w:val="9"/>
      </w:numPr>
    </w:pPr>
  </w:style>
  <w:style w:type="paragraph" w:styleId="Listennummer5">
    <w:name w:val="List Number 5"/>
    <w:basedOn w:val="Standard"/>
    <w:rsid w:val="00353CC3"/>
    <w:pPr>
      <w:numPr>
        <w:numId w:val="10"/>
      </w:numPr>
    </w:pPr>
  </w:style>
  <w:style w:type="paragraph" w:styleId="Nachrichtenkopf">
    <w:name w:val="Message Header"/>
    <w:basedOn w:val="Standard"/>
    <w:link w:val="NachrichtenkopfZchn"/>
    <w:rsid w:val="00353CC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character" w:customStyle="1" w:styleId="NachrichtenkopfZchn">
    <w:name w:val="Nachrichtenkopf Zchn"/>
    <w:basedOn w:val="Absatz-Standardschriftart"/>
    <w:link w:val="Nachrichtenkopf"/>
    <w:rsid w:val="00353CC3"/>
    <w:rPr>
      <w:rFonts w:ascii="Arial" w:eastAsia="Times New Roman" w:hAnsi="Arial" w:cs="Times New Roman"/>
      <w:sz w:val="20"/>
      <w:szCs w:val="20"/>
      <w:shd w:val="pct20" w:color="auto" w:fill="auto"/>
      <w:lang w:val="en-US"/>
    </w:rPr>
  </w:style>
  <w:style w:type="paragraph" w:styleId="StandardWeb">
    <w:name w:val="Normal (Web)"/>
    <w:basedOn w:val="Standard"/>
    <w:uiPriority w:val="99"/>
    <w:rsid w:val="00353CC3"/>
  </w:style>
  <w:style w:type="paragraph" w:styleId="Standardeinzug">
    <w:name w:val="Normal Indent"/>
    <w:basedOn w:val="Standard"/>
    <w:rsid w:val="00353CC3"/>
    <w:pPr>
      <w:ind w:left="720"/>
    </w:pPr>
  </w:style>
  <w:style w:type="paragraph" w:styleId="Fu-Endnotenberschrift">
    <w:name w:val="Note Heading"/>
    <w:basedOn w:val="Standard"/>
    <w:next w:val="Standard"/>
    <w:link w:val="Fu-EndnotenberschriftZchn"/>
    <w:rsid w:val="00353CC3"/>
  </w:style>
  <w:style w:type="character" w:customStyle="1" w:styleId="Fu-EndnotenberschriftZchn">
    <w:name w:val="Fuß/-Endnotenüberschrift Zchn"/>
    <w:basedOn w:val="Absatz-Standardschriftart"/>
    <w:link w:val="Fu-Endnotenberschrift"/>
    <w:rsid w:val="00353CC3"/>
    <w:rPr>
      <w:rFonts w:ascii="Times New Roman" w:eastAsia="Times New Roman" w:hAnsi="Times New Roman" w:cs="Times New Roman"/>
      <w:sz w:val="20"/>
      <w:szCs w:val="20"/>
      <w:lang w:val="en-US"/>
    </w:rPr>
  </w:style>
  <w:style w:type="paragraph" w:styleId="NurText">
    <w:name w:val="Plain Text"/>
    <w:basedOn w:val="Standard"/>
    <w:link w:val="NurTextZchn"/>
    <w:rsid w:val="00353CC3"/>
    <w:rPr>
      <w:rFonts w:ascii="Courier New" w:hAnsi="Courier New"/>
    </w:rPr>
  </w:style>
  <w:style w:type="character" w:customStyle="1" w:styleId="NurTextZchn">
    <w:name w:val="Nur Text Zchn"/>
    <w:basedOn w:val="Absatz-Standardschriftart"/>
    <w:link w:val="NurText"/>
    <w:rsid w:val="00353CC3"/>
    <w:rPr>
      <w:rFonts w:ascii="Courier New" w:eastAsia="Times New Roman" w:hAnsi="Courier New" w:cs="Times New Roman"/>
      <w:sz w:val="20"/>
      <w:szCs w:val="20"/>
      <w:lang w:val="en-US"/>
    </w:rPr>
  </w:style>
  <w:style w:type="paragraph" w:styleId="Anrede">
    <w:name w:val="Salutation"/>
    <w:basedOn w:val="Standard"/>
    <w:next w:val="Standard"/>
    <w:link w:val="AnredeZchn"/>
    <w:rsid w:val="00353CC3"/>
  </w:style>
  <w:style w:type="character" w:customStyle="1" w:styleId="AnredeZchn">
    <w:name w:val="Anrede Zchn"/>
    <w:basedOn w:val="Absatz-Standardschriftart"/>
    <w:link w:val="Anrede"/>
    <w:rsid w:val="00353CC3"/>
    <w:rPr>
      <w:rFonts w:ascii="Times New Roman" w:eastAsia="Times New Roman" w:hAnsi="Times New Roman" w:cs="Times New Roman"/>
      <w:sz w:val="20"/>
      <w:szCs w:val="20"/>
      <w:lang w:val="en-US"/>
    </w:rPr>
  </w:style>
  <w:style w:type="paragraph" w:styleId="Unterschrift">
    <w:name w:val="Signature"/>
    <w:basedOn w:val="Standard"/>
    <w:link w:val="UnterschriftZchn"/>
    <w:rsid w:val="00353CC3"/>
    <w:pPr>
      <w:ind w:left="4320"/>
    </w:pPr>
  </w:style>
  <w:style w:type="character" w:customStyle="1" w:styleId="UnterschriftZchn">
    <w:name w:val="Unterschrift Zchn"/>
    <w:basedOn w:val="Absatz-Standardschriftart"/>
    <w:link w:val="Unterschrift"/>
    <w:rsid w:val="00353CC3"/>
    <w:rPr>
      <w:rFonts w:ascii="Times New Roman" w:eastAsia="Times New Roman" w:hAnsi="Times New Roman" w:cs="Times New Roman"/>
      <w:sz w:val="20"/>
      <w:szCs w:val="20"/>
      <w:lang w:val="en-US"/>
    </w:rPr>
  </w:style>
  <w:style w:type="paragraph" w:styleId="Untertitel">
    <w:name w:val="Subtitle"/>
    <w:basedOn w:val="Standard"/>
    <w:link w:val="UntertitelZchn"/>
    <w:qFormat/>
    <w:rsid w:val="00353CC3"/>
    <w:pPr>
      <w:spacing w:after="60"/>
      <w:jc w:val="center"/>
      <w:outlineLvl w:val="1"/>
    </w:pPr>
    <w:rPr>
      <w:rFonts w:ascii="Arial" w:hAnsi="Arial"/>
    </w:rPr>
  </w:style>
  <w:style w:type="character" w:customStyle="1" w:styleId="UntertitelZchn">
    <w:name w:val="Untertitel Zchn"/>
    <w:basedOn w:val="Absatz-Standardschriftart"/>
    <w:link w:val="Untertitel"/>
    <w:rsid w:val="00353CC3"/>
    <w:rPr>
      <w:rFonts w:ascii="Arial" w:eastAsia="Times New Roman" w:hAnsi="Arial" w:cs="Times New Roman"/>
      <w:sz w:val="20"/>
      <w:szCs w:val="20"/>
      <w:lang w:val="en-US"/>
    </w:rPr>
  </w:style>
  <w:style w:type="paragraph" w:customStyle="1" w:styleId="Bullet">
    <w:name w:val="Bullet"/>
    <w:basedOn w:val="Standard"/>
    <w:rsid w:val="00353CC3"/>
    <w:pPr>
      <w:numPr>
        <w:numId w:val="2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Standard"/>
    <w:rsid w:val="00353CC3"/>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Standard"/>
    <w:rsid w:val="00353CC3"/>
    <w:pPr>
      <w:overflowPunct w:val="0"/>
      <w:autoSpaceDE w:val="0"/>
      <w:autoSpaceDN w:val="0"/>
      <w:adjustRightInd w:val="0"/>
      <w:spacing w:after="80"/>
      <w:ind w:left="270" w:hanging="270"/>
      <w:textAlignment w:val="baseline"/>
    </w:pPr>
  </w:style>
  <w:style w:type="paragraph" w:customStyle="1" w:styleId="Abstract">
    <w:name w:val="Abstract"/>
    <w:basedOn w:val="berschrift1"/>
    <w:rsid w:val="00353CC3"/>
    <w:pPr>
      <w:spacing w:before="40"/>
      <w:outlineLvl w:val="9"/>
    </w:pPr>
    <w:rPr>
      <w:rFonts w:ascii="Times New Roman" w:hAnsi="Times New Roman"/>
      <w:kern w:val="28"/>
      <w:sz w:val="24"/>
    </w:rPr>
  </w:style>
  <w:style w:type="character" w:styleId="Hyperlink">
    <w:name w:val="Hyperlink"/>
    <w:rsid w:val="00353CC3"/>
    <w:rPr>
      <w:color w:val="0000FF"/>
      <w:u w:val="single"/>
    </w:rPr>
  </w:style>
  <w:style w:type="paragraph" w:customStyle="1" w:styleId="Affiliation">
    <w:name w:val="Affiliation"/>
    <w:basedOn w:val="Author"/>
    <w:rsid w:val="00353CC3"/>
    <w:rPr>
      <w:b w:val="0"/>
    </w:rPr>
  </w:style>
  <w:style w:type="paragraph" w:customStyle="1" w:styleId="Figure">
    <w:name w:val="Figure"/>
    <w:basedOn w:val="Standard"/>
    <w:rsid w:val="00353CC3"/>
    <w:pPr>
      <w:spacing w:after="0"/>
    </w:pPr>
  </w:style>
  <w:style w:type="paragraph" w:customStyle="1" w:styleId="Copyright">
    <w:name w:val="Copyright"/>
    <w:basedOn w:val="Standard"/>
    <w:rsid w:val="00353CC3"/>
    <w:pPr>
      <w:framePr w:w="4680" w:h="1977" w:hRule="exact" w:hSpace="187" w:wrap="auto" w:vAnchor="page" w:hAnchor="page" w:x="1155" w:y="12605" w:anchorLock="1"/>
      <w:spacing w:after="0"/>
    </w:pPr>
    <w:rPr>
      <w:sz w:val="16"/>
    </w:rPr>
  </w:style>
  <w:style w:type="paragraph" w:customStyle="1" w:styleId="cell">
    <w:name w:val="cell"/>
    <w:basedOn w:val="Standard"/>
    <w:rsid w:val="00353CC3"/>
    <w:pPr>
      <w:keepNext/>
      <w:keepLines/>
      <w:jc w:val="center"/>
    </w:pPr>
    <w:rPr>
      <w:b/>
    </w:rPr>
  </w:style>
  <w:style w:type="character" w:customStyle="1" w:styleId="v8n000000">
    <w:name w:val="v8n000000"/>
    <w:basedOn w:val="Absatz-Standardschriftart"/>
    <w:rsid w:val="00353CC3"/>
  </w:style>
  <w:style w:type="paragraph" w:customStyle="1" w:styleId="TableText">
    <w:name w:val="Table Text"/>
    <w:basedOn w:val="Standard"/>
    <w:rsid w:val="00353CC3"/>
    <w:pPr>
      <w:keepLines/>
      <w:spacing w:before="40" w:after="40"/>
      <w:jc w:val="left"/>
    </w:pPr>
  </w:style>
  <w:style w:type="character" w:styleId="BesuchterLink">
    <w:name w:val="FollowedHyperlink"/>
    <w:rsid w:val="00353CC3"/>
    <w:rPr>
      <w:color w:val="800080"/>
      <w:u w:val="single"/>
    </w:rPr>
  </w:style>
  <w:style w:type="character" w:customStyle="1" w:styleId="NichtaufgelsteErwhnung1">
    <w:name w:val="Nicht aufgelöste Erwähnung1"/>
    <w:uiPriority w:val="99"/>
    <w:semiHidden/>
    <w:unhideWhenUsed/>
    <w:rsid w:val="00353CC3"/>
    <w:rPr>
      <w:color w:val="605E5C"/>
      <w:shd w:val="clear" w:color="auto" w:fill="E1DFDD"/>
    </w:rPr>
  </w:style>
  <w:style w:type="character" w:styleId="Kommentarzeichen">
    <w:name w:val="annotation reference"/>
    <w:semiHidden/>
    <w:unhideWhenUsed/>
    <w:rsid w:val="00353CC3"/>
    <w:rPr>
      <w:sz w:val="16"/>
      <w:szCs w:val="16"/>
    </w:rPr>
  </w:style>
  <w:style w:type="paragraph" w:styleId="Kommentartext">
    <w:name w:val="annotation text"/>
    <w:basedOn w:val="Standard"/>
    <w:link w:val="KommentartextZchn"/>
    <w:uiPriority w:val="99"/>
    <w:unhideWhenUsed/>
    <w:rsid w:val="00353CC3"/>
  </w:style>
  <w:style w:type="character" w:customStyle="1" w:styleId="KommentartextZchn">
    <w:name w:val="Kommentartext Zchn"/>
    <w:basedOn w:val="Absatz-Standardschriftart"/>
    <w:link w:val="Kommentartext"/>
    <w:uiPriority w:val="99"/>
    <w:rsid w:val="00353CC3"/>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353CC3"/>
    <w:rPr>
      <w:b/>
      <w:bCs/>
    </w:rPr>
  </w:style>
  <w:style w:type="character" w:customStyle="1" w:styleId="KommentarthemaZchn">
    <w:name w:val="Kommentarthema Zchn"/>
    <w:basedOn w:val="KommentartextZchn"/>
    <w:link w:val="Kommentarthema"/>
    <w:uiPriority w:val="99"/>
    <w:semiHidden/>
    <w:rsid w:val="00353CC3"/>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353CC3"/>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53CC3"/>
    <w:rPr>
      <w:rFonts w:ascii="Segoe UI" w:eastAsia="Times New Roman" w:hAnsi="Segoe UI" w:cs="Segoe UI"/>
      <w:sz w:val="18"/>
      <w:szCs w:val="18"/>
      <w:lang w:val="en-US"/>
    </w:rPr>
  </w:style>
  <w:style w:type="paragraph" w:styleId="Funotentext">
    <w:name w:val="footnote text"/>
    <w:basedOn w:val="Standard"/>
    <w:link w:val="FunotentextZchn"/>
    <w:uiPriority w:val="99"/>
    <w:semiHidden/>
    <w:unhideWhenUsed/>
    <w:rsid w:val="00353CC3"/>
  </w:style>
  <w:style w:type="character" w:customStyle="1" w:styleId="FunotentextZchn">
    <w:name w:val="Fußnotentext Zchn"/>
    <w:basedOn w:val="Absatz-Standardschriftart"/>
    <w:link w:val="Funotentext"/>
    <w:uiPriority w:val="99"/>
    <w:semiHidden/>
    <w:rsid w:val="00353CC3"/>
    <w:rPr>
      <w:rFonts w:ascii="Times New Roman" w:eastAsia="Times New Roman" w:hAnsi="Times New Roman" w:cs="Times New Roman"/>
      <w:sz w:val="20"/>
      <w:szCs w:val="20"/>
      <w:lang w:val="en-US"/>
    </w:rPr>
  </w:style>
  <w:style w:type="character" w:styleId="Funotenzeichen">
    <w:name w:val="footnote reference"/>
    <w:uiPriority w:val="99"/>
    <w:semiHidden/>
    <w:unhideWhenUsed/>
    <w:rsid w:val="00353CC3"/>
    <w:rPr>
      <w:vertAlign w:val="superscript"/>
    </w:rPr>
  </w:style>
  <w:style w:type="table" w:styleId="Tabellenraster">
    <w:name w:val="Table Grid"/>
    <w:basedOn w:val="NormaleTabelle"/>
    <w:uiPriority w:val="59"/>
    <w:rsid w:val="00353CC3"/>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353CC3"/>
    <w:rPr>
      <w:b/>
      <w:bCs/>
    </w:rPr>
  </w:style>
  <w:style w:type="table" w:styleId="EinfacheTabelle1">
    <w:name w:val="Plain Table 1"/>
    <w:basedOn w:val="NormaleTabelle"/>
    <w:uiPriority w:val="41"/>
    <w:rsid w:val="00EE73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5">
    <w:name w:val="Plain Table 5"/>
    <w:basedOn w:val="NormaleTabelle"/>
    <w:uiPriority w:val="45"/>
    <w:rsid w:val="00A06C1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3">
    <w:name w:val="Grid Table 3"/>
    <w:basedOn w:val="NormaleTabelle"/>
    <w:uiPriority w:val="48"/>
    <w:rsid w:val="00A06C1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Endnotentext">
    <w:name w:val="endnote text"/>
    <w:basedOn w:val="Standard"/>
    <w:link w:val="EndnotentextZchn"/>
    <w:uiPriority w:val="99"/>
    <w:semiHidden/>
    <w:unhideWhenUsed/>
    <w:rsid w:val="003C2609"/>
    <w:pPr>
      <w:spacing w:after="0"/>
    </w:pPr>
  </w:style>
  <w:style w:type="character" w:customStyle="1" w:styleId="EndnotentextZchn">
    <w:name w:val="Endnotentext Zchn"/>
    <w:basedOn w:val="Absatz-Standardschriftart"/>
    <w:link w:val="Endnotentext"/>
    <w:uiPriority w:val="99"/>
    <w:semiHidden/>
    <w:rsid w:val="003C2609"/>
    <w:rPr>
      <w:rFonts w:ascii="Times New Roman" w:eastAsia="Times New Roman" w:hAnsi="Times New Roman" w:cs="Times New Roman"/>
      <w:sz w:val="20"/>
      <w:szCs w:val="20"/>
      <w:lang w:val="en-US"/>
    </w:rPr>
  </w:style>
  <w:style w:type="character" w:styleId="Endnotenzeichen">
    <w:name w:val="endnote reference"/>
    <w:basedOn w:val="Absatz-Standardschriftart"/>
    <w:uiPriority w:val="99"/>
    <w:semiHidden/>
    <w:unhideWhenUsed/>
    <w:rsid w:val="003C2609"/>
    <w:rPr>
      <w:vertAlign w:val="superscript"/>
    </w:rPr>
  </w:style>
  <w:style w:type="table" w:styleId="EinfacheTabelle2">
    <w:name w:val="Plain Table 2"/>
    <w:basedOn w:val="NormaleTabelle"/>
    <w:uiPriority w:val="42"/>
    <w:rsid w:val="00A715D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3">
    <w:name w:val="Plain Table 3"/>
    <w:basedOn w:val="NormaleTabelle"/>
    <w:uiPriority w:val="43"/>
    <w:rsid w:val="008B56C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rarbeitung">
    <w:name w:val="Revision"/>
    <w:hidden/>
    <w:uiPriority w:val="99"/>
    <w:semiHidden/>
    <w:rsid w:val="00255B0C"/>
    <w:pPr>
      <w:spacing w:after="0" w:line="240" w:lineRule="auto"/>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366920">
      <w:bodyDiv w:val="1"/>
      <w:marLeft w:val="0"/>
      <w:marRight w:val="0"/>
      <w:marTop w:val="0"/>
      <w:marBottom w:val="0"/>
      <w:divBdr>
        <w:top w:val="none" w:sz="0" w:space="0" w:color="auto"/>
        <w:left w:val="none" w:sz="0" w:space="0" w:color="auto"/>
        <w:bottom w:val="none" w:sz="0" w:space="0" w:color="auto"/>
        <w:right w:val="none" w:sz="0" w:space="0" w:color="auto"/>
      </w:divBdr>
    </w:div>
    <w:div w:id="139544128">
      <w:bodyDiv w:val="1"/>
      <w:marLeft w:val="0"/>
      <w:marRight w:val="0"/>
      <w:marTop w:val="0"/>
      <w:marBottom w:val="0"/>
      <w:divBdr>
        <w:top w:val="none" w:sz="0" w:space="0" w:color="auto"/>
        <w:left w:val="none" w:sz="0" w:space="0" w:color="auto"/>
        <w:bottom w:val="none" w:sz="0" w:space="0" w:color="auto"/>
        <w:right w:val="none" w:sz="0" w:space="0" w:color="auto"/>
      </w:divBdr>
    </w:div>
    <w:div w:id="149102225">
      <w:bodyDiv w:val="1"/>
      <w:marLeft w:val="0"/>
      <w:marRight w:val="0"/>
      <w:marTop w:val="0"/>
      <w:marBottom w:val="0"/>
      <w:divBdr>
        <w:top w:val="none" w:sz="0" w:space="0" w:color="auto"/>
        <w:left w:val="none" w:sz="0" w:space="0" w:color="auto"/>
        <w:bottom w:val="none" w:sz="0" w:space="0" w:color="auto"/>
        <w:right w:val="none" w:sz="0" w:space="0" w:color="auto"/>
      </w:divBdr>
    </w:div>
    <w:div w:id="256409492">
      <w:bodyDiv w:val="1"/>
      <w:marLeft w:val="0"/>
      <w:marRight w:val="0"/>
      <w:marTop w:val="0"/>
      <w:marBottom w:val="0"/>
      <w:divBdr>
        <w:top w:val="none" w:sz="0" w:space="0" w:color="auto"/>
        <w:left w:val="none" w:sz="0" w:space="0" w:color="auto"/>
        <w:bottom w:val="none" w:sz="0" w:space="0" w:color="auto"/>
        <w:right w:val="none" w:sz="0" w:space="0" w:color="auto"/>
      </w:divBdr>
    </w:div>
    <w:div w:id="262225569">
      <w:bodyDiv w:val="1"/>
      <w:marLeft w:val="0"/>
      <w:marRight w:val="0"/>
      <w:marTop w:val="0"/>
      <w:marBottom w:val="0"/>
      <w:divBdr>
        <w:top w:val="none" w:sz="0" w:space="0" w:color="auto"/>
        <w:left w:val="none" w:sz="0" w:space="0" w:color="auto"/>
        <w:bottom w:val="none" w:sz="0" w:space="0" w:color="auto"/>
        <w:right w:val="none" w:sz="0" w:space="0" w:color="auto"/>
      </w:divBdr>
    </w:div>
    <w:div w:id="347757835">
      <w:bodyDiv w:val="1"/>
      <w:marLeft w:val="0"/>
      <w:marRight w:val="0"/>
      <w:marTop w:val="0"/>
      <w:marBottom w:val="0"/>
      <w:divBdr>
        <w:top w:val="none" w:sz="0" w:space="0" w:color="auto"/>
        <w:left w:val="none" w:sz="0" w:space="0" w:color="auto"/>
        <w:bottom w:val="none" w:sz="0" w:space="0" w:color="auto"/>
        <w:right w:val="none" w:sz="0" w:space="0" w:color="auto"/>
      </w:divBdr>
    </w:div>
    <w:div w:id="369651331">
      <w:bodyDiv w:val="1"/>
      <w:marLeft w:val="0"/>
      <w:marRight w:val="0"/>
      <w:marTop w:val="0"/>
      <w:marBottom w:val="0"/>
      <w:divBdr>
        <w:top w:val="none" w:sz="0" w:space="0" w:color="auto"/>
        <w:left w:val="none" w:sz="0" w:space="0" w:color="auto"/>
        <w:bottom w:val="none" w:sz="0" w:space="0" w:color="auto"/>
        <w:right w:val="none" w:sz="0" w:space="0" w:color="auto"/>
      </w:divBdr>
    </w:div>
    <w:div w:id="389769899">
      <w:bodyDiv w:val="1"/>
      <w:marLeft w:val="0"/>
      <w:marRight w:val="0"/>
      <w:marTop w:val="0"/>
      <w:marBottom w:val="0"/>
      <w:divBdr>
        <w:top w:val="none" w:sz="0" w:space="0" w:color="auto"/>
        <w:left w:val="none" w:sz="0" w:space="0" w:color="auto"/>
        <w:bottom w:val="none" w:sz="0" w:space="0" w:color="auto"/>
        <w:right w:val="none" w:sz="0" w:space="0" w:color="auto"/>
      </w:divBdr>
    </w:div>
    <w:div w:id="509754613">
      <w:bodyDiv w:val="1"/>
      <w:marLeft w:val="0"/>
      <w:marRight w:val="0"/>
      <w:marTop w:val="0"/>
      <w:marBottom w:val="0"/>
      <w:divBdr>
        <w:top w:val="none" w:sz="0" w:space="0" w:color="auto"/>
        <w:left w:val="none" w:sz="0" w:space="0" w:color="auto"/>
        <w:bottom w:val="none" w:sz="0" w:space="0" w:color="auto"/>
        <w:right w:val="none" w:sz="0" w:space="0" w:color="auto"/>
      </w:divBdr>
      <w:divsChild>
        <w:div w:id="165294187">
          <w:marLeft w:val="0"/>
          <w:marRight w:val="0"/>
          <w:marTop w:val="0"/>
          <w:marBottom w:val="0"/>
          <w:divBdr>
            <w:top w:val="none" w:sz="0" w:space="0" w:color="auto"/>
            <w:left w:val="none" w:sz="0" w:space="0" w:color="auto"/>
            <w:bottom w:val="none" w:sz="0" w:space="0" w:color="auto"/>
            <w:right w:val="none" w:sz="0" w:space="0" w:color="auto"/>
          </w:divBdr>
          <w:divsChild>
            <w:div w:id="1106313369">
              <w:marLeft w:val="0"/>
              <w:marRight w:val="0"/>
              <w:marTop w:val="0"/>
              <w:marBottom w:val="0"/>
              <w:divBdr>
                <w:top w:val="none" w:sz="0" w:space="0" w:color="auto"/>
                <w:left w:val="none" w:sz="0" w:space="0" w:color="auto"/>
                <w:bottom w:val="none" w:sz="0" w:space="0" w:color="auto"/>
                <w:right w:val="none" w:sz="0" w:space="0" w:color="auto"/>
              </w:divBdr>
            </w:div>
            <w:div w:id="1282494033">
              <w:marLeft w:val="0"/>
              <w:marRight w:val="0"/>
              <w:marTop w:val="0"/>
              <w:marBottom w:val="0"/>
              <w:divBdr>
                <w:top w:val="none" w:sz="0" w:space="0" w:color="auto"/>
                <w:left w:val="none" w:sz="0" w:space="0" w:color="auto"/>
                <w:bottom w:val="none" w:sz="0" w:space="0" w:color="auto"/>
                <w:right w:val="none" w:sz="0" w:space="0" w:color="auto"/>
              </w:divBdr>
            </w:div>
            <w:div w:id="1899588788">
              <w:marLeft w:val="0"/>
              <w:marRight w:val="0"/>
              <w:marTop w:val="0"/>
              <w:marBottom w:val="0"/>
              <w:divBdr>
                <w:top w:val="none" w:sz="0" w:space="0" w:color="auto"/>
                <w:left w:val="none" w:sz="0" w:space="0" w:color="auto"/>
                <w:bottom w:val="none" w:sz="0" w:space="0" w:color="auto"/>
                <w:right w:val="none" w:sz="0" w:space="0" w:color="auto"/>
              </w:divBdr>
            </w:div>
            <w:div w:id="206209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56904">
      <w:bodyDiv w:val="1"/>
      <w:marLeft w:val="0"/>
      <w:marRight w:val="0"/>
      <w:marTop w:val="0"/>
      <w:marBottom w:val="0"/>
      <w:divBdr>
        <w:top w:val="none" w:sz="0" w:space="0" w:color="auto"/>
        <w:left w:val="none" w:sz="0" w:space="0" w:color="auto"/>
        <w:bottom w:val="none" w:sz="0" w:space="0" w:color="auto"/>
        <w:right w:val="none" w:sz="0" w:space="0" w:color="auto"/>
      </w:divBdr>
    </w:div>
    <w:div w:id="601643380">
      <w:bodyDiv w:val="1"/>
      <w:marLeft w:val="0"/>
      <w:marRight w:val="0"/>
      <w:marTop w:val="0"/>
      <w:marBottom w:val="0"/>
      <w:divBdr>
        <w:top w:val="none" w:sz="0" w:space="0" w:color="auto"/>
        <w:left w:val="none" w:sz="0" w:space="0" w:color="auto"/>
        <w:bottom w:val="none" w:sz="0" w:space="0" w:color="auto"/>
        <w:right w:val="none" w:sz="0" w:space="0" w:color="auto"/>
      </w:divBdr>
    </w:div>
    <w:div w:id="614139470">
      <w:bodyDiv w:val="1"/>
      <w:marLeft w:val="0"/>
      <w:marRight w:val="0"/>
      <w:marTop w:val="0"/>
      <w:marBottom w:val="0"/>
      <w:divBdr>
        <w:top w:val="none" w:sz="0" w:space="0" w:color="auto"/>
        <w:left w:val="none" w:sz="0" w:space="0" w:color="auto"/>
        <w:bottom w:val="none" w:sz="0" w:space="0" w:color="auto"/>
        <w:right w:val="none" w:sz="0" w:space="0" w:color="auto"/>
      </w:divBdr>
    </w:div>
    <w:div w:id="653337258">
      <w:bodyDiv w:val="1"/>
      <w:marLeft w:val="0"/>
      <w:marRight w:val="0"/>
      <w:marTop w:val="0"/>
      <w:marBottom w:val="0"/>
      <w:divBdr>
        <w:top w:val="none" w:sz="0" w:space="0" w:color="auto"/>
        <w:left w:val="none" w:sz="0" w:space="0" w:color="auto"/>
        <w:bottom w:val="none" w:sz="0" w:space="0" w:color="auto"/>
        <w:right w:val="none" w:sz="0" w:space="0" w:color="auto"/>
      </w:divBdr>
      <w:divsChild>
        <w:div w:id="17702698">
          <w:marLeft w:val="0"/>
          <w:marRight w:val="0"/>
          <w:marTop w:val="0"/>
          <w:marBottom w:val="0"/>
          <w:divBdr>
            <w:top w:val="none" w:sz="0" w:space="0" w:color="auto"/>
            <w:left w:val="none" w:sz="0" w:space="0" w:color="auto"/>
            <w:bottom w:val="none" w:sz="0" w:space="0" w:color="auto"/>
            <w:right w:val="none" w:sz="0" w:space="0" w:color="auto"/>
          </w:divBdr>
        </w:div>
        <w:div w:id="18750385">
          <w:marLeft w:val="0"/>
          <w:marRight w:val="0"/>
          <w:marTop w:val="0"/>
          <w:marBottom w:val="0"/>
          <w:divBdr>
            <w:top w:val="none" w:sz="0" w:space="0" w:color="auto"/>
            <w:left w:val="none" w:sz="0" w:space="0" w:color="auto"/>
            <w:bottom w:val="none" w:sz="0" w:space="0" w:color="auto"/>
            <w:right w:val="none" w:sz="0" w:space="0" w:color="auto"/>
          </w:divBdr>
        </w:div>
        <w:div w:id="70009811">
          <w:marLeft w:val="0"/>
          <w:marRight w:val="0"/>
          <w:marTop w:val="0"/>
          <w:marBottom w:val="0"/>
          <w:divBdr>
            <w:top w:val="none" w:sz="0" w:space="0" w:color="auto"/>
            <w:left w:val="none" w:sz="0" w:space="0" w:color="auto"/>
            <w:bottom w:val="none" w:sz="0" w:space="0" w:color="auto"/>
            <w:right w:val="none" w:sz="0" w:space="0" w:color="auto"/>
          </w:divBdr>
        </w:div>
        <w:div w:id="71855648">
          <w:marLeft w:val="0"/>
          <w:marRight w:val="0"/>
          <w:marTop w:val="0"/>
          <w:marBottom w:val="0"/>
          <w:divBdr>
            <w:top w:val="none" w:sz="0" w:space="0" w:color="auto"/>
            <w:left w:val="none" w:sz="0" w:space="0" w:color="auto"/>
            <w:bottom w:val="none" w:sz="0" w:space="0" w:color="auto"/>
            <w:right w:val="none" w:sz="0" w:space="0" w:color="auto"/>
          </w:divBdr>
        </w:div>
        <w:div w:id="79379521">
          <w:marLeft w:val="0"/>
          <w:marRight w:val="0"/>
          <w:marTop w:val="0"/>
          <w:marBottom w:val="0"/>
          <w:divBdr>
            <w:top w:val="none" w:sz="0" w:space="0" w:color="auto"/>
            <w:left w:val="none" w:sz="0" w:space="0" w:color="auto"/>
            <w:bottom w:val="none" w:sz="0" w:space="0" w:color="auto"/>
            <w:right w:val="none" w:sz="0" w:space="0" w:color="auto"/>
          </w:divBdr>
        </w:div>
        <w:div w:id="127864501">
          <w:marLeft w:val="0"/>
          <w:marRight w:val="0"/>
          <w:marTop w:val="0"/>
          <w:marBottom w:val="0"/>
          <w:divBdr>
            <w:top w:val="none" w:sz="0" w:space="0" w:color="auto"/>
            <w:left w:val="none" w:sz="0" w:space="0" w:color="auto"/>
            <w:bottom w:val="none" w:sz="0" w:space="0" w:color="auto"/>
            <w:right w:val="none" w:sz="0" w:space="0" w:color="auto"/>
          </w:divBdr>
        </w:div>
        <w:div w:id="140774014">
          <w:marLeft w:val="0"/>
          <w:marRight w:val="0"/>
          <w:marTop w:val="0"/>
          <w:marBottom w:val="0"/>
          <w:divBdr>
            <w:top w:val="none" w:sz="0" w:space="0" w:color="auto"/>
            <w:left w:val="none" w:sz="0" w:space="0" w:color="auto"/>
            <w:bottom w:val="none" w:sz="0" w:space="0" w:color="auto"/>
            <w:right w:val="none" w:sz="0" w:space="0" w:color="auto"/>
          </w:divBdr>
        </w:div>
        <w:div w:id="163864718">
          <w:marLeft w:val="0"/>
          <w:marRight w:val="0"/>
          <w:marTop w:val="0"/>
          <w:marBottom w:val="0"/>
          <w:divBdr>
            <w:top w:val="none" w:sz="0" w:space="0" w:color="auto"/>
            <w:left w:val="none" w:sz="0" w:space="0" w:color="auto"/>
            <w:bottom w:val="none" w:sz="0" w:space="0" w:color="auto"/>
            <w:right w:val="none" w:sz="0" w:space="0" w:color="auto"/>
          </w:divBdr>
        </w:div>
        <w:div w:id="217403581">
          <w:marLeft w:val="0"/>
          <w:marRight w:val="0"/>
          <w:marTop w:val="0"/>
          <w:marBottom w:val="0"/>
          <w:divBdr>
            <w:top w:val="none" w:sz="0" w:space="0" w:color="auto"/>
            <w:left w:val="none" w:sz="0" w:space="0" w:color="auto"/>
            <w:bottom w:val="none" w:sz="0" w:space="0" w:color="auto"/>
            <w:right w:val="none" w:sz="0" w:space="0" w:color="auto"/>
          </w:divBdr>
        </w:div>
        <w:div w:id="236135096">
          <w:marLeft w:val="0"/>
          <w:marRight w:val="0"/>
          <w:marTop w:val="0"/>
          <w:marBottom w:val="0"/>
          <w:divBdr>
            <w:top w:val="none" w:sz="0" w:space="0" w:color="auto"/>
            <w:left w:val="none" w:sz="0" w:space="0" w:color="auto"/>
            <w:bottom w:val="none" w:sz="0" w:space="0" w:color="auto"/>
            <w:right w:val="none" w:sz="0" w:space="0" w:color="auto"/>
          </w:divBdr>
        </w:div>
        <w:div w:id="236745710">
          <w:marLeft w:val="0"/>
          <w:marRight w:val="0"/>
          <w:marTop w:val="0"/>
          <w:marBottom w:val="0"/>
          <w:divBdr>
            <w:top w:val="none" w:sz="0" w:space="0" w:color="auto"/>
            <w:left w:val="none" w:sz="0" w:space="0" w:color="auto"/>
            <w:bottom w:val="none" w:sz="0" w:space="0" w:color="auto"/>
            <w:right w:val="none" w:sz="0" w:space="0" w:color="auto"/>
          </w:divBdr>
        </w:div>
        <w:div w:id="273023590">
          <w:marLeft w:val="0"/>
          <w:marRight w:val="0"/>
          <w:marTop w:val="0"/>
          <w:marBottom w:val="0"/>
          <w:divBdr>
            <w:top w:val="none" w:sz="0" w:space="0" w:color="auto"/>
            <w:left w:val="none" w:sz="0" w:space="0" w:color="auto"/>
            <w:bottom w:val="none" w:sz="0" w:space="0" w:color="auto"/>
            <w:right w:val="none" w:sz="0" w:space="0" w:color="auto"/>
          </w:divBdr>
        </w:div>
        <w:div w:id="277032992">
          <w:marLeft w:val="0"/>
          <w:marRight w:val="0"/>
          <w:marTop w:val="0"/>
          <w:marBottom w:val="0"/>
          <w:divBdr>
            <w:top w:val="none" w:sz="0" w:space="0" w:color="auto"/>
            <w:left w:val="none" w:sz="0" w:space="0" w:color="auto"/>
            <w:bottom w:val="none" w:sz="0" w:space="0" w:color="auto"/>
            <w:right w:val="none" w:sz="0" w:space="0" w:color="auto"/>
          </w:divBdr>
        </w:div>
        <w:div w:id="280383979">
          <w:marLeft w:val="0"/>
          <w:marRight w:val="0"/>
          <w:marTop w:val="0"/>
          <w:marBottom w:val="0"/>
          <w:divBdr>
            <w:top w:val="none" w:sz="0" w:space="0" w:color="auto"/>
            <w:left w:val="none" w:sz="0" w:space="0" w:color="auto"/>
            <w:bottom w:val="none" w:sz="0" w:space="0" w:color="auto"/>
            <w:right w:val="none" w:sz="0" w:space="0" w:color="auto"/>
          </w:divBdr>
        </w:div>
        <w:div w:id="290013892">
          <w:marLeft w:val="0"/>
          <w:marRight w:val="0"/>
          <w:marTop w:val="0"/>
          <w:marBottom w:val="0"/>
          <w:divBdr>
            <w:top w:val="none" w:sz="0" w:space="0" w:color="auto"/>
            <w:left w:val="none" w:sz="0" w:space="0" w:color="auto"/>
            <w:bottom w:val="none" w:sz="0" w:space="0" w:color="auto"/>
            <w:right w:val="none" w:sz="0" w:space="0" w:color="auto"/>
          </w:divBdr>
        </w:div>
        <w:div w:id="321010643">
          <w:marLeft w:val="0"/>
          <w:marRight w:val="0"/>
          <w:marTop w:val="0"/>
          <w:marBottom w:val="0"/>
          <w:divBdr>
            <w:top w:val="none" w:sz="0" w:space="0" w:color="auto"/>
            <w:left w:val="none" w:sz="0" w:space="0" w:color="auto"/>
            <w:bottom w:val="none" w:sz="0" w:space="0" w:color="auto"/>
            <w:right w:val="none" w:sz="0" w:space="0" w:color="auto"/>
          </w:divBdr>
        </w:div>
        <w:div w:id="329067970">
          <w:marLeft w:val="0"/>
          <w:marRight w:val="0"/>
          <w:marTop w:val="0"/>
          <w:marBottom w:val="0"/>
          <w:divBdr>
            <w:top w:val="none" w:sz="0" w:space="0" w:color="auto"/>
            <w:left w:val="none" w:sz="0" w:space="0" w:color="auto"/>
            <w:bottom w:val="none" w:sz="0" w:space="0" w:color="auto"/>
            <w:right w:val="none" w:sz="0" w:space="0" w:color="auto"/>
          </w:divBdr>
        </w:div>
        <w:div w:id="334655824">
          <w:marLeft w:val="0"/>
          <w:marRight w:val="0"/>
          <w:marTop w:val="0"/>
          <w:marBottom w:val="0"/>
          <w:divBdr>
            <w:top w:val="none" w:sz="0" w:space="0" w:color="auto"/>
            <w:left w:val="none" w:sz="0" w:space="0" w:color="auto"/>
            <w:bottom w:val="none" w:sz="0" w:space="0" w:color="auto"/>
            <w:right w:val="none" w:sz="0" w:space="0" w:color="auto"/>
          </w:divBdr>
        </w:div>
        <w:div w:id="335811822">
          <w:marLeft w:val="0"/>
          <w:marRight w:val="0"/>
          <w:marTop w:val="0"/>
          <w:marBottom w:val="0"/>
          <w:divBdr>
            <w:top w:val="none" w:sz="0" w:space="0" w:color="auto"/>
            <w:left w:val="none" w:sz="0" w:space="0" w:color="auto"/>
            <w:bottom w:val="none" w:sz="0" w:space="0" w:color="auto"/>
            <w:right w:val="none" w:sz="0" w:space="0" w:color="auto"/>
          </w:divBdr>
        </w:div>
        <w:div w:id="339506342">
          <w:marLeft w:val="0"/>
          <w:marRight w:val="0"/>
          <w:marTop w:val="0"/>
          <w:marBottom w:val="0"/>
          <w:divBdr>
            <w:top w:val="none" w:sz="0" w:space="0" w:color="auto"/>
            <w:left w:val="none" w:sz="0" w:space="0" w:color="auto"/>
            <w:bottom w:val="none" w:sz="0" w:space="0" w:color="auto"/>
            <w:right w:val="none" w:sz="0" w:space="0" w:color="auto"/>
          </w:divBdr>
        </w:div>
        <w:div w:id="377896602">
          <w:marLeft w:val="0"/>
          <w:marRight w:val="0"/>
          <w:marTop w:val="0"/>
          <w:marBottom w:val="0"/>
          <w:divBdr>
            <w:top w:val="none" w:sz="0" w:space="0" w:color="auto"/>
            <w:left w:val="none" w:sz="0" w:space="0" w:color="auto"/>
            <w:bottom w:val="none" w:sz="0" w:space="0" w:color="auto"/>
            <w:right w:val="none" w:sz="0" w:space="0" w:color="auto"/>
          </w:divBdr>
        </w:div>
        <w:div w:id="386227368">
          <w:marLeft w:val="0"/>
          <w:marRight w:val="0"/>
          <w:marTop w:val="0"/>
          <w:marBottom w:val="0"/>
          <w:divBdr>
            <w:top w:val="none" w:sz="0" w:space="0" w:color="auto"/>
            <w:left w:val="none" w:sz="0" w:space="0" w:color="auto"/>
            <w:bottom w:val="none" w:sz="0" w:space="0" w:color="auto"/>
            <w:right w:val="none" w:sz="0" w:space="0" w:color="auto"/>
          </w:divBdr>
        </w:div>
        <w:div w:id="410735201">
          <w:marLeft w:val="0"/>
          <w:marRight w:val="0"/>
          <w:marTop w:val="0"/>
          <w:marBottom w:val="0"/>
          <w:divBdr>
            <w:top w:val="none" w:sz="0" w:space="0" w:color="auto"/>
            <w:left w:val="none" w:sz="0" w:space="0" w:color="auto"/>
            <w:bottom w:val="none" w:sz="0" w:space="0" w:color="auto"/>
            <w:right w:val="none" w:sz="0" w:space="0" w:color="auto"/>
          </w:divBdr>
        </w:div>
        <w:div w:id="411779115">
          <w:marLeft w:val="0"/>
          <w:marRight w:val="0"/>
          <w:marTop w:val="0"/>
          <w:marBottom w:val="0"/>
          <w:divBdr>
            <w:top w:val="none" w:sz="0" w:space="0" w:color="auto"/>
            <w:left w:val="none" w:sz="0" w:space="0" w:color="auto"/>
            <w:bottom w:val="none" w:sz="0" w:space="0" w:color="auto"/>
            <w:right w:val="none" w:sz="0" w:space="0" w:color="auto"/>
          </w:divBdr>
        </w:div>
        <w:div w:id="425229348">
          <w:marLeft w:val="0"/>
          <w:marRight w:val="0"/>
          <w:marTop w:val="0"/>
          <w:marBottom w:val="0"/>
          <w:divBdr>
            <w:top w:val="none" w:sz="0" w:space="0" w:color="auto"/>
            <w:left w:val="none" w:sz="0" w:space="0" w:color="auto"/>
            <w:bottom w:val="none" w:sz="0" w:space="0" w:color="auto"/>
            <w:right w:val="none" w:sz="0" w:space="0" w:color="auto"/>
          </w:divBdr>
        </w:div>
        <w:div w:id="429743234">
          <w:marLeft w:val="0"/>
          <w:marRight w:val="0"/>
          <w:marTop w:val="0"/>
          <w:marBottom w:val="0"/>
          <w:divBdr>
            <w:top w:val="none" w:sz="0" w:space="0" w:color="auto"/>
            <w:left w:val="none" w:sz="0" w:space="0" w:color="auto"/>
            <w:bottom w:val="none" w:sz="0" w:space="0" w:color="auto"/>
            <w:right w:val="none" w:sz="0" w:space="0" w:color="auto"/>
          </w:divBdr>
        </w:div>
        <w:div w:id="432097289">
          <w:marLeft w:val="0"/>
          <w:marRight w:val="0"/>
          <w:marTop w:val="0"/>
          <w:marBottom w:val="0"/>
          <w:divBdr>
            <w:top w:val="none" w:sz="0" w:space="0" w:color="auto"/>
            <w:left w:val="none" w:sz="0" w:space="0" w:color="auto"/>
            <w:bottom w:val="none" w:sz="0" w:space="0" w:color="auto"/>
            <w:right w:val="none" w:sz="0" w:space="0" w:color="auto"/>
          </w:divBdr>
        </w:div>
        <w:div w:id="508102925">
          <w:marLeft w:val="0"/>
          <w:marRight w:val="0"/>
          <w:marTop w:val="0"/>
          <w:marBottom w:val="0"/>
          <w:divBdr>
            <w:top w:val="none" w:sz="0" w:space="0" w:color="auto"/>
            <w:left w:val="none" w:sz="0" w:space="0" w:color="auto"/>
            <w:bottom w:val="none" w:sz="0" w:space="0" w:color="auto"/>
            <w:right w:val="none" w:sz="0" w:space="0" w:color="auto"/>
          </w:divBdr>
        </w:div>
        <w:div w:id="556210570">
          <w:marLeft w:val="0"/>
          <w:marRight w:val="0"/>
          <w:marTop w:val="0"/>
          <w:marBottom w:val="0"/>
          <w:divBdr>
            <w:top w:val="none" w:sz="0" w:space="0" w:color="auto"/>
            <w:left w:val="none" w:sz="0" w:space="0" w:color="auto"/>
            <w:bottom w:val="none" w:sz="0" w:space="0" w:color="auto"/>
            <w:right w:val="none" w:sz="0" w:space="0" w:color="auto"/>
          </w:divBdr>
        </w:div>
        <w:div w:id="576717292">
          <w:marLeft w:val="0"/>
          <w:marRight w:val="0"/>
          <w:marTop w:val="0"/>
          <w:marBottom w:val="0"/>
          <w:divBdr>
            <w:top w:val="none" w:sz="0" w:space="0" w:color="auto"/>
            <w:left w:val="none" w:sz="0" w:space="0" w:color="auto"/>
            <w:bottom w:val="none" w:sz="0" w:space="0" w:color="auto"/>
            <w:right w:val="none" w:sz="0" w:space="0" w:color="auto"/>
          </w:divBdr>
        </w:div>
        <w:div w:id="577713075">
          <w:marLeft w:val="0"/>
          <w:marRight w:val="0"/>
          <w:marTop w:val="0"/>
          <w:marBottom w:val="0"/>
          <w:divBdr>
            <w:top w:val="none" w:sz="0" w:space="0" w:color="auto"/>
            <w:left w:val="none" w:sz="0" w:space="0" w:color="auto"/>
            <w:bottom w:val="none" w:sz="0" w:space="0" w:color="auto"/>
            <w:right w:val="none" w:sz="0" w:space="0" w:color="auto"/>
          </w:divBdr>
        </w:div>
        <w:div w:id="629868690">
          <w:marLeft w:val="0"/>
          <w:marRight w:val="0"/>
          <w:marTop w:val="0"/>
          <w:marBottom w:val="0"/>
          <w:divBdr>
            <w:top w:val="none" w:sz="0" w:space="0" w:color="auto"/>
            <w:left w:val="none" w:sz="0" w:space="0" w:color="auto"/>
            <w:bottom w:val="none" w:sz="0" w:space="0" w:color="auto"/>
            <w:right w:val="none" w:sz="0" w:space="0" w:color="auto"/>
          </w:divBdr>
        </w:div>
        <w:div w:id="634723273">
          <w:marLeft w:val="0"/>
          <w:marRight w:val="0"/>
          <w:marTop w:val="0"/>
          <w:marBottom w:val="0"/>
          <w:divBdr>
            <w:top w:val="none" w:sz="0" w:space="0" w:color="auto"/>
            <w:left w:val="none" w:sz="0" w:space="0" w:color="auto"/>
            <w:bottom w:val="none" w:sz="0" w:space="0" w:color="auto"/>
            <w:right w:val="none" w:sz="0" w:space="0" w:color="auto"/>
          </w:divBdr>
        </w:div>
        <w:div w:id="640421679">
          <w:marLeft w:val="0"/>
          <w:marRight w:val="0"/>
          <w:marTop w:val="0"/>
          <w:marBottom w:val="0"/>
          <w:divBdr>
            <w:top w:val="none" w:sz="0" w:space="0" w:color="auto"/>
            <w:left w:val="none" w:sz="0" w:space="0" w:color="auto"/>
            <w:bottom w:val="none" w:sz="0" w:space="0" w:color="auto"/>
            <w:right w:val="none" w:sz="0" w:space="0" w:color="auto"/>
          </w:divBdr>
        </w:div>
        <w:div w:id="650327067">
          <w:marLeft w:val="0"/>
          <w:marRight w:val="0"/>
          <w:marTop w:val="0"/>
          <w:marBottom w:val="0"/>
          <w:divBdr>
            <w:top w:val="none" w:sz="0" w:space="0" w:color="auto"/>
            <w:left w:val="none" w:sz="0" w:space="0" w:color="auto"/>
            <w:bottom w:val="none" w:sz="0" w:space="0" w:color="auto"/>
            <w:right w:val="none" w:sz="0" w:space="0" w:color="auto"/>
          </w:divBdr>
        </w:div>
        <w:div w:id="676543425">
          <w:marLeft w:val="0"/>
          <w:marRight w:val="0"/>
          <w:marTop w:val="0"/>
          <w:marBottom w:val="0"/>
          <w:divBdr>
            <w:top w:val="none" w:sz="0" w:space="0" w:color="auto"/>
            <w:left w:val="none" w:sz="0" w:space="0" w:color="auto"/>
            <w:bottom w:val="none" w:sz="0" w:space="0" w:color="auto"/>
            <w:right w:val="none" w:sz="0" w:space="0" w:color="auto"/>
          </w:divBdr>
        </w:div>
        <w:div w:id="709383966">
          <w:marLeft w:val="0"/>
          <w:marRight w:val="0"/>
          <w:marTop w:val="0"/>
          <w:marBottom w:val="0"/>
          <w:divBdr>
            <w:top w:val="none" w:sz="0" w:space="0" w:color="auto"/>
            <w:left w:val="none" w:sz="0" w:space="0" w:color="auto"/>
            <w:bottom w:val="none" w:sz="0" w:space="0" w:color="auto"/>
            <w:right w:val="none" w:sz="0" w:space="0" w:color="auto"/>
          </w:divBdr>
        </w:div>
        <w:div w:id="755056754">
          <w:marLeft w:val="0"/>
          <w:marRight w:val="0"/>
          <w:marTop w:val="0"/>
          <w:marBottom w:val="0"/>
          <w:divBdr>
            <w:top w:val="none" w:sz="0" w:space="0" w:color="auto"/>
            <w:left w:val="none" w:sz="0" w:space="0" w:color="auto"/>
            <w:bottom w:val="none" w:sz="0" w:space="0" w:color="auto"/>
            <w:right w:val="none" w:sz="0" w:space="0" w:color="auto"/>
          </w:divBdr>
        </w:div>
        <w:div w:id="757869650">
          <w:marLeft w:val="0"/>
          <w:marRight w:val="0"/>
          <w:marTop w:val="0"/>
          <w:marBottom w:val="0"/>
          <w:divBdr>
            <w:top w:val="none" w:sz="0" w:space="0" w:color="auto"/>
            <w:left w:val="none" w:sz="0" w:space="0" w:color="auto"/>
            <w:bottom w:val="none" w:sz="0" w:space="0" w:color="auto"/>
            <w:right w:val="none" w:sz="0" w:space="0" w:color="auto"/>
          </w:divBdr>
        </w:div>
        <w:div w:id="758522027">
          <w:marLeft w:val="0"/>
          <w:marRight w:val="0"/>
          <w:marTop w:val="0"/>
          <w:marBottom w:val="0"/>
          <w:divBdr>
            <w:top w:val="none" w:sz="0" w:space="0" w:color="auto"/>
            <w:left w:val="none" w:sz="0" w:space="0" w:color="auto"/>
            <w:bottom w:val="none" w:sz="0" w:space="0" w:color="auto"/>
            <w:right w:val="none" w:sz="0" w:space="0" w:color="auto"/>
          </w:divBdr>
        </w:div>
        <w:div w:id="776827294">
          <w:marLeft w:val="0"/>
          <w:marRight w:val="0"/>
          <w:marTop w:val="0"/>
          <w:marBottom w:val="0"/>
          <w:divBdr>
            <w:top w:val="none" w:sz="0" w:space="0" w:color="auto"/>
            <w:left w:val="none" w:sz="0" w:space="0" w:color="auto"/>
            <w:bottom w:val="none" w:sz="0" w:space="0" w:color="auto"/>
            <w:right w:val="none" w:sz="0" w:space="0" w:color="auto"/>
          </w:divBdr>
        </w:div>
        <w:div w:id="787353670">
          <w:marLeft w:val="0"/>
          <w:marRight w:val="0"/>
          <w:marTop w:val="0"/>
          <w:marBottom w:val="0"/>
          <w:divBdr>
            <w:top w:val="none" w:sz="0" w:space="0" w:color="auto"/>
            <w:left w:val="none" w:sz="0" w:space="0" w:color="auto"/>
            <w:bottom w:val="none" w:sz="0" w:space="0" w:color="auto"/>
            <w:right w:val="none" w:sz="0" w:space="0" w:color="auto"/>
          </w:divBdr>
        </w:div>
        <w:div w:id="797378357">
          <w:marLeft w:val="0"/>
          <w:marRight w:val="0"/>
          <w:marTop w:val="0"/>
          <w:marBottom w:val="0"/>
          <w:divBdr>
            <w:top w:val="none" w:sz="0" w:space="0" w:color="auto"/>
            <w:left w:val="none" w:sz="0" w:space="0" w:color="auto"/>
            <w:bottom w:val="none" w:sz="0" w:space="0" w:color="auto"/>
            <w:right w:val="none" w:sz="0" w:space="0" w:color="auto"/>
          </w:divBdr>
        </w:div>
        <w:div w:id="799495870">
          <w:marLeft w:val="0"/>
          <w:marRight w:val="0"/>
          <w:marTop w:val="0"/>
          <w:marBottom w:val="0"/>
          <w:divBdr>
            <w:top w:val="none" w:sz="0" w:space="0" w:color="auto"/>
            <w:left w:val="none" w:sz="0" w:space="0" w:color="auto"/>
            <w:bottom w:val="none" w:sz="0" w:space="0" w:color="auto"/>
            <w:right w:val="none" w:sz="0" w:space="0" w:color="auto"/>
          </w:divBdr>
        </w:div>
        <w:div w:id="804858193">
          <w:marLeft w:val="0"/>
          <w:marRight w:val="0"/>
          <w:marTop w:val="0"/>
          <w:marBottom w:val="0"/>
          <w:divBdr>
            <w:top w:val="none" w:sz="0" w:space="0" w:color="auto"/>
            <w:left w:val="none" w:sz="0" w:space="0" w:color="auto"/>
            <w:bottom w:val="none" w:sz="0" w:space="0" w:color="auto"/>
            <w:right w:val="none" w:sz="0" w:space="0" w:color="auto"/>
          </w:divBdr>
        </w:div>
        <w:div w:id="826173292">
          <w:marLeft w:val="0"/>
          <w:marRight w:val="0"/>
          <w:marTop w:val="0"/>
          <w:marBottom w:val="0"/>
          <w:divBdr>
            <w:top w:val="none" w:sz="0" w:space="0" w:color="auto"/>
            <w:left w:val="none" w:sz="0" w:space="0" w:color="auto"/>
            <w:bottom w:val="none" w:sz="0" w:space="0" w:color="auto"/>
            <w:right w:val="none" w:sz="0" w:space="0" w:color="auto"/>
          </w:divBdr>
        </w:div>
        <w:div w:id="833106036">
          <w:marLeft w:val="0"/>
          <w:marRight w:val="0"/>
          <w:marTop w:val="0"/>
          <w:marBottom w:val="0"/>
          <w:divBdr>
            <w:top w:val="none" w:sz="0" w:space="0" w:color="auto"/>
            <w:left w:val="none" w:sz="0" w:space="0" w:color="auto"/>
            <w:bottom w:val="none" w:sz="0" w:space="0" w:color="auto"/>
            <w:right w:val="none" w:sz="0" w:space="0" w:color="auto"/>
          </w:divBdr>
        </w:div>
        <w:div w:id="868646811">
          <w:marLeft w:val="0"/>
          <w:marRight w:val="0"/>
          <w:marTop w:val="0"/>
          <w:marBottom w:val="0"/>
          <w:divBdr>
            <w:top w:val="none" w:sz="0" w:space="0" w:color="auto"/>
            <w:left w:val="none" w:sz="0" w:space="0" w:color="auto"/>
            <w:bottom w:val="none" w:sz="0" w:space="0" w:color="auto"/>
            <w:right w:val="none" w:sz="0" w:space="0" w:color="auto"/>
          </w:divBdr>
        </w:div>
        <w:div w:id="901519885">
          <w:marLeft w:val="0"/>
          <w:marRight w:val="0"/>
          <w:marTop w:val="0"/>
          <w:marBottom w:val="0"/>
          <w:divBdr>
            <w:top w:val="none" w:sz="0" w:space="0" w:color="auto"/>
            <w:left w:val="none" w:sz="0" w:space="0" w:color="auto"/>
            <w:bottom w:val="none" w:sz="0" w:space="0" w:color="auto"/>
            <w:right w:val="none" w:sz="0" w:space="0" w:color="auto"/>
          </w:divBdr>
        </w:div>
        <w:div w:id="903416742">
          <w:marLeft w:val="0"/>
          <w:marRight w:val="0"/>
          <w:marTop w:val="0"/>
          <w:marBottom w:val="0"/>
          <w:divBdr>
            <w:top w:val="none" w:sz="0" w:space="0" w:color="auto"/>
            <w:left w:val="none" w:sz="0" w:space="0" w:color="auto"/>
            <w:bottom w:val="none" w:sz="0" w:space="0" w:color="auto"/>
            <w:right w:val="none" w:sz="0" w:space="0" w:color="auto"/>
          </w:divBdr>
        </w:div>
        <w:div w:id="967315719">
          <w:marLeft w:val="0"/>
          <w:marRight w:val="0"/>
          <w:marTop w:val="0"/>
          <w:marBottom w:val="0"/>
          <w:divBdr>
            <w:top w:val="none" w:sz="0" w:space="0" w:color="auto"/>
            <w:left w:val="none" w:sz="0" w:space="0" w:color="auto"/>
            <w:bottom w:val="none" w:sz="0" w:space="0" w:color="auto"/>
            <w:right w:val="none" w:sz="0" w:space="0" w:color="auto"/>
          </w:divBdr>
        </w:div>
        <w:div w:id="979068335">
          <w:marLeft w:val="0"/>
          <w:marRight w:val="0"/>
          <w:marTop w:val="0"/>
          <w:marBottom w:val="0"/>
          <w:divBdr>
            <w:top w:val="none" w:sz="0" w:space="0" w:color="auto"/>
            <w:left w:val="none" w:sz="0" w:space="0" w:color="auto"/>
            <w:bottom w:val="none" w:sz="0" w:space="0" w:color="auto"/>
            <w:right w:val="none" w:sz="0" w:space="0" w:color="auto"/>
          </w:divBdr>
        </w:div>
        <w:div w:id="1051030387">
          <w:marLeft w:val="0"/>
          <w:marRight w:val="0"/>
          <w:marTop w:val="0"/>
          <w:marBottom w:val="0"/>
          <w:divBdr>
            <w:top w:val="none" w:sz="0" w:space="0" w:color="auto"/>
            <w:left w:val="none" w:sz="0" w:space="0" w:color="auto"/>
            <w:bottom w:val="none" w:sz="0" w:space="0" w:color="auto"/>
            <w:right w:val="none" w:sz="0" w:space="0" w:color="auto"/>
          </w:divBdr>
        </w:div>
        <w:div w:id="1078792913">
          <w:marLeft w:val="0"/>
          <w:marRight w:val="0"/>
          <w:marTop w:val="0"/>
          <w:marBottom w:val="0"/>
          <w:divBdr>
            <w:top w:val="none" w:sz="0" w:space="0" w:color="auto"/>
            <w:left w:val="none" w:sz="0" w:space="0" w:color="auto"/>
            <w:bottom w:val="none" w:sz="0" w:space="0" w:color="auto"/>
            <w:right w:val="none" w:sz="0" w:space="0" w:color="auto"/>
          </w:divBdr>
        </w:div>
        <w:div w:id="1088236521">
          <w:marLeft w:val="0"/>
          <w:marRight w:val="0"/>
          <w:marTop w:val="0"/>
          <w:marBottom w:val="0"/>
          <w:divBdr>
            <w:top w:val="none" w:sz="0" w:space="0" w:color="auto"/>
            <w:left w:val="none" w:sz="0" w:space="0" w:color="auto"/>
            <w:bottom w:val="none" w:sz="0" w:space="0" w:color="auto"/>
            <w:right w:val="none" w:sz="0" w:space="0" w:color="auto"/>
          </w:divBdr>
        </w:div>
        <w:div w:id="1088766313">
          <w:marLeft w:val="0"/>
          <w:marRight w:val="0"/>
          <w:marTop w:val="0"/>
          <w:marBottom w:val="0"/>
          <w:divBdr>
            <w:top w:val="none" w:sz="0" w:space="0" w:color="auto"/>
            <w:left w:val="none" w:sz="0" w:space="0" w:color="auto"/>
            <w:bottom w:val="none" w:sz="0" w:space="0" w:color="auto"/>
            <w:right w:val="none" w:sz="0" w:space="0" w:color="auto"/>
          </w:divBdr>
        </w:div>
        <w:div w:id="1092817715">
          <w:marLeft w:val="0"/>
          <w:marRight w:val="0"/>
          <w:marTop w:val="0"/>
          <w:marBottom w:val="0"/>
          <w:divBdr>
            <w:top w:val="none" w:sz="0" w:space="0" w:color="auto"/>
            <w:left w:val="none" w:sz="0" w:space="0" w:color="auto"/>
            <w:bottom w:val="none" w:sz="0" w:space="0" w:color="auto"/>
            <w:right w:val="none" w:sz="0" w:space="0" w:color="auto"/>
          </w:divBdr>
        </w:div>
        <w:div w:id="1137526583">
          <w:marLeft w:val="0"/>
          <w:marRight w:val="0"/>
          <w:marTop w:val="0"/>
          <w:marBottom w:val="0"/>
          <w:divBdr>
            <w:top w:val="none" w:sz="0" w:space="0" w:color="auto"/>
            <w:left w:val="none" w:sz="0" w:space="0" w:color="auto"/>
            <w:bottom w:val="none" w:sz="0" w:space="0" w:color="auto"/>
            <w:right w:val="none" w:sz="0" w:space="0" w:color="auto"/>
          </w:divBdr>
        </w:div>
        <w:div w:id="1140616788">
          <w:marLeft w:val="0"/>
          <w:marRight w:val="0"/>
          <w:marTop w:val="0"/>
          <w:marBottom w:val="0"/>
          <w:divBdr>
            <w:top w:val="none" w:sz="0" w:space="0" w:color="auto"/>
            <w:left w:val="none" w:sz="0" w:space="0" w:color="auto"/>
            <w:bottom w:val="none" w:sz="0" w:space="0" w:color="auto"/>
            <w:right w:val="none" w:sz="0" w:space="0" w:color="auto"/>
          </w:divBdr>
        </w:div>
        <w:div w:id="1206408726">
          <w:marLeft w:val="0"/>
          <w:marRight w:val="0"/>
          <w:marTop w:val="0"/>
          <w:marBottom w:val="0"/>
          <w:divBdr>
            <w:top w:val="none" w:sz="0" w:space="0" w:color="auto"/>
            <w:left w:val="none" w:sz="0" w:space="0" w:color="auto"/>
            <w:bottom w:val="none" w:sz="0" w:space="0" w:color="auto"/>
            <w:right w:val="none" w:sz="0" w:space="0" w:color="auto"/>
          </w:divBdr>
        </w:div>
        <w:div w:id="1211695878">
          <w:marLeft w:val="0"/>
          <w:marRight w:val="0"/>
          <w:marTop w:val="0"/>
          <w:marBottom w:val="0"/>
          <w:divBdr>
            <w:top w:val="none" w:sz="0" w:space="0" w:color="auto"/>
            <w:left w:val="none" w:sz="0" w:space="0" w:color="auto"/>
            <w:bottom w:val="none" w:sz="0" w:space="0" w:color="auto"/>
            <w:right w:val="none" w:sz="0" w:space="0" w:color="auto"/>
          </w:divBdr>
        </w:div>
        <w:div w:id="1222058773">
          <w:marLeft w:val="0"/>
          <w:marRight w:val="0"/>
          <w:marTop w:val="0"/>
          <w:marBottom w:val="0"/>
          <w:divBdr>
            <w:top w:val="none" w:sz="0" w:space="0" w:color="auto"/>
            <w:left w:val="none" w:sz="0" w:space="0" w:color="auto"/>
            <w:bottom w:val="none" w:sz="0" w:space="0" w:color="auto"/>
            <w:right w:val="none" w:sz="0" w:space="0" w:color="auto"/>
          </w:divBdr>
        </w:div>
        <w:div w:id="1249847343">
          <w:marLeft w:val="0"/>
          <w:marRight w:val="0"/>
          <w:marTop w:val="0"/>
          <w:marBottom w:val="0"/>
          <w:divBdr>
            <w:top w:val="none" w:sz="0" w:space="0" w:color="auto"/>
            <w:left w:val="none" w:sz="0" w:space="0" w:color="auto"/>
            <w:bottom w:val="none" w:sz="0" w:space="0" w:color="auto"/>
            <w:right w:val="none" w:sz="0" w:space="0" w:color="auto"/>
          </w:divBdr>
        </w:div>
        <w:div w:id="1250429746">
          <w:marLeft w:val="0"/>
          <w:marRight w:val="0"/>
          <w:marTop w:val="0"/>
          <w:marBottom w:val="0"/>
          <w:divBdr>
            <w:top w:val="none" w:sz="0" w:space="0" w:color="auto"/>
            <w:left w:val="none" w:sz="0" w:space="0" w:color="auto"/>
            <w:bottom w:val="none" w:sz="0" w:space="0" w:color="auto"/>
            <w:right w:val="none" w:sz="0" w:space="0" w:color="auto"/>
          </w:divBdr>
        </w:div>
        <w:div w:id="1271008047">
          <w:marLeft w:val="0"/>
          <w:marRight w:val="0"/>
          <w:marTop w:val="0"/>
          <w:marBottom w:val="0"/>
          <w:divBdr>
            <w:top w:val="none" w:sz="0" w:space="0" w:color="auto"/>
            <w:left w:val="none" w:sz="0" w:space="0" w:color="auto"/>
            <w:bottom w:val="none" w:sz="0" w:space="0" w:color="auto"/>
            <w:right w:val="none" w:sz="0" w:space="0" w:color="auto"/>
          </w:divBdr>
        </w:div>
        <w:div w:id="1352952353">
          <w:marLeft w:val="0"/>
          <w:marRight w:val="0"/>
          <w:marTop w:val="0"/>
          <w:marBottom w:val="0"/>
          <w:divBdr>
            <w:top w:val="none" w:sz="0" w:space="0" w:color="auto"/>
            <w:left w:val="none" w:sz="0" w:space="0" w:color="auto"/>
            <w:bottom w:val="none" w:sz="0" w:space="0" w:color="auto"/>
            <w:right w:val="none" w:sz="0" w:space="0" w:color="auto"/>
          </w:divBdr>
        </w:div>
        <w:div w:id="1395473067">
          <w:marLeft w:val="0"/>
          <w:marRight w:val="0"/>
          <w:marTop w:val="0"/>
          <w:marBottom w:val="0"/>
          <w:divBdr>
            <w:top w:val="none" w:sz="0" w:space="0" w:color="auto"/>
            <w:left w:val="none" w:sz="0" w:space="0" w:color="auto"/>
            <w:bottom w:val="none" w:sz="0" w:space="0" w:color="auto"/>
            <w:right w:val="none" w:sz="0" w:space="0" w:color="auto"/>
          </w:divBdr>
        </w:div>
        <w:div w:id="1406731818">
          <w:marLeft w:val="0"/>
          <w:marRight w:val="0"/>
          <w:marTop w:val="0"/>
          <w:marBottom w:val="0"/>
          <w:divBdr>
            <w:top w:val="none" w:sz="0" w:space="0" w:color="auto"/>
            <w:left w:val="none" w:sz="0" w:space="0" w:color="auto"/>
            <w:bottom w:val="none" w:sz="0" w:space="0" w:color="auto"/>
            <w:right w:val="none" w:sz="0" w:space="0" w:color="auto"/>
          </w:divBdr>
        </w:div>
        <w:div w:id="1439331770">
          <w:marLeft w:val="0"/>
          <w:marRight w:val="0"/>
          <w:marTop w:val="0"/>
          <w:marBottom w:val="0"/>
          <w:divBdr>
            <w:top w:val="none" w:sz="0" w:space="0" w:color="auto"/>
            <w:left w:val="none" w:sz="0" w:space="0" w:color="auto"/>
            <w:bottom w:val="none" w:sz="0" w:space="0" w:color="auto"/>
            <w:right w:val="none" w:sz="0" w:space="0" w:color="auto"/>
          </w:divBdr>
        </w:div>
        <w:div w:id="1475679478">
          <w:marLeft w:val="0"/>
          <w:marRight w:val="0"/>
          <w:marTop w:val="0"/>
          <w:marBottom w:val="0"/>
          <w:divBdr>
            <w:top w:val="none" w:sz="0" w:space="0" w:color="auto"/>
            <w:left w:val="none" w:sz="0" w:space="0" w:color="auto"/>
            <w:bottom w:val="none" w:sz="0" w:space="0" w:color="auto"/>
            <w:right w:val="none" w:sz="0" w:space="0" w:color="auto"/>
          </w:divBdr>
        </w:div>
        <w:div w:id="1493718675">
          <w:marLeft w:val="0"/>
          <w:marRight w:val="0"/>
          <w:marTop w:val="0"/>
          <w:marBottom w:val="0"/>
          <w:divBdr>
            <w:top w:val="none" w:sz="0" w:space="0" w:color="auto"/>
            <w:left w:val="none" w:sz="0" w:space="0" w:color="auto"/>
            <w:bottom w:val="none" w:sz="0" w:space="0" w:color="auto"/>
            <w:right w:val="none" w:sz="0" w:space="0" w:color="auto"/>
          </w:divBdr>
        </w:div>
        <w:div w:id="1505709074">
          <w:marLeft w:val="0"/>
          <w:marRight w:val="0"/>
          <w:marTop w:val="0"/>
          <w:marBottom w:val="0"/>
          <w:divBdr>
            <w:top w:val="none" w:sz="0" w:space="0" w:color="auto"/>
            <w:left w:val="none" w:sz="0" w:space="0" w:color="auto"/>
            <w:bottom w:val="none" w:sz="0" w:space="0" w:color="auto"/>
            <w:right w:val="none" w:sz="0" w:space="0" w:color="auto"/>
          </w:divBdr>
        </w:div>
        <w:div w:id="1519003959">
          <w:marLeft w:val="0"/>
          <w:marRight w:val="0"/>
          <w:marTop w:val="0"/>
          <w:marBottom w:val="0"/>
          <w:divBdr>
            <w:top w:val="none" w:sz="0" w:space="0" w:color="auto"/>
            <w:left w:val="none" w:sz="0" w:space="0" w:color="auto"/>
            <w:bottom w:val="none" w:sz="0" w:space="0" w:color="auto"/>
            <w:right w:val="none" w:sz="0" w:space="0" w:color="auto"/>
          </w:divBdr>
        </w:div>
        <w:div w:id="1580600261">
          <w:marLeft w:val="0"/>
          <w:marRight w:val="0"/>
          <w:marTop w:val="0"/>
          <w:marBottom w:val="0"/>
          <w:divBdr>
            <w:top w:val="none" w:sz="0" w:space="0" w:color="auto"/>
            <w:left w:val="none" w:sz="0" w:space="0" w:color="auto"/>
            <w:bottom w:val="none" w:sz="0" w:space="0" w:color="auto"/>
            <w:right w:val="none" w:sz="0" w:space="0" w:color="auto"/>
          </w:divBdr>
        </w:div>
        <w:div w:id="1652979416">
          <w:marLeft w:val="0"/>
          <w:marRight w:val="0"/>
          <w:marTop w:val="0"/>
          <w:marBottom w:val="0"/>
          <w:divBdr>
            <w:top w:val="none" w:sz="0" w:space="0" w:color="auto"/>
            <w:left w:val="none" w:sz="0" w:space="0" w:color="auto"/>
            <w:bottom w:val="none" w:sz="0" w:space="0" w:color="auto"/>
            <w:right w:val="none" w:sz="0" w:space="0" w:color="auto"/>
          </w:divBdr>
        </w:div>
        <w:div w:id="1654600851">
          <w:marLeft w:val="0"/>
          <w:marRight w:val="0"/>
          <w:marTop w:val="0"/>
          <w:marBottom w:val="0"/>
          <w:divBdr>
            <w:top w:val="none" w:sz="0" w:space="0" w:color="auto"/>
            <w:left w:val="none" w:sz="0" w:space="0" w:color="auto"/>
            <w:bottom w:val="none" w:sz="0" w:space="0" w:color="auto"/>
            <w:right w:val="none" w:sz="0" w:space="0" w:color="auto"/>
          </w:divBdr>
        </w:div>
        <w:div w:id="1655716755">
          <w:marLeft w:val="0"/>
          <w:marRight w:val="0"/>
          <w:marTop w:val="0"/>
          <w:marBottom w:val="0"/>
          <w:divBdr>
            <w:top w:val="none" w:sz="0" w:space="0" w:color="auto"/>
            <w:left w:val="none" w:sz="0" w:space="0" w:color="auto"/>
            <w:bottom w:val="none" w:sz="0" w:space="0" w:color="auto"/>
            <w:right w:val="none" w:sz="0" w:space="0" w:color="auto"/>
          </w:divBdr>
        </w:div>
        <w:div w:id="1667172198">
          <w:marLeft w:val="0"/>
          <w:marRight w:val="0"/>
          <w:marTop w:val="0"/>
          <w:marBottom w:val="0"/>
          <w:divBdr>
            <w:top w:val="none" w:sz="0" w:space="0" w:color="auto"/>
            <w:left w:val="none" w:sz="0" w:space="0" w:color="auto"/>
            <w:bottom w:val="none" w:sz="0" w:space="0" w:color="auto"/>
            <w:right w:val="none" w:sz="0" w:space="0" w:color="auto"/>
          </w:divBdr>
        </w:div>
        <w:div w:id="1670985033">
          <w:marLeft w:val="0"/>
          <w:marRight w:val="0"/>
          <w:marTop w:val="0"/>
          <w:marBottom w:val="0"/>
          <w:divBdr>
            <w:top w:val="none" w:sz="0" w:space="0" w:color="auto"/>
            <w:left w:val="none" w:sz="0" w:space="0" w:color="auto"/>
            <w:bottom w:val="none" w:sz="0" w:space="0" w:color="auto"/>
            <w:right w:val="none" w:sz="0" w:space="0" w:color="auto"/>
          </w:divBdr>
        </w:div>
        <w:div w:id="1686201722">
          <w:marLeft w:val="0"/>
          <w:marRight w:val="0"/>
          <w:marTop w:val="0"/>
          <w:marBottom w:val="0"/>
          <w:divBdr>
            <w:top w:val="none" w:sz="0" w:space="0" w:color="auto"/>
            <w:left w:val="none" w:sz="0" w:space="0" w:color="auto"/>
            <w:bottom w:val="none" w:sz="0" w:space="0" w:color="auto"/>
            <w:right w:val="none" w:sz="0" w:space="0" w:color="auto"/>
          </w:divBdr>
        </w:div>
        <w:div w:id="1716201080">
          <w:marLeft w:val="0"/>
          <w:marRight w:val="0"/>
          <w:marTop w:val="0"/>
          <w:marBottom w:val="0"/>
          <w:divBdr>
            <w:top w:val="none" w:sz="0" w:space="0" w:color="auto"/>
            <w:left w:val="none" w:sz="0" w:space="0" w:color="auto"/>
            <w:bottom w:val="none" w:sz="0" w:space="0" w:color="auto"/>
            <w:right w:val="none" w:sz="0" w:space="0" w:color="auto"/>
          </w:divBdr>
        </w:div>
        <w:div w:id="1718316936">
          <w:marLeft w:val="0"/>
          <w:marRight w:val="0"/>
          <w:marTop w:val="0"/>
          <w:marBottom w:val="0"/>
          <w:divBdr>
            <w:top w:val="none" w:sz="0" w:space="0" w:color="auto"/>
            <w:left w:val="none" w:sz="0" w:space="0" w:color="auto"/>
            <w:bottom w:val="none" w:sz="0" w:space="0" w:color="auto"/>
            <w:right w:val="none" w:sz="0" w:space="0" w:color="auto"/>
          </w:divBdr>
        </w:div>
        <w:div w:id="1729574760">
          <w:marLeft w:val="0"/>
          <w:marRight w:val="0"/>
          <w:marTop w:val="0"/>
          <w:marBottom w:val="0"/>
          <w:divBdr>
            <w:top w:val="none" w:sz="0" w:space="0" w:color="auto"/>
            <w:left w:val="none" w:sz="0" w:space="0" w:color="auto"/>
            <w:bottom w:val="none" w:sz="0" w:space="0" w:color="auto"/>
            <w:right w:val="none" w:sz="0" w:space="0" w:color="auto"/>
          </w:divBdr>
        </w:div>
        <w:div w:id="1737704436">
          <w:marLeft w:val="0"/>
          <w:marRight w:val="0"/>
          <w:marTop w:val="0"/>
          <w:marBottom w:val="0"/>
          <w:divBdr>
            <w:top w:val="none" w:sz="0" w:space="0" w:color="auto"/>
            <w:left w:val="none" w:sz="0" w:space="0" w:color="auto"/>
            <w:bottom w:val="none" w:sz="0" w:space="0" w:color="auto"/>
            <w:right w:val="none" w:sz="0" w:space="0" w:color="auto"/>
          </w:divBdr>
        </w:div>
        <w:div w:id="1761022619">
          <w:marLeft w:val="0"/>
          <w:marRight w:val="0"/>
          <w:marTop w:val="0"/>
          <w:marBottom w:val="0"/>
          <w:divBdr>
            <w:top w:val="none" w:sz="0" w:space="0" w:color="auto"/>
            <w:left w:val="none" w:sz="0" w:space="0" w:color="auto"/>
            <w:bottom w:val="none" w:sz="0" w:space="0" w:color="auto"/>
            <w:right w:val="none" w:sz="0" w:space="0" w:color="auto"/>
          </w:divBdr>
        </w:div>
        <w:div w:id="1799031216">
          <w:marLeft w:val="0"/>
          <w:marRight w:val="0"/>
          <w:marTop w:val="0"/>
          <w:marBottom w:val="0"/>
          <w:divBdr>
            <w:top w:val="none" w:sz="0" w:space="0" w:color="auto"/>
            <w:left w:val="none" w:sz="0" w:space="0" w:color="auto"/>
            <w:bottom w:val="none" w:sz="0" w:space="0" w:color="auto"/>
            <w:right w:val="none" w:sz="0" w:space="0" w:color="auto"/>
          </w:divBdr>
        </w:div>
        <w:div w:id="1837259839">
          <w:marLeft w:val="0"/>
          <w:marRight w:val="0"/>
          <w:marTop w:val="0"/>
          <w:marBottom w:val="0"/>
          <w:divBdr>
            <w:top w:val="none" w:sz="0" w:space="0" w:color="auto"/>
            <w:left w:val="none" w:sz="0" w:space="0" w:color="auto"/>
            <w:bottom w:val="none" w:sz="0" w:space="0" w:color="auto"/>
            <w:right w:val="none" w:sz="0" w:space="0" w:color="auto"/>
          </w:divBdr>
        </w:div>
        <w:div w:id="1866019816">
          <w:marLeft w:val="0"/>
          <w:marRight w:val="0"/>
          <w:marTop w:val="0"/>
          <w:marBottom w:val="0"/>
          <w:divBdr>
            <w:top w:val="none" w:sz="0" w:space="0" w:color="auto"/>
            <w:left w:val="none" w:sz="0" w:space="0" w:color="auto"/>
            <w:bottom w:val="none" w:sz="0" w:space="0" w:color="auto"/>
            <w:right w:val="none" w:sz="0" w:space="0" w:color="auto"/>
          </w:divBdr>
        </w:div>
        <w:div w:id="1880318002">
          <w:marLeft w:val="0"/>
          <w:marRight w:val="0"/>
          <w:marTop w:val="0"/>
          <w:marBottom w:val="0"/>
          <w:divBdr>
            <w:top w:val="none" w:sz="0" w:space="0" w:color="auto"/>
            <w:left w:val="none" w:sz="0" w:space="0" w:color="auto"/>
            <w:bottom w:val="none" w:sz="0" w:space="0" w:color="auto"/>
            <w:right w:val="none" w:sz="0" w:space="0" w:color="auto"/>
          </w:divBdr>
        </w:div>
        <w:div w:id="1881553885">
          <w:marLeft w:val="0"/>
          <w:marRight w:val="0"/>
          <w:marTop w:val="0"/>
          <w:marBottom w:val="0"/>
          <w:divBdr>
            <w:top w:val="none" w:sz="0" w:space="0" w:color="auto"/>
            <w:left w:val="none" w:sz="0" w:space="0" w:color="auto"/>
            <w:bottom w:val="none" w:sz="0" w:space="0" w:color="auto"/>
            <w:right w:val="none" w:sz="0" w:space="0" w:color="auto"/>
          </w:divBdr>
        </w:div>
        <w:div w:id="2042852268">
          <w:marLeft w:val="0"/>
          <w:marRight w:val="0"/>
          <w:marTop w:val="0"/>
          <w:marBottom w:val="0"/>
          <w:divBdr>
            <w:top w:val="none" w:sz="0" w:space="0" w:color="auto"/>
            <w:left w:val="none" w:sz="0" w:space="0" w:color="auto"/>
            <w:bottom w:val="none" w:sz="0" w:space="0" w:color="auto"/>
            <w:right w:val="none" w:sz="0" w:space="0" w:color="auto"/>
          </w:divBdr>
        </w:div>
        <w:div w:id="2048793604">
          <w:marLeft w:val="0"/>
          <w:marRight w:val="0"/>
          <w:marTop w:val="0"/>
          <w:marBottom w:val="0"/>
          <w:divBdr>
            <w:top w:val="none" w:sz="0" w:space="0" w:color="auto"/>
            <w:left w:val="none" w:sz="0" w:space="0" w:color="auto"/>
            <w:bottom w:val="none" w:sz="0" w:space="0" w:color="auto"/>
            <w:right w:val="none" w:sz="0" w:space="0" w:color="auto"/>
          </w:divBdr>
        </w:div>
        <w:div w:id="2079088545">
          <w:marLeft w:val="0"/>
          <w:marRight w:val="0"/>
          <w:marTop w:val="0"/>
          <w:marBottom w:val="0"/>
          <w:divBdr>
            <w:top w:val="none" w:sz="0" w:space="0" w:color="auto"/>
            <w:left w:val="none" w:sz="0" w:space="0" w:color="auto"/>
            <w:bottom w:val="none" w:sz="0" w:space="0" w:color="auto"/>
            <w:right w:val="none" w:sz="0" w:space="0" w:color="auto"/>
          </w:divBdr>
        </w:div>
        <w:div w:id="2090075151">
          <w:marLeft w:val="0"/>
          <w:marRight w:val="0"/>
          <w:marTop w:val="0"/>
          <w:marBottom w:val="0"/>
          <w:divBdr>
            <w:top w:val="none" w:sz="0" w:space="0" w:color="auto"/>
            <w:left w:val="none" w:sz="0" w:space="0" w:color="auto"/>
            <w:bottom w:val="none" w:sz="0" w:space="0" w:color="auto"/>
            <w:right w:val="none" w:sz="0" w:space="0" w:color="auto"/>
          </w:divBdr>
        </w:div>
        <w:div w:id="2091849277">
          <w:marLeft w:val="0"/>
          <w:marRight w:val="0"/>
          <w:marTop w:val="0"/>
          <w:marBottom w:val="0"/>
          <w:divBdr>
            <w:top w:val="none" w:sz="0" w:space="0" w:color="auto"/>
            <w:left w:val="none" w:sz="0" w:space="0" w:color="auto"/>
            <w:bottom w:val="none" w:sz="0" w:space="0" w:color="auto"/>
            <w:right w:val="none" w:sz="0" w:space="0" w:color="auto"/>
          </w:divBdr>
        </w:div>
        <w:div w:id="2119911269">
          <w:marLeft w:val="0"/>
          <w:marRight w:val="0"/>
          <w:marTop w:val="0"/>
          <w:marBottom w:val="0"/>
          <w:divBdr>
            <w:top w:val="none" w:sz="0" w:space="0" w:color="auto"/>
            <w:left w:val="none" w:sz="0" w:space="0" w:color="auto"/>
            <w:bottom w:val="none" w:sz="0" w:space="0" w:color="auto"/>
            <w:right w:val="none" w:sz="0" w:space="0" w:color="auto"/>
          </w:divBdr>
        </w:div>
        <w:div w:id="2136023927">
          <w:marLeft w:val="0"/>
          <w:marRight w:val="0"/>
          <w:marTop w:val="0"/>
          <w:marBottom w:val="0"/>
          <w:divBdr>
            <w:top w:val="none" w:sz="0" w:space="0" w:color="auto"/>
            <w:left w:val="none" w:sz="0" w:space="0" w:color="auto"/>
            <w:bottom w:val="none" w:sz="0" w:space="0" w:color="auto"/>
            <w:right w:val="none" w:sz="0" w:space="0" w:color="auto"/>
          </w:divBdr>
        </w:div>
        <w:div w:id="2137527254">
          <w:marLeft w:val="0"/>
          <w:marRight w:val="0"/>
          <w:marTop w:val="0"/>
          <w:marBottom w:val="0"/>
          <w:divBdr>
            <w:top w:val="none" w:sz="0" w:space="0" w:color="auto"/>
            <w:left w:val="none" w:sz="0" w:space="0" w:color="auto"/>
            <w:bottom w:val="none" w:sz="0" w:space="0" w:color="auto"/>
            <w:right w:val="none" w:sz="0" w:space="0" w:color="auto"/>
          </w:divBdr>
        </w:div>
        <w:div w:id="2141921493">
          <w:marLeft w:val="0"/>
          <w:marRight w:val="0"/>
          <w:marTop w:val="0"/>
          <w:marBottom w:val="0"/>
          <w:divBdr>
            <w:top w:val="none" w:sz="0" w:space="0" w:color="auto"/>
            <w:left w:val="none" w:sz="0" w:space="0" w:color="auto"/>
            <w:bottom w:val="none" w:sz="0" w:space="0" w:color="auto"/>
            <w:right w:val="none" w:sz="0" w:space="0" w:color="auto"/>
          </w:divBdr>
        </w:div>
        <w:div w:id="2145005611">
          <w:marLeft w:val="0"/>
          <w:marRight w:val="0"/>
          <w:marTop w:val="0"/>
          <w:marBottom w:val="0"/>
          <w:divBdr>
            <w:top w:val="none" w:sz="0" w:space="0" w:color="auto"/>
            <w:left w:val="none" w:sz="0" w:space="0" w:color="auto"/>
            <w:bottom w:val="none" w:sz="0" w:space="0" w:color="auto"/>
            <w:right w:val="none" w:sz="0" w:space="0" w:color="auto"/>
          </w:divBdr>
        </w:div>
      </w:divsChild>
    </w:div>
    <w:div w:id="688681433">
      <w:bodyDiv w:val="1"/>
      <w:marLeft w:val="0"/>
      <w:marRight w:val="0"/>
      <w:marTop w:val="0"/>
      <w:marBottom w:val="0"/>
      <w:divBdr>
        <w:top w:val="none" w:sz="0" w:space="0" w:color="auto"/>
        <w:left w:val="none" w:sz="0" w:space="0" w:color="auto"/>
        <w:bottom w:val="none" w:sz="0" w:space="0" w:color="auto"/>
        <w:right w:val="none" w:sz="0" w:space="0" w:color="auto"/>
      </w:divBdr>
    </w:div>
    <w:div w:id="707755834">
      <w:bodyDiv w:val="1"/>
      <w:marLeft w:val="0"/>
      <w:marRight w:val="0"/>
      <w:marTop w:val="0"/>
      <w:marBottom w:val="0"/>
      <w:divBdr>
        <w:top w:val="none" w:sz="0" w:space="0" w:color="auto"/>
        <w:left w:val="none" w:sz="0" w:space="0" w:color="auto"/>
        <w:bottom w:val="none" w:sz="0" w:space="0" w:color="auto"/>
        <w:right w:val="none" w:sz="0" w:space="0" w:color="auto"/>
      </w:divBdr>
    </w:div>
    <w:div w:id="786041799">
      <w:bodyDiv w:val="1"/>
      <w:marLeft w:val="0"/>
      <w:marRight w:val="0"/>
      <w:marTop w:val="0"/>
      <w:marBottom w:val="0"/>
      <w:divBdr>
        <w:top w:val="none" w:sz="0" w:space="0" w:color="auto"/>
        <w:left w:val="none" w:sz="0" w:space="0" w:color="auto"/>
        <w:bottom w:val="none" w:sz="0" w:space="0" w:color="auto"/>
        <w:right w:val="none" w:sz="0" w:space="0" w:color="auto"/>
      </w:divBdr>
    </w:div>
    <w:div w:id="788663979">
      <w:bodyDiv w:val="1"/>
      <w:marLeft w:val="0"/>
      <w:marRight w:val="0"/>
      <w:marTop w:val="0"/>
      <w:marBottom w:val="0"/>
      <w:divBdr>
        <w:top w:val="none" w:sz="0" w:space="0" w:color="auto"/>
        <w:left w:val="none" w:sz="0" w:space="0" w:color="auto"/>
        <w:bottom w:val="none" w:sz="0" w:space="0" w:color="auto"/>
        <w:right w:val="none" w:sz="0" w:space="0" w:color="auto"/>
      </w:divBdr>
    </w:div>
    <w:div w:id="879627588">
      <w:bodyDiv w:val="1"/>
      <w:marLeft w:val="0"/>
      <w:marRight w:val="0"/>
      <w:marTop w:val="0"/>
      <w:marBottom w:val="0"/>
      <w:divBdr>
        <w:top w:val="none" w:sz="0" w:space="0" w:color="auto"/>
        <w:left w:val="none" w:sz="0" w:space="0" w:color="auto"/>
        <w:bottom w:val="none" w:sz="0" w:space="0" w:color="auto"/>
        <w:right w:val="none" w:sz="0" w:space="0" w:color="auto"/>
      </w:divBdr>
    </w:div>
    <w:div w:id="889076385">
      <w:bodyDiv w:val="1"/>
      <w:marLeft w:val="0"/>
      <w:marRight w:val="0"/>
      <w:marTop w:val="0"/>
      <w:marBottom w:val="0"/>
      <w:divBdr>
        <w:top w:val="none" w:sz="0" w:space="0" w:color="auto"/>
        <w:left w:val="none" w:sz="0" w:space="0" w:color="auto"/>
        <w:bottom w:val="none" w:sz="0" w:space="0" w:color="auto"/>
        <w:right w:val="none" w:sz="0" w:space="0" w:color="auto"/>
      </w:divBdr>
    </w:div>
    <w:div w:id="915865648">
      <w:bodyDiv w:val="1"/>
      <w:marLeft w:val="0"/>
      <w:marRight w:val="0"/>
      <w:marTop w:val="0"/>
      <w:marBottom w:val="0"/>
      <w:divBdr>
        <w:top w:val="none" w:sz="0" w:space="0" w:color="auto"/>
        <w:left w:val="none" w:sz="0" w:space="0" w:color="auto"/>
        <w:bottom w:val="none" w:sz="0" w:space="0" w:color="auto"/>
        <w:right w:val="none" w:sz="0" w:space="0" w:color="auto"/>
      </w:divBdr>
    </w:div>
    <w:div w:id="997197535">
      <w:bodyDiv w:val="1"/>
      <w:marLeft w:val="0"/>
      <w:marRight w:val="0"/>
      <w:marTop w:val="0"/>
      <w:marBottom w:val="0"/>
      <w:divBdr>
        <w:top w:val="none" w:sz="0" w:space="0" w:color="auto"/>
        <w:left w:val="none" w:sz="0" w:space="0" w:color="auto"/>
        <w:bottom w:val="none" w:sz="0" w:space="0" w:color="auto"/>
        <w:right w:val="none" w:sz="0" w:space="0" w:color="auto"/>
      </w:divBdr>
    </w:div>
    <w:div w:id="1037122153">
      <w:bodyDiv w:val="1"/>
      <w:marLeft w:val="0"/>
      <w:marRight w:val="0"/>
      <w:marTop w:val="0"/>
      <w:marBottom w:val="0"/>
      <w:divBdr>
        <w:top w:val="none" w:sz="0" w:space="0" w:color="auto"/>
        <w:left w:val="none" w:sz="0" w:space="0" w:color="auto"/>
        <w:bottom w:val="none" w:sz="0" w:space="0" w:color="auto"/>
        <w:right w:val="none" w:sz="0" w:space="0" w:color="auto"/>
      </w:divBdr>
    </w:div>
    <w:div w:id="1043676902">
      <w:bodyDiv w:val="1"/>
      <w:marLeft w:val="0"/>
      <w:marRight w:val="0"/>
      <w:marTop w:val="0"/>
      <w:marBottom w:val="0"/>
      <w:divBdr>
        <w:top w:val="none" w:sz="0" w:space="0" w:color="auto"/>
        <w:left w:val="none" w:sz="0" w:space="0" w:color="auto"/>
        <w:bottom w:val="none" w:sz="0" w:space="0" w:color="auto"/>
        <w:right w:val="none" w:sz="0" w:space="0" w:color="auto"/>
      </w:divBdr>
    </w:div>
    <w:div w:id="1087579226">
      <w:bodyDiv w:val="1"/>
      <w:marLeft w:val="0"/>
      <w:marRight w:val="0"/>
      <w:marTop w:val="0"/>
      <w:marBottom w:val="0"/>
      <w:divBdr>
        <w:top w:val="none" w:sz="0" w:space="0" w:color="auto"/>
        <w:left w:val="none" w:sz="0" w:space="0" w:color="auto"/>
        <w:bottom w:val="none" w:sz="0" w:space="0" w:color="auto"/>
        <w:right w:val="none" w:sz="0" w:space="0" w:color="auto"/>
      </w:divBdr>
    </w:div>
    <w:div w:id="1130365719">
      <w:bodyDiv w:val="1"/>
      <w:marLeft w:val="0"/>
      <w:marRight w:val="0"/>
      <w:marTop w:val="0"/>
      <w:marBottom w:val="0"/>
      <w:divBdr>
        <w:top w:val="none" w:sz="0" w:space="0" w:color="auto"/>
        <w:left w:val="none" w:sz="0" w:space="0" w:color="auto"/>
        <w:bottom w:val="none" w:sz="0" w:space="0" w:color="auto"/>
        <w:right w:val="none" w:sz="0" w:space="0" w:color="auto"/>
      </w:divBdr>
    </w:div>
    <w:div w:id="1206016860">
      <w:bodyDiv w:val="1"/>
      <w:marLeft w:val="0"/>
      <w:marRight w:val="0"/>
      <w:marTop w:val="0"/>
      <w:marBottom w:val="0"/>
      <w:divBdr>
        <w:top w:val="none" w:sz="0" w:space="0" w:color="auto"/>
        <w:left w:val="none" w:sz="0" w:space="0" w:color="auto"/>
        <w:bottom w:val="none" w:sz="0" w:space="0" w:color="auto"/>
        <w:right w:val="none" w:sz="0" w:space="0" w:color="auto"/>
      </w:divBdr>
      <w:divsChild>
        <w:div w:id="76244507">
          <w:marLeft w:val="0"/>
          <w:marRight w:val="0"/>
          <w:marTop w:val="0"/>
          <w:marBottom w:val="0"/>
          <w:divBdr>
            <w:top w:val="none" w:sz="0" w:space="0" w:color="auto"/>
            <w:left w:val="none" w:sz="0" w:space="0" w:color="auto"/>
            <w:bottom w:val="none" w:sz="0" w:space="0" w:color="auto"/>
            <w:right w:val="none" w:sz="0" w:space="0" w:color="auto"/>
          </w:divBdr>
          <w:divsChild>
            <w:div w:id="207685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445941">
      <w:bodyDiv w:val="1"/>
      <w:marLeft w:val="0"/>
      <w:marRight w:val="0"/>
      <w:marTop w:val="0"/>
      <w:marBottom w:val="0"/>
      <w:divBdr>
        <w:top w:val="none" w:sz="0" w:space="0" w:color="auto"/>
        <w:left w:val="none" w:sz="0" w:space="0" w:color="auto"/>
        <w:bottom w:val="none" w:sz="0" w:space="0" w:color="auto"/>
        <w:right w:val="none" w:sz="0" w:space="0" w:color="auto"/>
      </w:divBdr>
    </w:div>
    <w:div w:id="1224296597">
      <w:bodyDiv w:val="1"/>
      <w:marLeft w:val="0"/>
      <w:marRight w:val="0"/>
      <w:marTop w:val="0"/>
      <w:marBottom w:val="0"/>
      <w:divBdr>
        <w:top w:val="none" w:sz="0" w:space="0" w:color="auto"/>
        <w:left w:val="none" w:sz="0" w:space="0" w:color="auto"/>
        <w:bottom w:val="none" w:sz="0" w:space="0" w:color="auto"/>
        <w:right w:val="none" w:sz="0" w:space="0" w:color="auto"/>
      </w:divBdr>
    </w:div>
    <w:div w:id="1272054874">
      <w:bodyDiv w:val="1"/>
      <w:marLeft w:val="0"/>
      <w:marRight w:val="0"/>
      <w:marTop w:val="0"/>
      <w:marBottom w:val="0"/>
      <w:divBdr>
        <w:top w:val="none" w:sz="0" w:space="0" w:color="auto"/>
        <w:left w:val="none" w:sz="0" w:space="0" w:color="auto"/>
        <w:bottom w:val="none" w:sz="0" w:space="0" w:color="auto"/>
        <w:right w:val="none" w:sz="0" w:space="0" w:color="auto"/>
      </w:divBdr>
    </w:div>
    <w:div w:id="1417433744">
      <w:bodyDiv w:val="1"/>
      <w:marLeft w:val="0"/>
      <w:marRight w:val="0"/>
      <w:marTop w:val="0"/>
      <w:marBottom w:val="0"/>
      <w:divBdr>
        <w:top w:val="none" w:sz="0" w:space="0" w:color="auto"/>
        <w:left w:val="none" w:sz="0" w:space="0" w:color="auto"/>
        <w:bottom w:val="none" w:sz="0" w:space="0" w:color="auto"/>
        <w:right w:val="none" w:sz="0" w:space="0" w:color="auto"/>
      </w:divBdr>
    </w:div>
    <w:div w:id="1542791431">
      <w:bodyDiv w:val="1"/>
      <w:marLeft w:val="0"/>
      <w:marRight w:val="0"/>
      <w:marTop w:val="0"/>
      <w:marBottom w:val="0"/>
      <w:divBdr>
        <w:top w:val="none" w:sz="0" w:space="0" w:color="auto"/>
        <w:left w:val="none" w:sz="0" w:space="0" w:color="auto"/>
        <w:bottom w:val="none" w:sz="0" w:space="0" w:color="auto"/>
        <w:right w:val="none" w:sz="0" w:space="0" w:color="auto"/>
      </w:divBdr>
    </w:div>
    <w:div w:id="1588033323">
      <w:bodyDiv w:val="1"/>
      <w:marLeft w:val="0"/>
      <w:marRight w:val="0"/>
      <w:marTop w:val="0"/>
      <w:marBottom w:val="0"/>
      <w:divBdr>
        <w:top w:val="none" w:sz="0" w:space="0" w:color="auto"/>
        <w:left w:val="none" w:sz="0" w:space="0" w:color="auto"/>
        <w:bottom w:val="none" w:sz="0" w:space="0" w:color="auto"/>
        <w:right w:val="none" w:sz="0" w:space="0" w:color="auto"/>
      </w:divBdr>
      <w:divsChild>
        <w:div w:id="1461461811">
          <w:marLeft w:val="0"/>
          <w:marRight w:val="0"/>
          <w:marTop w:val="0"/>
          <w:marBottom w:val="0"/>
          <w:divBdr>
            <w:top w:val="none" w:sz="0" w:space="0" w:color="auto"/>
            <w:left w:val="none" w:sz="0" w:space="0" w:color="auto"/>
            <w:bottom w:val="none" w:sz="0" w:space="0" w:color="auto"/>
            <w:right w:val="none" w:sz="0" w:space="0" w:color="auto"/>
          </w:divBdr>
        </w:div>
        <w:div w:id="2143305908">
          <w:marLeft w:val="0"/>
          <w:marRight w:val="0"/>
          <w:marTop w:val="0"/>
          <w:marBottom w:val="0"/>
          <w:divBdr>
            <w:top w:val="none" w:sz="0" w:space="0" w:color="auto"/>
            <w:left w:val="none" w:sz="0" w:space="0" w:color="auto"/>
            <w:bottom w:val="none" w:sz="0" w:space="0" w:color="auto"/>
            <w:right w:val="none" w:sz="0" w:space="0" w:color="auto"/>
          </w:divBdr>
        </w:div>
      </w:divsChild>
    </w:div>
    <w:div w:id="1631743579">
      <w:bodyDiv w:val="1"/>
      <w:marLeft w:val="0"/>
      <w:marRight w:val="0"/>
      <w:marTop w:val="0"/>
      <w:marBottom w:val="0"/>
      <w:divBdr>
        <w:top w:val="none" w:sz="0" w:space="0" w:color="auto"/>
        <w:left w:val="none" w:sz="0" w:space="0" w:color="auto"/>
        <w:bottom w:val="none" w:sz="0" w:space="0" w:color="auto"/>
        <w:right w:val="none" w:sz="0" w:space="0" w:color="auto"/>
      </w:divBdr>
    </w:div>
    <w:div w:id="1650549222">
      <w:bodyDiv w:val="1"/>
      <w:marLeft w:val="0"/>
      <w:marRight w:val="0"/>
      <w:marTop w:val="0"/>
      <w:marBottom w:val="0"/>
      <w:divBdr>
        <w:top w:val="none" w:sz="0" w:space="0" w:color="auto"/>
        <w:left w:val="none" w:sz="0" w:space="0" w:color="auto"/>
        <w:bottom w:val="none" w:sz="0" w:space="0" w:color="auto"/>
        <w:right w:val="none" w:sz="0" w:space="0" w:color="auto"/>
      </w:divBdr>
    </w:div>
    <w:div w:id="2004312259">
      <w:bodyDiv w:val="1"/>
      <w:marLeft w:val="0"/>
      <w:marRight w:val="0"/>
      <w:marTop w:val="0"/>
      <w:marBottom w:val="0"/>
      <w:divBdr>
        <w:top w:val="none" w:sz="0" w:space="0" w:color="auto"/>
        <w:left w:val="none" w:sz="0" w:space="0" w:color="auto"/>
        <w:bottom w:val="none" w:sz="0" w:space="0" w:color="auto"/>
        <w:right w:val="none" w:sz="0" w:space="0" w:color="auto"/>
      </w:divBdr>
    </w:div>
    <w:div w:id="2079285239">
      <w:bodyDiv w:val="1"/>
      <w:marLeft w:val="0"/>
      <w:marRight w:val="0"/>
      <w:marTop w:val="0"/>
      <w:marBottom w:val="0"/>
      <w:divBdr>
        <w:top w:val="none" w:sz="0" w:space="0" w:color="auto"/>
        <w:left w:val="none" w:sz="0" w:space="0" w:color="auto"/>
        <w:bottom w:val="none" w:sz="0" w:space="0" w:color="auto"/>
        <w:right w:val="none" w:sz="0" w:space="0" w:color="auto"/>
      </w:divBdr>
      <w:divsChild>
        <w:div w:id="860750975">
          <w:marLeft w:val="0"/>
          <w:marRight w:val="0"/>
          <w:marTop w:val="0"/>
          <w:marBottom w:val="0"/>
          <w:divBdr>
            <w:top w:val="none" w:sz="0" w:space="0" w:color="auto"/>
            <w:left w:val="none" w:sz="0" w:space="0" w:color="auto"/>
            <w:bottom w:val="none" w:sz="0" w:space="0" w:color="auto"/>
            <w:right w:val="none" w:sz="0" w:space="0" w:color="auto"/>
          </w:divBdr>
          <w:divsChild>
            <w:div w:id="4411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249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svg"/><Relationship Id="rId26" Type="http://schemas.openxmlformats.org/officeDocument/2006/relationships/image" Target="media/image17.jpeg"/><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sv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E41F6-4A6E-4DC6-9B6E-408A00843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7484</Words>
  <Characters>110155</Characters>
  <Application>Microsoft Office Word</Application>
  <DocSecurity>0</DocSecurity>
  <Lines>917</Lines>
  <Paragraphs>2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iden</dc:creator>
  <cp:keywords/>
  <dc:description/>
  <cp:lastModifiedBy>Christopher Heiden</cp:lastModifiedBy>
  <cp:revision>5</cp:revision>
  <cp:lastPrinted>2020-05-10T08:58:00Z</cp:lastPrinted>
  <dcterms:created xsi:type="dcterms:W3CDTF">2020-02-20T15:45:00Z</dcterms:created>
  <dcterms:modified xsi:type="dcterms:W3CDTF">2020-05-1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kings-college-london</vt:lpwstr>
  </property>
  <property fmtid="{D5CDD505-2E9C-101B-9397-08002B2CF9AE}" pid="17" name="Mendeley Recent Style Name 7_1">
    <vt:lpwstr>King's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